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1CC193" w14:textId="65A8B06D" w:rsidR="006551C7" w:rsidRPr="00A65075" w:rsidRDefault="00ED269A" w:rsidP="00A65075">
      <w:pPr>
        <w:jc w:val="center"/>
        <w:rPr>
          <w:rFonts w:cstheme="minorHAnsi"/>
          <w:b/>
          <w:bCs/>
          <w:sz w:val="36"/>
          <w:szCs w:val="36"/>
        </w:rPr>
      </w:pPr>
      <w:r>
        <w:rPr>
          <w:rFonts w:ascii="Arial" w:hAnsi="Arial" w:cs="Arial"/>
          <w:noProof/>
        </w:rPr>
        <w:drawing>
          <wp:anchor distT="0" distB="0" distL="114300" distR="114300" simplePos="0" relativeHeight="251652094" behindDoc="1" locked="0" layoutInCell="1" allowOverlap="1" wp14:anchorId="6996C952" wp14:editId="1DBC9A4E">
            <wp:simplePos x="0" y="0"/>
            <wp:positionH relativeFrom="column">
              <wp:posOffset>-6502400</wp:posOffset>
            </wp:positionH>
            <wp:positionV relativeFrom="paragraph">
              <wp:posOffset>-936771</wp:posOffset>
            </wp:positionV>
            <wp:extent cx="16725809" cy="11101754"/>
            <wp:effectExtent l="0" t="0" r="635" b="0"/>
            <wp:wrapNone/>
            <wp:docPr id="39" name="Picture 39" descr="A picture containing snow, outdoor, sky, n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picture containing snow, outdoor, sky, nature&#10;&#10;Description automatically generated"/>
                    <pic:cNvPicPr/>
                  </pic:nvPicPr>
                  <pic:blipFill>
                    <a:blip r:embed="rId8">
                      <a:alphaModFix amt="70000"/>
                    </a:blip>
                    <a:stretch>
                      <a:fillRect/>
                    </a:stretch>
                  </pic:blipFill>
                  <pic:spPr>
                    <a:xfrm>
                      <a:off x="0" y="0"/>
                      <a:ext cx="16725809" cy="11101754"/>
                    </a:xfrm>
                    <a:prstGeom prst="rect">
                      <a:avLst/>
                    </a:prstGeom>
                  </pic:spPr>
                </pic:pic>
              </a:graphicData>
            </a:graphic>
            <wp14:sizeRelH relativeFrom="page">
              <wp14:pctWidth>0</wp14:pctWidth>
            </wp14:sizeRelH>
            <wp14:sizeRelV relativeFrom="page">
              <wp14:pctHeight>0</wp14:pctHeight>
            </wp14:sizeRelV>
          </wp:anchor>
        </w:drawing>
      </w:r>
      <w:r w:rsidR="00A65075" w:rsidRPr="00A65075">
        <w:rPr>
          <w:rFonts w:cstheme="minorHAnsi"/>
          <w:b/>
          <w:bCs/>
          <w:sz w:val="36"/>
          <w:szCs w:val="36"/>
        </w:rPr>
        <w:t>The Future of Food in the Antarctic: a report prepared for the British Antarctic Survey investigating the carbon intensity of food supplied to an Antarctic research station</w:t>
      </w:r>
    </w:p>
    <w:p w14:paraId="15920C11" w14:textId="7E89BB72" w:rsidR="006551C7" w:rsidRDefault="006551C7" w:rsidP="002E3A25">
      <w:pPr>
        <w:rPr>
          <w:rFonts w:cstheme="minorHAnsi"/>
        </w:rPr>
      </w:pPr>
    </w:p>
    <w:p w14:paraId="6BF84BA9" w14:textId="6994906D" w:rsidR="006551C7" w:rsidRDefault="006551C7" w:rsidP="002E3A25">
      <w:pPr>
        <w:rPr>
          <w:rFonts w:cstheme="minorHAnsi"/>
        </w:rPr>
      </w:pPr>
    </w:p>
    <w:p w14:paraId="32B3C954" w14:textId="4E2935C7" w:rsidR="006551C7" w:rsidRDefault="006551C7" w:rsidP="002E3A25">
      <w:pPr>
        <w:rPr>
          <w:rFonts w:cstheme="minorHAnsi"/>
        </w:rPr>
      </w:pPr>
    </w:p>
    <w:p w14:paraId="3C800A7B" w14:textId="75876132" w:rsidR="006551C7" w:rsidRDefault="006551C7" w:rsidP="002E3A25">
      <w:pPr>
        <w:rPr>
          <w:rFonts w:cstheme="minorHAnsi"/>
        </w:rPr>
      </w:pPr>
    </w:p>
    <w:p w14:paraId="1609E005" w14:textId="28E144A2" w:rsidR="006551C7" w:rsidRDefault="006551C7" w:rsidP="002E3A25">
      <w:pPr>
        <w:rPr>
          <w:rFonts w:cstheme="minorHAnsi"/>
        </w:rPr>
      </w:pPr>
    </w:p>
    <w:p w14:paraId="29E52B1D" w14:textId="446A0FE1" w:rsidR="006551C7" w:rsidRDefault="006551C7" w:rsidP="002E3A25">
      <w:pPr>
        <w:rPr>
          <w:rFonts w:cstheme="minorHAnsi"/>
        </w:rPr>
      </w:pPr>
    </w:p>
    <w:p w14:paraId="252FA72F" w14:textId="633CC4E3" w:rsidR="006551C7" w:rsidRDefault="006551C7" w:rsidP="002E3A25">
      <w:pPr>
        <w:rPr>
          <w:rFonts w:cstheme="minorHAnsi"/>
        </w:rPr>
      </w:pPr>
    </w:p>
    <w:p w14:paraId="5AA42778" w14:textId="75C923C0" w:rsidR="006551C7" w:rsidRDefault="006551C7" w:rsidP="002E3A25">
      <w:pPr>
        <w:rPr>
          <w:rFonts w:cstheme="minorHAnsi"/>
        </w:rPr>
      </w:pPr>
    </w:p>
    <w:p w14:paraId="7F993D1A" w14:textId="04C98780" w:rsidR="006551C7" w:rsidRDefault="006551C7" w:rsidP="002E3A25">
      <w:pPr>
        <w:rPr>
          <w:rFonts w:cstheme="minorHAnsi"/>
        </w:rPr>
      </w:pPr>
    </w:p>
    <w:p w14:paraId="467B69CF" w14:textId="5624DAA0" w:rsidR="006551C7" w:rsidRDefault="006551C7" w:rsidP="002E3A25">
      <w:pPr>
        <w:rPr>
          <w:rFonts w:cstheme="minorHAnsi"/>
        </w:rPr>
      </w:pPr>
    </w:p>
    <w:p w14:paraId="460FF5FD" w14:textId="0E3D6098" w:rsidR="006551C7" w:rsidRDefault="006551C7" w:rsidP="002E3A25">
      <w:pPr>
        <w:rPr>
          <w:rFonts w:cstheme="minorHAnsi"/>
        </w:rPr>
      </w:pPr>
    </w:p>
    <w:p w14:paraId="1A11B5A4" w14:textId="34721A56" w:rsidR="006551C7" w:rsidRDefault="006551C7" w:rsidP="002E3A25">
      <w:pPr>
        <w:rPr>
          <w:rFonts w:cstheme="minorHAnsi"/>
        </w:rPr>
      </w:pPr>
    </w:p>
    <w:p w14:paraId="18693334" w14:textId="16DE2331" w:rsidR="006551C7" w:rsidRDefault="006551C7" w:rsidP="002E3A25">
      <w:pPr>
        <w:rPr>
          <w:rFonts w:cstheme="minorHAnsi"/>
        </w:rPr>
      </w:pPr>
    </w:p>
    <w:p w14:paraId="62F8C559" w14:textId="7CB7CA29" w:rsidR="006551C7" w:rsidRDefault="006551C7" w:rsidP="002E3A25">
      <w:pPr>
        <w:rPr>
          <w:rFonts w:cstheme="minorHAnsi"/>
        </w:rPr>
      </w:pPr>
    </w:p>
    <w:p w14:paraId="31D37723" w14:textId="188E5774" w:rsidR="006551C7" w:rsidRDefault="006551C7" w:rsidP="002E3A25">
      <w:pPr>
        <w:rPr>
          <w:rFonts w:cstheme="minorHAnsi"/>
        </w:rPr>
      </w:pPr>
    </w:p>
    <w:p w14:paraId="27BDB989" w14:textId="34837FAE" w:rsidR="006551C7" w:rsidRDefault="006551C7" w:rsidP="002E3A25">
      <w:pPr>
        <w:rPr>
          <w:rFonts w:cstheme="minorHAnsi"/>
        </w:rPr>
      </w:pPr>
    </w:p>
    <w:p w14:paraId="33C617EB" w14:textId="519066D1" w:rsidR="006551C7" w:rsidRDefault="006551C7" w:rsidP="002E3A25">
      <w:pPr>
        <w:rPr>
          <w:rFonts w:cstheme="minorHAnsi"/>
        </w:rPr>
      </w:pPr>
    </w:p>
    <w:p w14:paraId="2BC52E9A" w14:textId="46999925" w:rsidR="006551C7" w:rsidRDefault="006551C7" w:rsidP="002E3A25">
      <w:pPr>
        <w:rPr>
          <w:rFonts w:cstheme="minorHAnsi"/>
        </w:rPr>
      </w:pPr>
    </w:p>
    <w:p w14:paraId="0D94FA0F" w14:textId="2749CE38" w:rsidR="006551C7" w:rsidRDefault="006551C7" w:rsidP="002E3A25">
      <w:pPr>
        <w:rPr>
          <w:rFonts w:cstheme="minorHAnsi"/>
        </w:rPr>
      </w:pPr>
    </w:p>
    <w:p w14:paraId="63D52EB1" w14:textId="77777777" w:rsidR="00ED269A" w:rsidRDefault="00ED269A" w:rsidP="00ED269A">
      <w:pPr>
        <w:jc w:val="center"/>
        <w:rPr>
          <w:rFonts w:cstheme="minorHAnsi"/>
          <w:sz w:val="28"/>
          <w:szCs w:val="28"/>
        </w:rPr>
      </w:pPr>
    </w:p>
    <w:p w14:paraId="69392643" w14:textId="77777777" w:rsidR="00ED269A" w:rsidRDefault="00ED269A" w:rsidP="00ED269A">
      <w:pPr>
        <w:jc w:val="center"/>
        <w:rPr>
          <w:rFonts w:cstheme="minorHAnsi"/>
          <w:sz w:val="28"/>
          <w:szCs w:val="28"/>
        </w:rPr>
      </w:pPr>
    </w:p>
    <w:p w14:paraId="06A9E104" w14:textId="77777777" w:rsidR="00ED269A" w:rsidRDefault="00ED269A" w:rsidP="00ED269A">
      <w:pPr>
        <w:jc w:val="center"/>
        <w:rPr>
          <w:rFonts w:cstheme="minorHAnsi"/>
          <w:sz w:val="28"/>
          <w:szCs w:val="28"/>
        </w:rPr>
      </w:pPr>
    </w:p>
    <w:p w14:paraId="6FD129DA" w14:textId="77777777" w:rsidR="00ED269A" w:rsidRDefault="00ED269A" w:rsidP="00ED269A">
      <w:pPr>
        <w:jc w:val="center"/>
        <w:rPr>
          <w:rFonts w:cstheme="minorHAnsi"/>
          <w:sz w:val="28"/>
          <w:szCs w:val="28"/>
        </w:rPr>
      </w:pPr>
    </w:p>
    <w:p w14:paraId="0D93C1D3" w14:textId="77777777" w:rsidR="00ED269A" w:rsidRDefault="00ED269A" w:rsidP="00ED269A">
      <w:pPr>
        <w:jc w:val="center"/>
        <w:rPr>
          <w:rFonts w:cstheme="minorHAnsi"/>
          <w:sz w:val="28"/>
          <w:szCs w:val="28"/>
        </w:rPr>
      </w:pPr>
    </w:p>
    <w:p w14:paraId="4D836364" w14:textId="77777777" w:rsidR="00ED269A" w:rsidRDefault="00ED269A" w:rsidP="00ED269A">
      <w:pPr>
        <w:jc w:val="center"/>
        <w:rPr>
          <w:rFonts w:cstheme="minorHAnsi"/>
          <w:sz w:val="28"/>
          <w:szCs w:val="28"/>
        </w:rPr>
      </w:pPr>
    </w:p>
    <w:p w14:paraId="4F1CBD54" w14:textId="77777777" w:rsidR="00ED269A" w:rsidRDefault="00ED269A" w:rsidP="00ED269A">
      <w:pPr>
        <w:jc w:val="center"/>
        <w:rPr>
          <w:rFonts w:cstheme="minorHAnsi"/>
          <w:sz w:val="28"/>
          <w:szCs w:val="28"/>
        </w:rPr>
      </w:pPr>
    </w:p>
    <w:p w14:paraId="113153D2" w14:textId="77777777" w:rsidR="00ED269A" w:rsidRDefault="00ED269A" w:rsidP="00ED269A">
      <w:pPr>
        <w:jc w:val="center"/>
        <w:rPr>
          <w:rFonts w:cstheme="minorHAnsi"/>
          <w:sz w:val="28"/>
          <w:szCs w:val="28"/>
        </w:rPr>
      </w:pPr>
    </w:p>
    <w:p w14:paraId="61B5628F" w14:textId="77777777" w:rsidR="00ED269A" w:rsidRDefault="00ED269A" w:rsidP="00ED269A">
      <w:pPr>
        <w:jc w:val="center"/>
        <w:rPr>
          <w:rFonts w:cstheme="minorHAnsi"/>
          <w:sz w:val="28"/>
          <w:szCs w:val="28"/>
        </w:rPr>
      </w:pPr>
    </w:p>
    <w:p w14:paraId="507BDF8C" w14:textId="77777777" w:rsidR="00ED269A" w:rsidRDefault="00ED269A" w:rsidP="00ED269A">
      <w:pPr>
        <w:jc w:val="center"/>
        <w:rPr>
          <w:rFonts w:cstheme="minorHAnsi"/>
          <w:sz w:val="28"/>
          <w:szCs w:val="28"/>
        </w:rPr>
      </w:pPr>
    </w:p>
    <w:p w14:paraId="03F6A6DF" w14:textId="17DC5AD3" w:rsidR="00ED269A" w:rsidRDefault="00ED269A" w:rsidP="00ED269A">
      <w:pPr>
        <w:jc w:val="center"/>
        <w:rPr>
          <w:rFonts w:cstheme="minorHAnsi"/>
          <w:sz w:val="28"/>
          <w:szCs w:val="28"/>
        </w:rPr>
      </w:pPr>
    </w:p>
    <w:p w14:paraId="64A17107" w14:textId="77777777" w:rsidR="00ED269A" w:rsidRDefault="00ED269A" w:rsidP="00ED269A">
      <w:pPr>
        <w:jc w:val="center"/>
        <w:rPr>
          <w:rFonts w:cstheme="minorHAnsi"/>
          <w:sz w:val="28"/>
          <w:szCs w:val="28"/>
        </w:rPr>
      </w:pPr>
    </w:p>
    <w:p w14:paraId="018647C3" w14:textId="77777777" w:rsidR="00ED269A" w:rsidRDefault="00ED269A" w:rsidP="00ED269A">
      <w:pPr>
        <w:jc w:val="center"/>
        <w:rPr>
          <w:rFonts w:cstheme="minorHAnsi"/>
          <w:sz w:val="28"/>
          <w:szCs w:val="28"/>
        </w:rPr>
      </w:pPr>
    </w:p>
    <w:p w14:paraId="7DAACD53" w14:textId="77777777" w:rsidR="00ED269A" w:rsidRDefault="00ED269A" w:rsidP="00ED269A">
      <w:pPr>
        <w:jc w:val="center"/>
        <w:rPr>
          <w:rFonts w:cstheme="minorHAnsi"/>
          <w:sz w:val="28"/>
          <w:szCs w:val="28"/>
        </w:rPr>
      </w:pPr>
    </w:p>
    <w:p w14:paraId="6EEC869E" w14:textId="77777777" w:rsidR="00ED269A" w:rsidRDefault="00ED269A" w:rsidP="00ED269A">
      <w:pPr>
        <w:jc w:val="center"/>
        <w:rPr>
          <w:rFonts w:cstheme="minorHAnsi"/>
          <w:sz w:val="28"/>
          <w:szCs w:val="28"/>
        </w:rPr>
      </w:pPr>
    </w:p>
    <w:p w14:paraId="14F6CC40" w14:textId="38C5A09F" w:rsidR="00ED269A" w:rsidRDefault="00ED269A" w:rsidP="00ED269A">
      <w:pPr>
        <w:jc w:val="center"/>
        <w:rPr>
          <w:rFonts w:cstheme="minorHAnsi"/>
          <w:sz w:val="28"/>
          <w:szCs w:val="28"/>
        </w:rPr>
      </w:pPr>
    </w:p>
    <w:p w14:paraId="2220D968" w14:textId="551198EA" w:rsidR="00ED269A" w:rsidRDefault="00ED269A" w:rsidP="00ED269A">
      <w:pPr>
        <w:jc w:val="center"/>
        <w:rPr>
          <w:rFonts w:cstheme="minorHAnsi"/>
          <w:sz w:val="28"/>
          <w:szCs w:val="28"/>
        </w:rPr>
      </w:pPr>
      <w:r w:rsidRPr="00FF09AC">
        <w:rPr>
          <w:noProof/>
        </w:rPr>
        <w:drawing>
          <wp:anchor distT="0" distB="0" distL="114300" distR="114300" simplePos="0" relativeHeight="251685888" behindDoc="0" locked="0" layoutInCell="1" allowOverlap="1" wp14:anchorId="6F1AC59B" wp14:editId="00FDA92D">
            <wp:simplePos x="0" y="0"/>
            <wp:positionH relativeFrom="column">
              <wp:posOffset>-59592</wp:posOffset>
            </wp:positionH>
            <wp:positionV relativeFrom="paragraph">
              <wp:posOffset>197241</wp:posOffset>
            </wp:positionV>
            <wp:extent cx="1658455" cy="890420"/>
            <wp:effectExtent l="0" t="0" r="0" b="0"/>
            <wp:wrapNone/>
            <wp:docPr id="41" name="Picture 41" descr="University of Exeter | EO4wildlif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Exeter | EO4wildlife"/>
                    <pic:cNvPicPr>
                      <a:picLocks noChangeAspect="1" noChangeArrowheads="1"/>
                    </pic:cNvPicPr>
                  </pic:nvPicPr>
                  <pic:blipFill rotWithShape="1">
                    <a:blip r:embed="rId9">
                      <a:extLst>
                        <a:ext uri="{28A0092B-C50C-407E-A947-70E740481C1C}">
                          <a14:useLocalDpi xmlns:a14="http://schemas.microsoft.com/office/drawing/2010/main" val="0"/>
                        </a:ext>
                      </a:extLst>
                    </a:blip>
                    <a:srcRect t="26475" b="19835"/>
                    <a:stretch/>
                  </pic:blipFill>
                  <pic:spPr bwMode="auto">
                    <a:xfrm>
                      <a:off x="0" y="0"/>
                      <a:ext cx="1658455" cy="8904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EC766E3" w14:textId="72432C6E" w:rsidR="00ED269A" w:rsidRDefault="00ED269A" w:rsidP="00ED269A">
      <w:pPr>
        <w:jc w:val="center"/>
        <w:rPr>
          <w:rFonts w:cstheme="minorHAnsi"/>
          <w:sz w:val="28"/>
          <w:szCs w:val="28"/>
        </w:rPr>
      </w:pPr>
      <w:r>
        <w:rPr>
          <w:noProof/>
        </w:rPr>
        <w:drawing>
          <wp:anchor distT="0" distB="0" distL="114300" distR="114300" simplePos="0" relativeHeight="251686912" behindDoc="0" locked="0" layoutInCell="1" allowOverlap="1" wp14:anchorId="015D7B4B" wp14:editId="22867411">
            <wp:simplePos x="0" y="0"/>
            <wp:positionH relativeFrom="column">
              <wp:posOffset>4158322</wp:posOffset>
            </wp:positionH>
            <wp:positionV relativeFrom="paragraph">
              <wp:posOffset>154940</wp:posOffset>
            </wp:positionV>
            <wp:extent cx="2192216" cy="488010"/>
            <wp:effectExtent l="0" t="0" r="0" b="0"/>
            <wp:wrapNone/>
            <wp:docPr id="27" name="Picture 27"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ext&#10;&#10;Description automatically generated with low confid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92216" cy="4880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61C359E" w14:textId="47E4CB4E" w:rsidR="00ED269A" w:rsidRPr="00ED269A" w:rsidRDefault="00ED269A" w:rsidP="00ED269A">
      <w:pPr>
        <w:jc w:val="center"/>
        <w:rPr>
          <w:rFonts w:cstheme="minorHAnsi"/>
          <w:sz w:val="28"/>
          <w:szCs w:val="28"/>
        </w:rPr>
      </w:pPr>
      <w:r w:rsidRPr="00ED269A">
        <w:rPr>
          <w:rFonts w:cstheme="minorHAnsi"/>
          <w:sz w:val="28"/>
          <w:szCs w:val="28"/>
        </w:rPr>
        <w:t>Prepared by</w:t>
      </w:r>
    </w:p>
    <w:p w14:paraId="58C0972D" w14:textId="40395373" w:rsidR="00ED269A" w:rsidRPr="00ED269A" w:rsidRDefault="00A65075" w:rsidP="00ED269A">
      <w:pPr>
        <w:jc w:val="center"/>
        <w:rPr>
          <w:rFonts w:cstheme="minorHAnsi"/>
          <w:b/>
          <w:bCs/>
          <w:sz w:val="32"/>
          <w:szCs w:val="32"/>
        </w:rPr>
      </w:pPr>
      <w:r w:rsidRPr="00ED269A">
        <w:rPr>
          <w:rFonts w:cstheme="minorHAnsi"/>
          <w:b/>
          <w:bCs/>
          <w:sz w:val="32"/>
          <w:szCs w:val="32"/>
        </w:rPr>
        <w:t>Edmund Dickens</w:t>
      </w:r>
    </w:p>
    <w:sdt>
      <w:sdtPr>
        <w:rPr>
          <w:rFonts w:cstheme="minorHAnsi"/>
          <w:b/>
          <w:bCs/>
        </w:rPr>
        <w:id w:val="-378556322"/>
        <w:docPartObj>
          <w:docPartGallery w:val="Table of Contents"/>
          <w:docPartUnique/>
        </w:docPartObj>
      </w:sdtPr>
      <w:sdtEndPr>
        <w:rPr>
          <w:b w:val="0"/>
          <w:bCs w:val="0"/>
          <w:noProof/>
        </w:rPr>
      </w:sdtEndPr>
      <w:sdtContent>
        <w:p w14:paraId="7A4FA304" w14:textId="5FDD9E46" w:rsidR="00ED269A" w:rsidRPr="00ED269A" w:rsidRDefault="00D278F7" w:rsidP="00ED269A">
          <w:pPr>
            <w:jc w:val="center"/>
            <w:rPr>
              <w:b/>
              <w:bCs/>
            </w:rPr>
          </w:pPr>
          <w:r w:rsidRPr="00ED269A">
            <w:rPr>
              <w:rFonts w:cstheme="minorHAnsi"/>
              <w:b/>
              <w:bCs/>
              <w:color w:val="000000" w:themeColor="text1"/>
              <w:sz w:val="32"/>
              <w:szCs w:val="32"/>
            </w:rPr>
            <w:t>Table of Contents</w:t>
          </w:r>
          <w:r w:rsidR="00ED269A" w:rsidRPr="00ED269A">
            <w:rPr>
              <w:b/>
              <w:bCs/>
            </w:rPr>
            <w:fldChar w:fldCharType="begin"/>
          </w:r>
          <w:r w:rsidR="00ED269A" w:rsidRPr="00ED269A">
            <w:rPr>
              <w:b/>
              <w:bCs/>
            </w:rPr>
            <w:instrText xml:space="preserve"> INCLUDEPICTURE "https://cdn.web.bas.ac.uk/bas-style-kit/0.6.1/img/logos-symbols/bas-logo-default-transparent-64.png" \* MERGEFORMATINET </w:instrText>
          </w:r>
          <w:r w:rsidR="00ED269A" w:rsidRPr="00ED269A">
            <w:rPr>
              <w:b/>
              <w:bCs/>
            </w:rPr>
            <w:fldChar w:fldCharType="separate"/>
          </w:r>
          <w:r w:rsidR="00ED269A" w:rsidRPr="00ED269A">
            <w:rPr>
              <w:b/>
              <w:bCs/>
            </w:rPr>
            <w:fldChar w:fldCharType="end"/>
          </w:r>
        </w:p>
        <w:p w14:paraId="0FD98314" w14:textId="100C2FC3" w:rsidR="00F11C0A" w:rsidRDefault="00F11C0A" w:rsidP="00F11C0A">
          <w:pPr>
            <w:rPr>
              <w:lang w:val="en-US"/>
            </w:rPr>
          </w:pPr>
        </w:p>
        <w:p w14:paraId="3E90F32D" w14:textId="77777777" w:rsidR="00AE5264" w:rsidRPr="00F11C0A" w:rsidRDefault="00AE5264" w:rsidP="00F11C0A">
          <w:pPr>
            <w:rPr>
              <w:lang w:val="en-US"/>
            </w:rPr>
          </w:pPr>
        </w:p>
        <w:p w14:paraId="2686DCFF" w14:textId="76F3A567" w:rsidR="006551C7" w:rsidRPr="00AE5264" w:rsidRDefault="00AE5264" w:rsidP="006551C7">
          <w:pPr>
            <w:rPr>
              <w:b/>
              <w:bCs/>
              <w:sz w:val="20"/>
              <w:szCs w:val="20"/>
              <w:lang w:val="en-US"/>
            </w:rPr>
          </w:pPr>
          <w:r>
            <w:rPr>
              <w:lang w:val="en-US"/>
            </w:rPr>
            <w:t xml:space="preserve">         </w:t>
          </w:r>
          <w:r>
            <w:rPr>
              <w:b/>
              <w:bCs/>
              <w:sz w:val="20"/>
              <w:szCs w:val="20"/>
              <w:lang w:val="en-US"/>
            </w:rPr>
            <w:t>Summary…………………………………………………………………………………………………………………………………………….3</w:t>
          </w:r>
        </w:p>
        <w:p w14:paraId="7B1CE8A0" w14:textId="1A1B676C" w:rsidR="006551C7" w:rsidRDefault="00D278F7">
          <w:pPr>
            <w:pStyle w:val="TOC1"/>
            <w:tabs>
              <w:tab w:val="left" w:pos="480"/>
              <w:tab w:val="right" w:leader="dot" w:pos="9010"/>
            </w:tabs>
            <w:rPr>
              <w:rFonts w:eastAsiaTheme="minorEastAsia"/>
              <w:b w:val="0"/>
              <w:bCs w:val="0"/>
              <w:noProof/>
              <w:sz w:val="24"/>
              <w:szCs w:val="24"/>
              <w:lang w:eastAsia="en-GB"/>
            </w:rPr>
          </w:pPr>
          <w:r w:rsidRPr="002E3A25">
            <w:rPr>
              <w:rFonts w:cstheme="minorHAnsi"/>
              <w:b w:val="0"/>
              <w:bCs w:val="0"/>
            </w:rPr>
            <w:fldChar w:fldCharType="begin"/>
          </w:r>
          <w:r w:rsidRPr="002E3A25">
            <w:rPr>
              <w:rFonts w:cstheme="minorHAnsi"/>
            </w:rPr>
            <w:instrText xml:space="preserve"> TOC \o "1-3" \h \z \u </w:instrText>
          </w:r>
          <w:r w:rsidRPr="002E3A25">
            <w:rPr>
              <w:rFonts w:cstheme="minorHAnsi"/>
              <w:b w:val="0"/>
              <w:bCs w:val="0"/>
            </w:rPr>
            <w:fldChar w:fldCharType="separate"/>
          </w:r>
          <w:hyperlink w:anchor="_Toc83984892" w:history="1">
            <w:r w:rsidR="006551C7" w:rsidRPr="00132E08">
              <w:rPr>
                <w:rStyle w:val="Hyperlink"/>
                <w:rFonts w:cstheme="minorHAnsi"/>
                <w:noProof/>
              </w:rPr>
              <w:t>1.</w:t>
            </w:r>
            <w:r w:rsidR="006551C7">
              <w:rPr>
                <w:rFonts w:eastAsiaTheme="minorEastAsia"/>
                <w:b w:val="0"/>
                <w:bCs w:val="0"/>
                <w:noProof/>
                <w:sz w:val="24"/>
                <w:szCs w:val="24"/>
                <w:lang w:eastAsia="en-GB"/>
              </w:rPr>
              <w:tab/>
            </w:r>
            <w:r w:rsidR="006551C7" w:rsidRPr="00132E08">
              <w:rPr>
                <w:rStyle w:val="Hyperlink"/>
                <w:rFonts w:cstheme="minorHAnsi"/>
                <w:noProof/>
              </w:rPr>
              <w:t>Introduction</w:t>
            </w:r>
            <w:r w:rsidR="006551C7">
              <w:rPr>
                <w:noProof/>
                <w:webHidden/>
              </w:rPr>
              <w:tab/>
            </w:r>
            <w:r w:rsidR="006551C7">
              <w:rPr>
                <w:noProof/>
                <w:webHidden/>
              </w:rPr>
              <w:fldChar w:fldCharType="begin"/>
            </w:r>
            <w:r w:rsidR="006551C7">
              <w:rPr>
                <w:noProof/>
                <w:webHidden/>
              </w:rPr>
              <w:instrText xml:space="preserve"> PAGEREF _Toc83984892 \h </w:instrText>
            </w:r>
            <w:r w:rsidR="006551C7">
              <w:rPr>
                <w:noProof/>
                <w:webHidden/>
              </w:rPr>
            </w:r>
            <w:r w:rsidR="006551C7">
              <w:rPr>
                <w:noProof/>
                <w:webHidden/>
              </w:rPr>
              <w:fldChar w:fldCharType="separate"/>
            </w:r>
            <w:r w:rsidR="006551C7">
              <w:rPr>
                <w:noProof/>
                <w:webHidden/>
              </w:rPr>
              <w:t>4</w:t>
            </w:r>
            <w:r w:rsidR="006551C7">
              <w:rPr>
                <w:noProof/>
                <w:webHidden/>
              </w:rPr>
              <w:fldChar w:fldCharType="end"/>
            </w:r>
          </w:hyperlink>
        </w:p>
        <w:p w14:paraId="1F154507" w14:textId="17E98D1F" w:rsidR="006551C7" w:rsidRDefault="006551C7">
          <w:pPr>
            <w:pStyle w:val="TOC1"/>
            <w:tabs>
              <w:tab w:val="left" w:pos="480"/>
              <w:tab w:val="right" w:leader="dot" w:pos="9010"/>
            </w:tabs>
            <w:rPr>
              <w:rFonts w:eastAsiaTheme="minorEastAsia"/>
              <w:b w:val="0"/>
              <w:bCs w:val="0"/>
              <w:noProof/>
              <w:sz w:val="24"/>
              <w:szCs w:val="24"/>
              <w:lang w:eastAsia="en-GB"/>
            </w:rPr>
          </w:pPr>
          <w:hyperlink w:anchor="_Toc83984893" w:history="1">
            <w:r w:rsidRPr="00132E08">
              <w:rPr>
                <w:rStyle w:val="Hyperlink"/>
                <w:rFonts w:cstheme="minorHAnsi"/>
                <w:noProof/>
              </w:rPr>
              <w:t>2.</w:t>
            </w:r>
            <w:r>
              <w:rPr>
                <w:rFonts w:eastAsiaTheme="minorEastAsia"/>
                <w:b w:val="0"/>
                <w:bCs w:val="0"/>
                <w:noProof/>
                <w:sz w:val="24"/>
                <w:szCs w:val="24"/>
                <w:lang w:eastAsia="en-GB"/>
              </w:rPr>
              <w:tab/>
            </w:r>
            <w:r w:rsidRPr="00132E08">
              <w:rPr>
                <w:rStyle w:val="Hyperlink"/>
                <w:rFonts w:cstheme="minorHAnsi"/>
                <w:noProof/>
              </w:rPr>
              <w:t>Contextual setting</w:t>
            </w:r>
            <w:r>
              <w:rPr>
                <w:noProof/>
                <w:webHidden/>
              </w:rPr>
              <w:tab/>
            </w:r>
            <w:r>
              <w:rPr>
                <w:noProof/>
                <w:webHidden/>
              </w:rPr>
              <w:fldChar w:fldCharType="begin"/>
            </w:r>
            <w:r>
              <w:rPr>
                <w:noProof/>
                <w:webHidden/>
              </w:rPr>
              <w:instrText xml:space="preserve"> PAGEREF _Toc83984893 \h </w:instrText>
            </w:r>
            <w:r>
              <w:rPr>
                <w:noProof/>
                <w:webHidden/>
              </w:rPr>
            </w:r>
            <w:r>
              <w:rPr>
                <w:noProof/>
                <w:webHidden/>
              </w:rPr>
              <w:fldChar w:fldCharType="separate"/>
            </w:r>
            <w:r>
              <w:rPr>
                <w:noProof/>
                <w:webHidden/>
              </w:rPr>
              <w:t>5</w:t>
            </w:r>
            <w:r>
              <w:rPr>
                <w:noProof/>
                <w:webHidden/>
              </w:rPr>
              <w:fldChar w:fldCharType="end"/>
            </w:r>
          </w:hyperlink>
        </w:p>
        <w:p w14:paraId="0E05DD9C" w14:textId="4FF2839C" w:rsidR="006551C7" w:rsidRDefault="006551C7">
          <w:pPr>
            <w:pStyle w:val="TOC1"/>
            <w:tabs>
              <w:tab w:val="left" w:pos="480"/>
              <w:tab w:val="right" w:leader="dot" w:pos="9010"/>
            </w:tabs>
            <w:rPr>
              <w:rFonts w:eastAsiaTheme="minorEastAsia"/>
              <w:b w:val="0"/>
              <w:bCs w:val="0"/>
              <w:noProof/>
              <w:sz w:val="24"/>
              <w:szCs w:val="24"/>
              <w:lang w:eastAsia="en-GB"/>
            </w:rPr>
          </w:pPr>
          <w:hyperlink w:anchor="_Toc83984894" w:history="1">
            <w:r w:rsidRPr="00132E08">
              <w:rPr>
                <w:rStyle w:val="Hyperlink"/>
                <w:rFonts w:cstheme="minorHAnsi"/>
                <w:noProof/>
              </w:rPr>
              <w:t>3.</w:t>
            </w:r>
            <w:r>
              <w:rPr>
                <w:rFonts w:eastAsiaTheme="minorEastAsia"/>
                <w:b w:val="0"/>
                <w:bCs w:val="0"/>
                <w:noProof/>
                <w:sz w:val="24"/>
                <w:szCs w:val="24"/>
                <w:lang w:eastAsia="en-GB"/>
              </w:rPr>
              <w:tab/>
            </w:r>
            <w:r w:rsidRPr="00132E08">
              <w:rPr>
                <w:rStyle w:val="Hyperlink"/>
                <w:rFonts w:cstheme="minorHAnsi"/>
                <w:noProof/>
              </w:rPr>
              <w:t>Research methods</w:t>
            </w:r>
            <w:r>
              <w:rPr>
                <w:noProof/>
                <w:webHidden/>
              </w:rPr>
              <w:tab/>
            </w:r>
            <w:r>
              <w:rPr>
                <w:noProof/>
                <w:webHidden/>
              </w:rPr>
              <w:fldChar w:fldCharType="begin"/>
            </w:r>
            <w:r>
              <w:rPr>
                <w:noProof/>
                <w:webHidden/>
              </w:rPr>
              <w:instrText xml:space="preserve"> PAGEREF _Toc83984894 \h </w:instrText>
            </w:r>
            <w:r>
              <w:rPr>
                <w:noProof/>
                <w:webHidden/>
              </w:rPr>
            </w:r>
            <w:r>
              <w:rPr>
                <w:noProof/>
                <w:webHidden/>
              </w:rPr>
              <w:fldChar w:fldCharType="separate"/>
            </w:r>
            <w:r>
              <w:rPr>
                <w:noProof/>
                <w:webHidden/>
              </w:rPr>
              <w:t>7</w:t>
            </w:r>
            <w:r>
              <w:rPr>
                <w:noProof/>
                <w:webHidden/>
              </w:rPr>
              <w:fldChar w:fldCharType="end"/>
            </w:r>
          </w:hyperlink>
        </w:p>
        <w:p w14:paraId="121368C4" w14:textId="75BFAB0A" w:rsidR="006551C7" w:rsidRDefault="006551C7">
          <w:pPr>
            <w:pStyle w:val="TOC1"/>
            <w:tabs>
              <w:tab w:val="left" w:pos="480"/>
              <w:tab w:val="right" w:leader="dot" w:pos="9010"/>
            </w:tabs>
            <w:rPr>
              <w:rFonts w:eastAsiaTheme="minorEastAsia"/>
              <w:b w:val="0"/>
              <w:bCs w:val="0"/>
              <w:noProof/>
              <w:sz w:val="24"/>
              <w:szCs w:val="24"/>
              <w:lang w:eastAsia="en-GB"/>
            </w:rPr>
          </w:pPr>
          <w:hyperlink w:anchor="_Toc83984895" w:history="1">
            <w:r w:rsidRPr="00132E08">
              <w:rPr>
                <w:rStyle w:val="Hyperlink"/>
                <w:noProof/>
              </w:rPr>
              <w:t>4.</w:t>
            </w:r>
            <w:r>
              <w:rPr>
                <w:rFonts w:eastAsiaTheme="minorEastAsia"/>
                <w:b w:val="0"/>
                <w:bCs w:val="0"/>
                <w:noProof/>
                <w:sz w:val="24"/>
                <w:szCs w:val="24"/>
                <w:lang w:eastAsia="en-GB"/>
              </w:rPr>
              <w:tab/>
            </w:r>
            <w:r w:rsidRPr="00132E08">
              <w:rPr>
                <w:rStyle w:val="Hyperlink"/>
                <w:noProof/>
              </w:rPr>
              <w:t>Results</w:t>
            </w:r>
            <w:r>
              <w:rPr>
                <w:noProof/>
                <w:webHidden/>
              </w:rPr>
              <w:tab/>
            </w:r>
            <w:r>
              <w:rPr>
                <w:noProof/>
                <w:webHidden/>
              </w:rPr>
              <w:fldChar w:fldCharType="begin"/>
            </w:r>
            <w:r>
              <w:rPr>
                <w:noProof/>
                <w:webHidden/>
              </w:rPr>
              <w:instrText xml:space="preserve"> PAGEREF _Toc83984895 \h </w:instrText>
            </w:r>
            <w:r>
              <w:rPr>
                <w:noProof/>
                <w:webHidden/>
              </w:rPr>
            </w:r>
            <w:r>
              <w:rPr>
                <w:noProof/>
                <w:webHidden/>
              </w:rPr>
              <w:fldChar w:fldCharType="separate"/>
            </w:r>
            <w:r>
              <w:rPr>
                <w:noProof/>
                <w:webHidden/>
              </w:rPr>
              <w:t>8</w:t>
            </w:r>
            <w:r>
              <w:rPr>
                <w:noProof/>
                <w:webHidden/>
              </w:rPr>
              <w:fldChar w:fldCharType="end"/>
            </w:r>
          </w:hyperlink>
        </w:p>
        <w:p w14:paraId="0DA6D86F" w14:textId="0CDE61DF" w:rsidR="006551C7" w:rsidRDefault="006551C7">
          <w:pPr>
            <w:pStyle w:val="TOC2"/>
            <w:tabs>
              <w:tab w:val="left" w:pos="960"/>
              <w:tab w:val="right" w:leader="dot" w:pos="9010"/>
            </w:tabs>
            <w:rPr>
              <w:rFonts w:eastAsiaTheme="minorEastAsia"/>
              <w:i w:val="0"/>
              <w:iCs w:val="0"/>
              <w:noProof/>
              <w:sz w:val="24"/>
              <w:szCs w:val="24"/>
              <w:lang w:eastAsia="en-GB"/>
            </w:rPr>
          </w:pPr>
          <w:hyperlink w:anchor="_Toc83984896" w:history="1">
            <w:r w:rsidRPr="00132E08">
              <w:rPr>
                <w:rStyle w:val="Hyperlink"/>
                <w:noProof/>
              </w:rPr>
              <w:t>4.1.</w:t>
            </w:r>
            <w:r>
              <w:rPr>
                <w:rFonts w:eastAsiaTheme="minorEastAsia"/>
                <w:i w:val="0"/>
                <w:iCs w:val="0"/>
                <w:noProof/>
                <w:sz w:val="24"/>
                <w:szCs w:val="24"/>
                <w:lang w:eastAsia="en-GB"/>
              </w:rPr>
              <w:tab/>
            </w:r>
            <w:r w:rsidRPr="00132E08">
              <w:rPr>
                <w:rStyle w:val="Hyperlink"/>
                <w:noProof/>
              </w:rPr>
              <w:t>Frozen food</w:t>
            </w:r>
            <w:r>
              <w:rPr>
                <w:noProof/>
                <w:webHidden/>
              </w:rPr>
              <w:tab/>
            </w:r>
            <w:r>
              <w:rPr>
                <w:noProof/>
                <w:webHidden/>
              </w:rPr>
              <w:fldChar w:fldCharType="begin"/>
            </w:r>
            <w:r>
              <w:rPr>
                <w:noProof/>
                <w:webHidden/>
              </w:rPr>
              <w:instrText xml:space="preserve"> PAGEREF _Toc83984896 \h </w:instrText>
            </w:r>
            <w:r>
              <w:rPr>
                <w:noProof/>
                <w:webHidden/>
              </w:rPr>
            </w:r>
            <w:r>
              <w:rPr>
                <w:noProof/>
                <w:webHidden/>
              </w:rPr>
              <w:fldChar w:fldCharType="separate"/>
            </w:r>
            <w:r>
              <w:rPr>
                <w:noProof/>
                <w:webHidden/>
              </w:rPr>
              <w:t>8</w:t>
            </w:r>
            <w:r>
              <w:rPr>
                <w:noProof/>
                <w:webHidden/>
              </w:rPr>
              <w:fldChar w:fldCharType="end"/>
            </w:r>
          </w:hyperlink>
        </w:p>
        <w:p w14:paraId="54C9DAC3" w14:textId="303F66D6" w:rsidR="006551C7" w:rsidRDefault="006551C7">
          <w:pPr>
            <w:pStyle w:val="TOC3"/>
            <w:tabs>
              <w:tab w:val="left" w:pos="1200"/>
              <w:tab w:val="right" w:leader="dot" w:pos="9010"/>
            </w:tabs>
            <w:rPr>
              <w:rFonts w:eastAsiaTheme="minorEastAsia"/>
              <w:noProof/>
              <w:sz w:val="24"/>
              <w:szCs w:val="24"/>
              <w:lang w:eastAsia="en-GB"/>
            </w:rPr>
          </w:pPr>
          <w:hyperlink w:anchor="_Toc83984897" w:history="1">
            <w:r w:rsidRPr="00132E08">
              <w:rPr>
                <w:rStyle w:val="Hyperlink"/>
                <w:noProof/>
              </w:rPr>
              <w:t>4.1.1.</w:t>
            </w:r>
            <w:r>
              <w:rPr>
                <w:rFonts w:eastAsiaTheme="minorEastAsia"/>
                <w:noProof/>
                <w:sz w:val="24"/>
                <w:szCs w:val="24"/>
                <w:lang w:eastAsia="en-GB"/>
              </w:rPr>
              <w:tab/>
            </w:r>
            <w:r w:rsidRPr="00132E08">
              <w:rPr>
                <w:rStyle w:val="Hyperlink"/>
                <w:noProof/>
              </w:rPr>
              <w:t>Beef, Lamb and Pork</w:t>
            </w:r>
            <w:r>
              <w:rPr>
                <w:noProof/>
                <w:webHidden/>
              </w:rPr>
              <w:tab/>
            </w:r>
            <w:r>
              <w:rPr>
                <w:noProof/>
                <w:webHidden/>
              </w:rPr>
              <w:fldChar w:fldCharType="begin"/>
            </w:r>
            <w:r>
              <w:rPr>
                <w:noProof/>
                <w:webHidden/>
              </w:rPr>
              <w:instrText xml:space="preserve"> PAGEREF _Toc83984897 \h </w:instrText>
            </w:r>
            <w:r>
              <w:rPr>
                <w:noProof/>
                <w:webHidden/>
              </w:rPr>
            </w:r>
            <w:r>
              <w:rPr>
                <w:noProof/>
                <w:webHidden/>
              </w:rPr>
              <w:fldChar w:fldCharType="separate"/>
            </w:r>
            <w:r>
              <w:rPr>
                <w:noProof/>
                <w:webHidden/>
              </w:rPr>
              <w:t>8</w:t>
            </w:r>
            <w:r>
              <w:rPr>
                <w:noProof/>
                <w:webHidden/>
              </w:rPr>
              <w:fldChar w:fldCharType="end"/>
            </w:r>
          </w:hyperlink>
        </w:p>
        <w:p w14:paraId="5EDA4CC5" w14:textId="5A65E4FD" w:rsidR="006551C7" w:rsidRDefault="006551C7">
          <w:pPr>
            <w:pStyle w:val="TOC3"/>
            <w:tabs>
              <w:tab w:val="left" w:pos="1200"/>
              <w:tab w:val="right" w:leader="dot" w:pos="9010"/>
            </w:tabs>
            <w:rPr>
              <w:rFonts w:eastAsiaTheme="minorEastAsia"/>
              <w:noProof/>
              <w:sz w:val="24"/>
              <w:szCs w:val="24"/>
              <w:lang w:eastAsia="en-GB"/>
            </w:rPr>
          </w:pPr>
          <w:hyperlink w:anchor="_Toc83984898" w:history="1">
            <w:r w:rsidRPr="00132E08">
              <w:rPr>
                <w:rStyle w:val="Hyperlink"/>
                <w:noProof/>
              </w:rPr>
              <w:t>4.1.2.</w:t>
            </w:r>
            <w:r>
              <w:rPr>
                <w:rFonts w:eastAsiaTheme="minorEastAsia"/>
                <w:noProof/>
                <w:sz w:val="24"/>
                <w:szCs w:val="24"/>
                <w:lang w:eastAsia="en-GB"/>
              </w:rPr>
              <w:tab/>
            </w:r>
            <w:r w:rsidRPr="00132E08">
              <w:rPr>
                <w:rStyle w:val="Hyperlink"/>
                <w:noProof/>
              </w:rPr>
              <w:t>Poultry</w:t>
            </w:r>
            <w:r>
              <w:rPr>
                <w:noProof/>
                <w:webHidden/>
              </w:rPr>
              <w:tab/>
            </w:r>
            <w:r>
              <w:rPr>
                <w:noProof/>
                <w:webHidden/>
              </w:rPr>
              <w:fldChar w:fldCharType="begin"/>
            </w:r>
            <w:r>
              <w:rPr>
                <w:noProof/>
                <w:webHidden/>
              </w:rPr>
              <w:instrText xml:space="preserve"> PAGEREF _Toc83984898 \h </w:instrText>
            </w:r>
            <w:r>
              <w:rPr>
                <w:noProof/>
                <w:webHidden/>
              </w:rPr>
            </w:r>
            <w:r>
              <w:rPr>
                <w:noProof/>
                <w:webHidden/>
              </w:rPr>
              <w:fldChar w:fldCharType="separate"/>
            </w:r>
            <w:r>
              <w:rPr>
                <w:noProof/>
                <w:webHidden/>
              </w:rPr>
              <w:t>8</w:t>
            </w:r>
            <w:r>
              <w:rPr>
                <w:noProof/>
                <w:webHidden/>
              </w:rPr>
              <w:fldChar w:fldCharType="end"/>
            </w:r>
          </w:hyperlink>
        </w:p>
        <w:p w14:paraId="77C00AEA" w14:textId="141E0544" w:rsidR="006551C7" w:rsidRDefault="006551C7">
          <w:pPr>
            <w:pStyle w:val="TOC3"/>
            <w:tabs>
              <w:tab w:val="left" w:pos="1200"/>
              <w:tab w:val="right" w:leader="dot" w:pos="9010"/>
            </w:tabs>
            <w:rPr>
              <w:rFonts w:eastAsiaTheme="minorEastAsia"/>
              <w:noProof/>
              <w:sz w:val="24"/>
              <w:szCs w:val="24"/>
              <w:lang w:eastAsia="en-GB"/>
            </w:rPr>
          </w:pPr>
          <w:hyperlink w:anchor="_Toc83984899" w:history="1">
            <w:r w:rsidRPr="00132E08">
              <w:rPr>
                <w:rStyle w:val="Hyperlink"/>
                <w:noProof/>
              </w:rPr>
              <w:t>4.1.3.</w:t>
            </w:r>
            <w:r>
              <w:rPr>
                <w:rFonts w:eastAsiaTheme="minorEastAsia"/>
                <w:noProof/>
                <w:sz w:val="24"/>
                <w:szCs w:val="24"/>
                <w:lang w:eastAsia="en-GB"/>
              </w:rPr>
              <w:tab/>
            </w:r>
            <w:r w:rsidRPr="00132E08">
              <w:rPr>
                <w:rStyle w:val="Hyperlink"/>
                <w:noProof/>
              </w:rPr>
              <w:t>Dairy products</w:t>
            </w:r>
            <w:r>
              <w:rPr>
                <w:noProof/>
                <w:webHidden/>
              </w:rPr>
              <w:tab/>
            </w:r>
            <w:r>
              <w:rPr>
                <w:noProof/>
                <w:webHidden/>
              </w:rPr>
              <w:fldChar w:fldCharType="begin"/>
            </w:r>
            <w:r>
              <w:rPr>
                <w:noProof/>
                <w:webHidden/>
              </w:rPr>
              <w:instrText xml:space="preserve"> PAGEREF _Toc83984899 \h </w:instrText>
            </w:r>
            <w:r>
              <w:rPr>
                <w:noProof/>
                <w:webHidden/>
              </w:rPr>
            </w:r>
            <w:r>
              <w:rPr>
                <w:noProof/>
                <w:webHidden/>
              </w:rPr>
              <w:fldChar w:fldCharType="separate"/>
            </w:r>
            <w:r>
              <w:rPr>
                <w:noProof/>
                <w:webHidden/>
              </w:rPr>
              <w:t>9</w:t>
            </w:r>
            <w:r>
              <w:rPr>
                <w:noProof/>
                <w:webHidden/>
              </w:rPr>
              <w:fldChar w:fldCharType="end"/>
            </w:r>
          </w:hyperlink>
        </w:p>
        <w:p w14:paraId="1D6F9BAF" w14:textId="082B2350" w:rsidR="006551C7" w:rsidRDefault="006551C7">
          <w:pPr>
            <w:pStyle w:val="TOC3"/>
            <w:tabs>
              <w:tab w:val="left" w:pos="1200"/>
              <w:tab w:val="right" w:leader="dot" w:pos="9010"/>
            </w:tabs>
            <w:rPr>
              <w:rFonts w:eastAsiaTheme="minorEastAsia"/>
              <w:noProof/>
              <w:sz w:val="24"/>
              <w:szCs w:val="24"/>
              <w:lang w:eastAsia="en-GB"/>
            </w:rPr>
          </w:pPr>
          <w:hyperlink w:anchor="_Toc83984900" w:history="1">
            <w:r w:rsidRPr="00132E08">
              <w:rPr>
                <w:rStyle w:val="Hyperlink"/>
                <w:noProof/>
              </w:rPr>
              <w:t>4.1.4.</w:t>
            </w:r>
            <w:r>
              <w:rPr>
                <w:rFonts w:eastAsiaTheme="minorEastAsia"/>
                <w:noProof/>
                <w:sz w:val="24"/>
                <w:szCs w:val="24"/>
                <w:lang w:eastAsia="en-GB"/>
              </w:rPr>
              <w:tab/>
            </w:r>
            <w:r w:rsidRPr="00132E08">
              <w:rPr>
                <w:rStyle w:val="Hyperlink"/>
                <w:noProof/>
              </w:rPr>
              <w:t>Fish &amp; seafood</w:t>
            </w:r>
            <w:r>
              <w:rPr>
                <w:noProof/>
                <w:webHidden/>
              </w:rPr>
              <w:tab/>
            </w:r>
            <w:r>
              <w:rPr>
                <w:noProof/>
                <w:webHidden/>
              </w:rPr>
              <w:fldChar w:fldCharType="begin"/>
            </w:r>
            <w:r>
              <w:rPr>
                <w:noProof/>
                <w:webHidden/>
              </w:rPr>
              <w:instrText xml:space="preserve"> PAGEREF _Toc83984900 \h </w:instrText>
            </w:r>
            <w:r>
              <w:rPr>
                <w:noProof/>
                <w:webHidden/>
              </w:rPr>
            </w:r>
            <w:r>
              <w:rPr>
                <w:noProof/>
                <w:webHidden/>
              </w:rPr>
              <w:fldChar w:fldCharType="separate"/>
            </w:r>
            <w:r>
              <w:rPr>
                <w:noProof/>
                <w:webHidden/>
              </w:rPr>
              <w:t>9</w:t>
            </w:r>
            <w:r>
              <w:rPr>
                <w:noProof/>
                <w:webHidden/>
              </w:rPr>
              <w:fldChar w:fldCharType="end"/>
            </w:r>
          </w:hyperlink>
        </w:p>
        <w:p w14:paraId="5DB458F9" w14:textId="40E446BD" w:rsidR="006551C7" w:rsidRDefault="006551C7">
          <w:pPr>
            <w:pStyle w:val="TOC3"/>
            <w:tabs>
              <w:tab w:val="left" w:pos="1200"/>
              <w:tab w:val="right" w:leader="dot" w:pos="9010"/>
            </w:tabs>
            <w:rPr>
              <w:rFonts w:eastAsiaTheme="minorEastAsia"/>
              <w:noProof/>
              <w:sz w:val="24"/>
              <w:szCs w:val="24"/>
              <w:lang w:eastAsia="en-GB"/>
            </w:rPr>
          </w:pPr>
          <w:hyperlink w:anchor="_Toc83984901" w:history="1">
            <w:r w:rsidRPr="00132E08">
              <w:rPr>
                <w:rStyle w:val="Hyperlink"/>
                <w:noProof/>
              </w:rPr>
              <w:t>4.1.5.</w:t>
            </w:r>
            <w:r>
              <w:rPr>
                <w:rFonts w:eastAsiaTheme="minorEastAsia"/>
                <w:noProof/>
                <w:sz w:val="24"/>
                <w:szCs w:val="24"/>
                <w:lang w:eastAsia="en-GB"/>
              </w:rPr>
              <w:tab/>
            </w:r>
            <w:r w:rsidRPr="00132E08">
              <w:rPr>
                <w:rStyle w:val="Hyperlink"/>
                <w:noProof/>
              </w:rPr>
              <w:t>Other animal source foods</w:t>
            </w:r>
            <w:r>
              <w:rPr>
                <w:noProof/>
                <w:webHidden/>
              </w:rPr>
              <w:tab/>
            </w:r>
            <w:r>
              <w:rPr>
                <w:noProof/>
                <w:webHidden/>
              </w:rPr>
              <w:fldChar w:fldCharType="begin"/>
            </w:r>
            <w:r>
              <w:rPr>
                <w:noProof/>
                <w:webHidden/>
              </w:rPr>
              <w:instrText xml:space="preserve"> PAGEREF _Toc83984901 \h </w:instrText>
            </w:r>
            <w:r>
              <w:rPr>
                <w:noProof/>
                <w:webHidden/>
              </w:rPr>
            </w:r>
            <w:r>
              <w:rPr>
                <w:noProof/>
                <w:webHidden/>
              </w:rPr>
              <w:fldChar w:fldCharType="separate"/>
            </w:r>
            <w:r>
              <w:rPr>
                <w:noProof/>
                <w:webHidden/>
              </w:rPr>
              <w:t>9</w:t>
            </w:r>
            <w:r>
              <w:rPr>
                <w:noProof/>
                <w:webHidden/>
              </w:rPr>
              <w:fldChar w:fldCharType="end"/>
            </w:r>
          </w:hyperlink>
        </w:p>
        <w:p w14:paraId="6AC61E79" w14:textId="28F2BB89" w:rsidR="006551C7" w:rsidRDefault="006551C7">
          <w:pPr>
            <w:pStyle w:val="TOC3"/>
            <w:tabs>
              <w:tab w:val="left" w:pos="1200"/>
              <w:tab w:val="right" w:leader="dot" w:pos="9010"/>
            </w:tabs>
            <w:rPr>
              <w:rFonts w:eastAsiaTheme="minorEastAsia"/>
              <w:noProof/>
              <w:sz w:val="24"/>
              <w:szCs w:val="24"/>
              <w:lang w:eastAsia="en-GB"/>
            </w:rPr>
          </w:pPr>
          <w:hyperlink w:anchor="_Toc83984902" w:history="1">
            <w:r w:rsidRPr="00132E08">
              <w:rPr>
                <w:rStyle w:val="Hyperlink"/>
                <w:noProof/>
              </w:rPr>
              <w:t>4.1.6.</w:t>
            </w:r>
            <w:r>
              <w:rPr>
                <w:rFonts w:eastAsiaTheme="minorEastAsia"/>
                <w:noProof/>
                <w:sz w:val="24"/>
                <w:szCs w:val="24"/>
                <w:lang w:eastAsia="en-GB"/>
              </w:rPr>
              <w:tab/>
            </w:r>
            <w:r w:rsidRPr="00132E08">
              <w:rPr>
                <w:rStyle w:val="Hyperlink"/>
                <w:noProof/>
              </w:rPr>
              <w:t>Potato products</w:t>
            </w:r>
            <w:r>
              <w:rPr>
                <w:noProof/>
                <w:webHidden/>
              </w:rPr>
              <w:tab/>
            </w:r>
            <w:r>
              <w:rPr>
                <w:noProof/>
                <w:webHidden/>
              </w:rPr>
              <w:fldChar w:fldCharType="begin"/>
            </w:r>
            <w:r>
              <w:rPr>
                <w:noProof/>
                <w:webHidden/>
              </w:rPr>
              <w:instrText xml:space="preserve"> PAGEREF _Toc83984902 \h </w:instrText>
            </w:r>
            <w:r>
              <w:rPr>
                <w:noProof/>
                <w:webHidden/>
              </w:rPr>
            </w:r>
            <w:r>
              <w:rPr>
                <w:noProof/>
                <w:webHidden/>
              </w:rPr>
              <w:fldChar w:fldCharType="separate"/>
            </w:r>
            <w:r>
              <w:rPr>
                <w:noProof/>
                <w:webHidden/>
              </w:rPr>
              <w:t>10</w:t>
            </w:r>
            <w:r>
              <w:rPr>
                <w:noProof/>
                <w:webHidden/>
              </w:rPr>
              <w:fldChar w:fldCharType="end"/>
            </w:r>
          </w:hyperlink>
        </w:p>
        <w:p w14:paraId="4D8BF5E0" w14:textId="44C3C043" w:rsidR="006551C7" w:rsidRDefault="006551C7">
          <w:pPr>
            <w:pStyle w:val="TOC3"/>
            <w:tabs>
              <w:tab w:val="left" w:pos="1200"/>
              <w:tab w:val="right" w:leader="dot" w:pos="9010"/>
            </w:tabs>
            <w:rPr>
              <w:rFonts w:eastAsiaTheme="minorEastAsia"/>
              <w:noProof/>
              <w:sz w:val="24"/>
              <w:szCs w:val="24"/>
              <w:lang w:eastAsia="en-GB"/>
            </w:rPr>
          </w:pPr>
          <w:hyperlink w:anchor="_Toc83984903" w:history="1">
            <w:r w:rsidRPr="00132E08">
              <w:rPr>
                <w:rStyle w:val="Hyperlink"/>
                <w:noProof/>
              </w:rPr>
              <w:t>4.1.7.</w:t>
            </w:r>
            <w:r>
              <w:rPr>
                <w:rFonts w:eastAsiaTheme="minorEastAsia"/>
                <w:noProof/>
                <w:sz w:val="24"/>
                <w:szCs w:val="24"/>
                <w:lang w:eastAsia="en-GB"/>
              </w:rPr>
              <w:tab/>
            </w:r>
            <w:r w:rsidRPr="00132E08">
              <w:rPr>
                <w:rStyle w:val="Hyperlink"/>
                <w:noProof/>
              </w:rPr>
              <w:t>Vegetables</w:t>
            </w:r>
            <w:r>
              <w:rPr>
                <w:noProof/>
                <w:webHidden/>
              </w:rPr>
              <w:tab/>
            </w:r>
            <w:r>
              <w:rPr>
                <w:noProof/>
                <w:webHidden/>
              </w:rPr>
              <w:fldChar w:fldCharType="begin"/>
            </w:r>
            <w:r>
              <w:rPr>
                <w:noProof/>
                <w:webHidden/>
              </w:rPr>
              <w:instrText xml:space="preserve"> PAGEREF _Toc83984903 \h </w:instrText>
            </w:r>
            <w:r>
              <w:rPr>
                <w:noProof/>
                <w:webHidden/>
              </w:rPr>
            </w:r>
            <w:r>
              <w:rPr>
                <w:noProof/>
                <w:webHidden/>
              </w:rPr>
              <w:fldChar w:fldCharType="separate"/>
            </w:r>
            <w:r>
              <w:rPr>
                <w:noProof/>
                <w:webHidden/>
              </w:rPr>
              <w:t>10</w:t>
            </w:r>
            <w:r>
              <w:rPr>
                <w:noProof/>
                <w:webHidden/>
              </w:rPr>
              <w:fldChar w:fldCharType="end"/>
            </w:r>
          </w:hyperlink>
        </w:p>
        <w:p w14:paraId="0D647E33" w14:textId="0FFAA024" w:rsidR="006551C7" w:rsidRDefault="006551C7">
          <w:pPr>
            <w:pStyle w:val="TOC3"/>
            <w:tabs>
              <w:tab w:val="left" w:pos="1200"/>
              <w:tab w:val="right" w:leader="dot" w:pos="9010"/>
            </w:tabs>
            <w:rPr>
              <w:rFonts w:eastAsiaTheme="minorEastAsia"/>
              <w:noProof/>
              <w:sz w:val="24"/>
              <w:szCs w:val="24"/>
              <w:lang w:eastAsia="en-GB"/>
            </w:rPr>
          </w:pPr>
          <w:hyperlink w:anchor="_Toc83984904" w:history="1">
            <w:r w:rsidRPr="00132E08">
              <w:rPr>
                <w:rStyle w:val="Hyperlink"/>
                <w:noProof/>
              </w:rPr>
              <w:t>4.1.8.</w:t>
            </w:r>
            <w:r>
              <w:rPr>
                <w:rFonts w:eastAsiaTheme="minorEastAsia"/>
                <w:noProof/>
                <w:sz w:val="24"/>
                <w:szCs w:val="24"/>
                <w:lang w:eastAsia="en-GB"/>
              </w:rPr>
              <w:tab/>
            </w:r>
            <w:r w:rsidRPr="00132E08">
              <w:rPr>
                <w:rStyle w:val="Hyperlink"/>
                <w:noProof/>
              </w:rPr>
              <w:t>Mycoprotein</w:t>
            </w:r>
            <w:r>
              <w:rPr>
                <w:noProof/>
                <w:webHidden/>
              </w:rPr>
              <w:tab/>
            </w:r>
            <w:r>
              <w:rPr>
                <w:noProof/>
                <w:webHidden/>
              </w:rPr>
              <w:fldChar w:fldCharType="begin"/>
            </w:r>
            <w:r>
              <w:rPr>
                <w:noProof/>
                <w:webHidden/>
              </w:rPr>
              <w:instrText xml:space="preserve"> PAGEREF _Toc83984904 \h </w:instrText>
            </w:r>
            <w:r>
              <w:rPr>
                <w:noProof/>
                <w:webHidden/>
              </w:rPr>
            </w:r>
            <w:r>
              <w:rPr>
                <w:noProof/>
                <w:webHidden/>
              </w:rPr>
              <w:fldChar w:fldCharType="separate"/>
            </w:r>
            <w:r>
              <w:rPr>
                <w:noProof/>
                <w:webHidden/>
              </w:rPr>
              <w:t>10</w:t>
            </w:r>
            <w:r>
              <w:rPr>
                <w:noProof/>
                <w:webHidden/>
              </w:rPr>
              <w:fldChar w:fldCharType="end"/>
            </w:r>
          </w:hyperlink>
        </w:p>
        <w:p w14:paraId="634A2C9D" w14:textId="35A1D732" w:rsidR="006551C7" w:rsidRDefault="006551C7">
          <w:pPr>
            <w:pStyle w:val="TOC2"/>
            <w:tabs>
              <w:tab w:val="left" w:pos="960"/>
              <w:tab w:val="right" w:leader="dot" w:pos="9010"/>
            </w:tabs>
            <w:rPr>
              <w:rFonts w:eastAsiaTheme="minorEastAsia"/>
              <w:i w:val="0"/>
              <w:iCs w:val="0"/>
              <w:noProof/>
              <w:sz w:val="24"/>
              <w:szCs w:val="24"/>
              <w:lang w:eastAsia="en-GB"/>
            </w:rPr>
          </w:pPr>
          <w:hyperlink w:anchor="_Toc83984905" w:history="1">
            <w:r w:rsidRPr="00132E08">
              <w:rPr>
                <w:rStyle w:val="Hyperlink"/>
                <w:noProof/>
              </w:rPr>
              <w:t>4.2.</w:t>
            </w:r>
            <w:r>
              <w:rPr>
                <w:rFonts w:eastAsiaTheme="minorEastAsia"/>
                <w:i w:val="0"/>
                <w:iCs w:val="0"/>
                <w:noProof/>
                <w:sz w:val="24"/>
                <w:szCs w:val="24"/>
                <w:lang w:eastAsia="en-GB"/>
              </w:rPr>
              <w:tab/>
            </w:r>
            <w:r w:rsidRPr="00132E08">
              <w:rPr>
                <w:rStyle w:val="Hyperlink"/>
                <w:noProof/>
              </w:rPr>
              <w:t>Dry food</w:t>
            </w:r>
            <w:r>
              <w:rPr>
                <w:noProof/>
                <w:webHidden/>
              </w:rPr>
              <w:tab/>
            </w:r>
            <w:r>
              <w:rPr>
                <w:noProof/>
                <w:webHidden/>
              </w:rPr>
              <w:fldChar w:fldCharType="begin"/>
            </w:r>
            <w:r>
              <w:rPr>
                <w:noProof/>
                <w:webHidden/>
              </w:rPr>
              <w:instrText xml:space="preserve"> PAGEREF _Toc83984905 \h </w:instrText>
            </w:r>
            <w:r>
              <w:rPr>
                <w:noProof/>
                <w:webHidden/>
              </w:rPr>
            </w:r>
            <w:r>
              <w:rPr>
                <w:noProof/>
                <w:webHidden/>
              </w:rPr>
              <w:fldChar w:fldCharType="separate"/>
            </w:r>
            <w:r>
              <w:rPr>
                <w:noProof/>
                <w:webHidden/>
              </w:rPr>
              <w:t>11</w:t>
            </w:r>
            <w:r>
              <w:rPr>
                <w:noProof/>
                <w:webHidden/>
              </w:rPr>
              <w:fldChar w:fldCharType="end"/>
            </w:r>
          </w:hyperlink>
        </w:p>
        <w:p w14:paraId="2F9E64D1" w14:textId="44754809" w:rsidR="006551C7" w:rsidRDefault="006551C7">
          <w:pPr>
            <w:pStyle w:val="TOC3"/>
            <w:tabs>
              <w:tab w:val="left" w:pos="1200"/>
              <w:tab w:val="right" w:leader="dot" w:pos="9010"/>
            </w:tabs>
            <w:rPr>
              <w:rFonts w:eastAsiaTheme="minorEastAsia"/>
              <w:noProof/>
              <w:sz w:val="24"/>
              <w:szCs w:val="24"/>
              <w:lang w:eastAsia="en-GB"/>
            </w:rPr>
          </w:pPr>
          <w:hyperlink w:anchor="_Toc83984906" w:history="1">
            <w:r w:rsidRPr="00132E08">
              <w:rPr>
                <w:rStyle w:val="Hyperlink"/>
                <w:noProof/>
              </w:rPr>
              <w:t>4.2.1.</w:t>
            </w:r>
            <w:r>
              <w:rPr>
                <w:rFonts w:eastAsiaTheme="minorEastAsia"/>
                <w:noProof/>
                <w:sz w:val="24"/>
                <w:szCs w:val="24"/>
                <w:lang w:eastAsia="en-GB"/>
              </w:rPr>
              <w:tab/>
            </w:r>
            <w:r w:rsidRPr="00132E08">
              <w:rPr>
                <w:rStyle w:val="Hyperlink"/>
                <w:noProof/>
              </w:rPr>
              <w:t>Milk and cream</w:t>
            </w:r>
            <w:r>
              <w:rPr>
                <w:noProof/>
                <w:webHidden/>
              </w:rPr>
              <w:tab/>
            </w:r>
            <w:r>
              <w:rPr>
                <w:noProof/>
                <w:webHidden/>
              </w:rPr>
              <w:fldChar w:fldCharType="begin"/>
            </w:r>
            <w:r>
              <w:rPr>
                <w:noProof/>
                <w:webHidden/>
              </w:rPr>
              <w:instrText xml:space="preserve"> PAGEREF _Toc83984906 \h </w:instrText>
            </w:r>
            <w:r>
              <w:rPr>
                <w:noProof/>
                <w:webHidden/>
              </w:rPr>
            </w:r>
            <w:r>
              <w:rPr>
                <w:noProof/>
                <w:webHidden/>
              </w:rPr>
              <w:fldChar w:fldCharType="separate"/>
            </w:r>
            <w:r>
              <w:rPr>
                <w:noProof/>
                <w:webHidden/>
              </w:rPr>
              <w:t>11</w:t>
            </w:r>
            <w:r>
              <w:rPr>
                <w:noProof/>
                <w:webHidden/>
              </w:rPr>
              <w:fldChar w:fldCharType="end"/>
            </w:r>
          </w:hyperlink>
        </w:p>
        <w:p w14:paraId="6A8E8156" w14:textId="3BDA0502" w:rsidR="006551C7" w:rsidRDefault="006551C7">
          <w:pPr>
            <w:pStyle w:val="TOC3"/>
            <w:tabs>
              <w:tab w:val="left" w:pos="1200"/>
              <w:tab w:val="right" w:leader="dot" w:pos="9010"/>
            </w:tabs>
            <w:rPr>
              <w:rFonts w:eastAsiaTheme="minorEastAsia"/>
              <w:noProof/>
              <w:sz w:val="24"/>
              <w:szCs w:val="24"/>
              <w:lang w:eastAsia="en-GB"/>
            </w:rPr>
          </w:pPr>
          <w:hyperlink w:anchor="_Toc83984907" w:history="1">
            <w:r w:rsidRPr="00132E08">
              <w:rPr>
                <w:rStyle w:val="Hyperlink"/>
                <w:noProof/>
              </w:rPr>
              <w:t>4.2.2.</w:t>
            </w:r>
            <w:r>
              <w:rPr>
                <w:rFonts w:eastAsiaTheme="minorEastAsia"/>
                <w:noProof/>
                <w:sz w:val="24"/>
                <w:szCs w:val="24"/>
                <w:lang w:eastAsia="en-GB"/>
              </w:rPr>
              <w:tab/>
            </w:r>
            <w:r w:rsidRPr="00132E08">
              <w:rPr>
                <w:rStyle w:val="Hyperlink"/>
                <w:noProof/>
              </w:rPr>
              <w:t>Flour</w:t>
            </w:r>
            <w:r>
              <w:rPr>
                <w:noProof/>
                <w:webHidden/>
              </w:rPr>
              <w:tab/>
            </w:r>
            <w:r>
              <w:rPr>
                <w:noProof/>
                <w:webHidden/>
              </w:rPr>
              <w:fldChar w:fldCharType="begin"/>
            </w:r>
            <w:r>
              <w:rPr>
                <w:noProof/>
                <w:webHidden/>
              </w:rPr>
              <w:instrText xml:space="preserve"> PAGEREF _Toc83984907 \h </w:instrText>
            </w:r>
            <w:r>
              <w:rPr>
                <w:noProof/>
                <w:webHidden/>
              </w:rPr>
            </w:r>
            <w:r>
              <w:rPr>
                <w:noProof/>
                <w:webHidden/>
              </w:rPr>
              <w:fldChar w:fldCharType="separate"/>
            </w:r>
            <w:r>
              <w:rPr>
                <w:noProof/>
                <w:webHidden/>
              </w:rPr>
              <w:t>11</w:t>
            </w:r>
            <w:r>
              <w:rPr>
                <w:noProof/>
                <w:webHidden/>
              </w:rPr>
              <w:fldChar w:fldCharType="end"/>
            </w:r>
          </w:hyperlink>
        </w:p>
        <w:p w14:paraId="7804B128" w14:textId="3DFA611E" w:rsidR="006551C7" w:rsidRDefault="006551C7">
          <w:pPr>
            <w:pStyle w:val="TOC3"/>
            <w:tabs>
              <w:tab w:val="left" w:pos="1200"/>
              <w:tab w:val="right" w:leader="dot" w:pos="9010"/>
            </w:tabs>
            <w:rPr>
              <w:rFonts w:eastAsiaTheme="minorEastAsia"/>
              <w:noProof/>
              <w:sz w:val="24"/>
              <w:szCs w:val="24"/>
              <w:lang w:eastAsia="en-GB"/>
            </w:rPr>
          </w:pPr>
          <w:hyperlink w:anchor="_Toc83984908" w:history="1">
            <w:r w:rsidRPr="00132E08">
              <w:rPr>
                <w:rStyle w:val="Hyperlink"/>
                <w:noProof/>
              </w:rPr>
              <w:t>4.2.3.</w:t>
            </w:r>
            <w:r>
              <w:rPr>
                <w:rFonts w:eastAsiaTheme="minorEastAsia"/>
                <w:noProof/>
                <w:sz w:val="24"/>
                <w:szCs w:val="24"/>
                <w:lang w:eastAsia="en-GB"/>
              </w:rPr>
              <w:tab/>
            </w:r>
            <w:r w:rsidRPr="00132E08">
              <w:rPr>
                <w:rStyle w:val="Hyperlink"/>
                <w:noProof/>
              </w:rPr>
              <w:t>Tinned vegetables</w:t>
            </w:r>
            <w:r>
              <w:rPr>
                <w:noProof/>
                <w:webHidden/>
              </w:rPr>
              <w:tab/>
            </w:r>
            <w:r>
              <w:rPr>
                <w:noProof/>
                <w:webHidden/>
              </w:rPr>
              <w:fldChar w:fldCharType="begin"/>
            </w:r>
            <w:r>
              <w:rPr>
                <w:noProof/>
                <w:webHidden/>
              </w:rPr>
              <w:instrText xml:space="preserve"> PAGEREF _Toc83984908 \h </w:instrText>
            </w:r>
            <w:r>
              <w:rPr>
                <w:noProof/>
                <w:webHidden/>
              </w:rPr>
            </w:r>
            <w:r>
              <w:rPr>
                <w:noProof/>
                <w:webHidden/>
              </w:rPr>
              <w:fldChar w:fldCharType="separate"/>
            </w:r>
            <w:r>
              <w:rPr>
                <w:noProof/>
                <w:webHidden/>
              </w:rPr>
              <w:t>11</w:t>
            </w:r>
            <w:r>
              <w:rPr>
                <w:noProof/>
                <w:webHidden/>
              </w:rPr>
              <w:fldChar w:fldCharType="end"/>
            </w:r>
          </w:hyperlink>
        </w:p>
        <w:p w14:paraId="670D4177" w14:textId="7B48A5B4" w:rsidR="006551C7" w:rsidRDefault="006551C7">
          <w:pPr>
            <w:pStyle w:val="TOC3"/>
            <w:tabs>
              <w:tab w:val="left" w:pos="1200"/>
              <w:tab w:val="right" w:leader="dot" w:pos="9010"/>
            </w:tabs>
            <w:rPr>
              <w:rFonts w:eastAsiaTheme="minorEastAsia"/>
              <w:noProof/>
              <w:sz w:val="24"/>
              <w:szCs w:val="24"/>
              <w:lang w:eastAsia="en-GB"/>
            </w:rPr>
          </w:pPr>
          <w:hyperlink w:anchor="_Toc83984909" w:history="1">
            <w:r w:rsidRPr="00132E08">
              <w:rPr>
                <w:rStyle w:val="Hyperlink"/>
                <w:noProof/>
              </w:rPr>
              <w:t>4.2.4.</w:t>
            </w:r>
            <w:r>
              <w:rPr>
                <w:rFonts w:eastAsiaTheme="minorEastAsia"/>
                <w:noProof/>
                <w:sz w:val="24"/>
                <w:szCs w:val="24"/>
                <w:lang w:eastAsia="en-GB"/>
              </w:rPr>
              <w:tab/>
            </w:r>
            <w:r w:rsidRPr="00132E08">
              <w:rPr>
                <w:rStyle w:val="Hyperlink"/>
                <w:noProof/>
              </w:rPr>
              <w:t>Beverages</w:t>
            </w:r>
            <w:r>
              <w:rPr>
                <w:noProof/>
                <w:webHidden/>
              </w:rPr>
              <w:tab/>
            </w:r>
            <w:r>
              <w:rPr>
                <w:noProof/>
                <w:webHidden/>
              </w:rPr>
              <w:fldChar w:fldCharType="begin"/>
            </w:r>
            <w:r>
              <w:rPr>
                <w:noProof/>
                <w:webHidden/>
              </w:rPr>
              <w:instrText xml:space="preserve"> PAGEREF _Toc83984909 \h </w:instrText>
            </w:r>
            <w:r>
              <w:rPr>
                <w:noProof/>
                <w:webHidden/>
              </w:rPr>
            </w:r>
            <w:r>
              <w:rPr>
                <w:noProof/>
                <w:webHidden/>
              </w:rPr>
              <w:fldChar w:fldCharType="separate"/>
            </w:r>
            <w:r>
              <w:rPr>
                <w:noProof/>
                <w:webHidden/>
              </w:rPr>
              <w:t>13</w:t>
            </w:r>
            <w:r>
              <w:rPr>
                <w:noProof/>
                <w:webHidden/>
              </w:rPr>
              <w:fldChar w:fldCharType="end"/>
            </w:r>
          </w:hyperlink>
        </w:p>
        <w:p w14:paraId="02956ED7" w14:textId="56DE78DC" w:rsidR="006551C7" w:rsidRDefault="006551C7">
          <w:pPr>
            <w:pStyle w:val="TOC3"/>
            <w:tabs>
              <w:tab w:val="left" w:pos="1200"/>
              <w:tab w:val="right" w:leader="dot" w:pos="9010"/>
            </w:tabs>
            <w:rPr>
              <w:rFonts w:eastAsiaTheme="minorEastAsia"/>
              <w:noProof/>
              <w:sz w:val="24"/>
              <w:szCs w:val="24"/>
              <w:lang w:eastAsia="en-GB"/>
            </w:rPr>
          </w:pPr>
          <w:hyperlink w:anchor="_Toc83984910" w:history="1">
            <w:r w:rsidRPr="00132E08">
              <w:rPr>
                <w:rStyle w:val="Hyperlink"/>
                <w:noProof/>
              </w:rPr>
              <w:t>4.2.5.</w:t>
            </w:r>
            <w:r>
              <w:rPr>
                <w:rFonts w:eastAsiaTheme="minorEastAsia"/>
                <w:noProof/>
                <w:sz w:val="24"/>
                <w:szCs w:val="24"/>
                <w:lang w:eastAsia="en-GB"/>
              </w:rPr>
              <w:tab/>
            </w:r>
            <w:r w:rsidRPr="00132E08">
              <w:rPr>
                <w:rStyle w:val="Hyperlink"/>
                <w:noProof/>
              </w:rPr>
              <w:t>Wine</w:t>
            </w:r>
            <w:r>
              <w:rPr>
                <w:noProof/>
                <w:webHidden/>
              </w:rPr>
              <w:tab/>
            </w:r>
            <w:r>
              <w:rPr>
                <w:noProof/>
                <w:webHidden/>
              </w:rPr>
              <w:fldChar w:fldCharType="begin"/>
            </w:r>
            <w:r>
              <w:rPr>
                <w:noProof/>
                <w:webHidden/>
              </w:rPr>
              <w:instrText xml:space="preserve"> PAGEREF _Toc83984910 \h </w:instrText>
            </w:r>
            <w:r>
              <w:rPr>
                <w:noProof/>
                <w:webHidden/>
              </w:rPr>
            </w:r>
            <w:r>
              <w:rPr>
                <w:noProof/>
                <w:webHidden/>
              </w:rPr>
              <w:fldChar w:fldCharType="separate"/>
            </w:r>
            <w:r>
              <w:rPr>
                <w:noProof/>
                <w:webHidden/>
              </w:rPr>
              <w:t>13</w:t>
            </w:r>
            <w:r>
              <w:rPr>
                <w:noProof/>
                <w:webHidden/>
              </w:rPr>
              <w:fldChar w:fldCharType="end"/>
            </w:r>
          </w:hyperlink>
        </w:p>
        <w:p w14:paraId="39C9E434" w14:textId="3ED41B33" w:rsidR="006551C7" w:rsidRDefault="006551C7">
          <w:pPr>
            <w:pStyle w:val="TOC3"/>
            <w:tabs>
              <w:tab w:val="left" w:pos="1200"/>
              <w:tab w:val="right" w:leader="dot" w:pos="9010"/>
            </w:tabs>
            <w:rPr>
              <w:rFonts w:eastAsiaTheme="minorEastAsia"/>
              <w:noProof/>
              <w:sz w:val="24"/>
              <w:szCs w:val="24"/>
              <w:lang w:eastAsia="en-GB"/>
            </w:rPr>
          </w:pPr>
          <w:hyperlink w:anchor="_Toc83984911" w:history="1">
            <w:r w:rsidRPr="00132E08">
              <w:rPr>
                <w:rStyle w:val="Hyperlink"/>
                <w:noProof/>
              </w:rPr>
              <w:t>4.2.6.</w:t>
            </w:r>
            <w:r>
              <w:rPr>
                <w:rFonts w:eastAsiaTheme="minorEastAsia"/>
                <w:noProof/>
                <w:sz w:val="24"/>
                <w:szCs w:val="24"/>
                <w:lang w:eastAsia="en-GB"/>
              </w:rPr>
              <w:tab/>
            </w:r>
            <w:r w:rsidRPr="00132E08">
              <w:rPr>
                <w:rStyle w:val="Hyperlink"/>
                <w:noProof/>
              </w:rPr>
              <w:t>Cooking oil</w:t>
            </w:r>
            <w:r>
              <w:rPr>
                <w:noProof/>
                <w:webHidden/>
              </w:rPr>
              <w:tab/>
            </w:r>
            <w:r>
              <w:rPr>
                <w:noProof/>
                <w:webHidden/>
              </w:rPr>
              <w:fldChar w:fldCharType="begin"/>
            </w:r>
            <w:r>
              <w:rPr>
                <w:noProof/>
                <w:webHidden/>
              </w:rPr>
              <w:instrText xml:space="preserve"> PAGEREF _Toc83984911 \h </w:instrText>
            </w:r>
            <w:r>
              <w:rPr>
                <w:noProof/>
                <w:webHidden/>
              </w:rPr>
            </w:r>
            <w:r>
              <w:rPr>
                <w:noProof/>
                <w:webHidden/>
              </w:rPr>
              <w:fldChar w:fldCharType="separate"/>
            </w:r>
            <w:r>
              <w:rPr>
                <w:noProof/>
                <w:webHidden/>
              </w:rPr>
              <w:t>14</w:t>
            </w:r>
            <w:r>
              <w:rPr>
                <w:noProof/>
                <w:webHidden/>
              </w:rPr>
              <w:fldChar w:fldCharType="end"/>
            </w:r>
          </w:hyperlink>
        </w:p>
        <w:p w14:paraId="11447E48" w14:textId="6CE41D61" w:rsidR="006551C7" w:rsidRDefault="006551C7">
          <w:pPr>
            <w:pStyle w:val="TOC2"/>
            <w:tabs>
              <w:tab w:val="left" w:pos="960"/>
              <w:tab w:val="right" w:leader="dot" w:pos="9010"/>
            </w:tabs>
            <w:rPr>
              <w:rFonts w:eastAsiaTheme="minorEastAsia"/>
              <w:i w:val="0"/>
              <w:iCs w:val="0"/>
              <w:noProof/>
              <w:sz w:val="24"/>
              <w:szCs w:val="24"/>
              <w:lang w:eastAsia="en-GB"/>
            </w:rPr>
          </w:pPr>
          <w:hyperlink w:anchor="_Toc83984912" w:history="1">
            <w:r w:rsidRPr="00132E08">
              <w:rPr>
                <w:rStyle w:val="Hyperlink"/>
                <w:noProof/>
              </w:rPr>
              <w:t>4.3.</w:t>
            </w:r>
            <w:r>
              <w:rPr>
                <w:rFonts w:eastAsiaTheme="minorEastAsia"/>
                <w:i w:val="0"/>
                <w:iCs w:val="0"/>
                <w:noProof/>
                <w:sz w:val="24"/>
                <w:szCs w:val="24"/>
                <w:lang w:eastAsia="en-GB"/>
              </w:rPr>
              <w:tab/>
            </w:r>
            <w:r w:rsidRPr="00132E08">
              <w:rPr>
                <w:rStyle w:val="Hyperlink"/>
                <w:noProof/>
              </w:rPr>
              <w:t>Fresh food</w:t>
            </w:r>
            <w:r>
              <w:rPr>
                <w:noProof/>
                <w:webHidden/>
              </w:rPr>
              <w:tab/>
            </w:r>
            <w:r>
              <w:rPr>
                <w:noProof/>
                <w:webHidden/>
              </w:rPr>
              <w:fldChar w:fldCharType="begin"/>
            </w:r>
            <w:r>
              <w:rPr>
                <w:noProof/>
                <w:webHidden/>
              </w:rPr>
              <w:instrText xml:space="preserve"> PAGEREF _Toc83984912 \h </w:instrText>
            </w:r>
            <w:r>
              <w:rPr>
                <w:noProof/>
                <w:webHidden/>
              </w:rPr>
            </w:r>
            <w:r>
              <w:rPr>
                <w:noProof/>
                <w:webHidden/>
              </w:rPr>
              <w:fldChar w:fldCharType="separate"/>
            </w:r>
            <w:r>
              <w:rPr>
                <w:noProof/>
                <w:webHidden/>
              </w:rPr>
              <w:t>14</w:t>
            </w:r>
            <w:r>
              <w:rPr>
                <w:noProof/>
                <w:webHidden/>
              </w:rPr>
              <w:fldChar w:fldCharType="end"/>
            </w:r>
          </w:hyperlink>
        </w:p>
        <w:p w14:paraId="0BAD3D0B" w14:textId="4505316B" w:rsidR="006551C7" w:rsidRDefault="006551C7">
          <w:pPr>
            <w:pStyle w:val="TOC2"/>
            <w:tabs>
              <w:tab w:val="left" w:pos="960"/>
              <w:tab w:val="right" w:leader="dot" w:pos="9010"/>
            </w:tabs>
            <w:rPr>
              <w:rFonts w:eastAsiaTheme="minorEastAsia"/>
              <w:i w:val="0"/>
              <w:iCs w:val="0"/>
              <w:noProof/>
              <w:sz w:val="24"/>
              <w:szCs w:val="24"/>
              <w:lang w:eastAsia="en-GB"/>
            </w:rPr>
          </w:pPr>
          <w:hyperlink w:anchor="_Toc83984913" w:history="1">
            <w:r w:rsidRPr="00132E08">
              <w:rPr>
                <w:rStyle w:val="Hyperlink"/>
                <w:rFonts w:cstheme="minorHAnsi"/>
                <w:noProof/>
              </w:rPr>
              <w:t>4.4.</w:t>
            </w:r>
            <w:r>
              <w:rPr>
                <w:rFonts w:eastAsiaTheme="minorEastAsia"/>
                <w:i w:val="0"/>
                <w:iCs w:val="0"/>
                <w:noProof/>
                <w:sz w:val="24"/>
                <w:szCs w:val="24"/>
                <w:lang w:eastAsia="en-GB"/>
              </w:rPr>
              <w:tab/>
            </w:r>
            <w:r w:rsidRPr="00132E08">
              <w:rPr>
                <w:rStyle w:val="Hyperlink"/>
                <w:rFonts w:cstheme="minorHAnsi"/>
                <w:noProof/>
              </w:rPr>
              <w:t>Transport</w:t>
            </w:r>
            <w:r>
              <w:rPr>
                <w:noProof/>
                <w:webHidden/>
              </w:rPr>
              <w:tab/>
            </w:r>
            <w:r>
              <w:rPr>
                <w:noProof/>
                <w:webHidden/>
              </w:rPr>
              <w:fldChar w:fldCharType="begin"/>
            </w:r>
            <w:r>
              <w:rPr>
                <w:noProof/>
                <w:webHidden/>
              </w:rPr>
              <w:instrText xml:space="preserve"> PAGEREF _Toc83984913 \h </w:instrText>
            </w:r>
            <w:r>
              <w:rPr>
                <w:noProof/>
                <w:webHidden/>
              </w:rPr>
            </w:r>
            <w:r>
              <w:rPr>
                <w:noProof/>
                <w:webHidden/>
              </w:rPr>
              <w:fldChar w:fldCharType="separate"/>
            </w:r>
            <w:r>
              <w:rPr>
                <w:noProof/>
                <w:webHidden/>
              </w:rPr>
              <w:t>17</w:t>
            </w:r>
            <w:r>
              <w:rPr>
                <w:noProof/>
                <w:webHidden/>
              </w:rPr>
              <w:fldChar w:fldCharType="end"/>
            </w:r>
          </w:hyperlink>
        </w:p>
        <w:p w14:paraId="100B7AE8" w14:textId="1E0E5A25" w:rsidR="006551C7" w:rsidRDefault="006551C7">
          <w:pPr>
            <w:pStyle w:val="TOC2"/>
            <w:tabs>
              <w:tab w:val="left" w:pos="960"/>
              <w:tab w:val="right" w:leader="dot" w:pos="9010"/>
            </w:tabs>
            <w:rPr>
              <w:rFonts w:eastAsiaTheme="minorEastAsia"/>
              <w:i w:val="0"/>
              <w:iCs w:val="0"/>
              <w:noProof/>
              <w:sz w:val="24"/>
              <w:szCs w:val="24"/>
              <w:lang w:eastAsia="en-GB"/>
            </w:rPr>
          </w:pPr>
          <w:hyperlink w:anchor="_Toc83984914" w:history="1">
            <w:r w:rsidRPr="00132E08">
              <w:rPr>
                <w:rStyle w:val="Hyperlink"/>
                <w:rFonts w:cstheme="minorHAnsi"/>
                <w:noProof/>
              </w:rPr>
              <w:t>4.5.</w:t>
            </w:r>
            <w:r>
              <w:rPr>
                <w:rFonts w:eastAsiaTheme="minorEastAsia"/>
                <w:i w:val="0"/>
                <w:iCs w:val="0"/>
                <w:noProof/>
                <w:sz w:val="24"/>
                <w:szCs w:val="24"/>
                <w:lang w:eastAsia="en-GB"/>
              </w:rPr>
              <w:tab/>
            </w:r>
            <w:r w:rsidRPr="00132E08">
              <w:rPr>
                <w:rStyle w:val="Hyperlink"/>
                <w:rFonts w:cstheme="minorHAnsi"/>
                <w:noProof/>
              </w:rPr>
              <w:t>Storage</w:t>
            </w:r>
            <w:r>
              <w:rPr>
                <w:noProof/>
                <w:webHidden/>
              </w:rPr>
              <w:tab/>
            </w:r>
            <w:r>
              <w:rPr>
                <w:noProof/>
                <w:webHidden/>
              </w:rPr>
              <w:fldChar w:fldCharType="begin"/>
            </w:r>
            <w:r>
              <w:rPr>
                <w:noProof/>
                <w:webHidden/>
              </w:rPr>
              <w:instrText xml:space="preserve"> PAGEREF _Toc83984914 \h </w:instrText>
            </w:r>
            <w:r>
              <w:rPr>
                <w:noProof/>
                <w:webHidden/>
              </w:rPr>
            </w:r>
            <w:r>
              <w:rPr>
                <w:noProof/>
                <w:webHidden/>
              </w:rPr>
              <w:fldChar w:fldCharType="separate"/>
            </w:r>
            <w:r>
              <w:rPr>
                <w:noProof/>
                <w:webHidden/>
              </w:rPr>
              <w:t>18</w:t>
            </w:r>
            <w:r>
              <w:rPr>
                <w:noProof/>
                <w:webHidden/>
              </w:rPr>
              <w:fldChar w:fldCharType="end"/>
            </w:r>
          </w:hyperlink>
        </w:p>
        <w:p w14:paraId="2376DAB1" w14:textId="3AB11F4A" w:rsidR="006551C7" w:rsidRDefault="006551C7">
          <w:pPr>
            <w:pStyle w:val="TOC2"/>
            <w:tabs>
              <w:tab w:val="left" w:pos="960"/>
              <w:tab w:val="right" w:leader="dot" w:pos="9010"/>
            </w:tabs>
            <w:rPr>
              <w:rFonts w:eastAsiaTheme="minorEastAsia"/>
              <w:i w:val="0"/>
              <w:iCs w:val="0"/>
              <w:noProof/>
              <w:sz w:val="24"/>
              <w:szCs w:val="24"/>
              <w:lang w:eastAsia="en-GB"/>
            </w:rPr>
          </w:pPr>
          <w:hyperlink w:anchor="_Toc83984915" w:history="1">
            <w:r w:rsidRPr="00132E08">
              <w:rPr>
                <w:rStyle w:val="Hyperlink"/>
                <w:rFonts w:cstheme="minorHAnsi"/>
                <w:noProof/>
              </w:rPr>
              <w:t>4.6.</w:t>
            </w:r>
            <w:r>
              <w:rPr>
                <w:rFonts w:eastAsiaTheme="minorEastAsia"/>
                <w:i w:val="0"/>
                <w:iCs w:val="0"/>
                <w:noProof/>
                <w:sz w:val="24"/>
                <w:szCs w:val="24"/>
                <w:lang w:eastAsia="en-GB"/>
              </w:rPr>
              <w:tab/>
            </w:r>
            <w:r w:rsidRPr="00132E08">
              <w:rPr>
                <w:rStyle w:val="Hyperlink"/>
                <w:rFonts w:cstheme="minorHAnsi"/>
                <w:noProof/>
              </w:rPr>
              <w:t>Cooking</w:t>
            </w:r>
            <w:r>
              <w:rPr>
                <w:noProof/>
                <w:webHidden/>
              </w:rPr>
              <w:tab/>
            </w:r>
            <w:r>
              <w:rPr>
                <w:noProof/>
                <w:webHidden/>
              </w:rPr>
              <w:fldChar w:fldCharType="begin"/>
            </w:r>
            <w:r>
              <w:rPr>
                <w:noProof/>
                <w:webHidden/>
              </w:rPr>
              <w:instrText xml:space="preserve"> PAGEREF _Toc83984915 \h </w:instrText>
            </w:r>
            <w:r>
              <w:rPr>
                <w:noProof/>
                <w:webHidden/>
              </w:rPr>
            </w:r>
            <w:r>
              <w:rPr>
                <w:noProof/>
                <w:webHidden/>
              </w:rPr>
              <w:fldChar w:fldCharType="separate"/>
            </w:r>
            <w:r>
              <w:rPr>
                <w:noProof/>
                <w:webHidden/>
              </w:rPr>
              <w:t>20</w:t>
            </w:r>
            <w:r>
              <w:rPr>
                <w:noProof/>
                <w:webHidden/>
              </w:rPr>
              <w:fldChar w:fldCharType="end"/>
            </w:r>
          </w:hyperlink>
        </w:p>
        <w:p w14:paraId="21B08BEC" w14:textId="57716714" w:rsidR="006551C7" w:rsidRDefault="006551C7">
          <w:pPr>
            <w:pStyle w:val="TOC2"/>
            <w:tabs>
              <w:tab w:val="left" w:pos="960"/>
              <w:tab w:val="right" w:leader="dot" w:pos="9010"/>
            </w:tabs>
            <w:rPr>
              <w:rFonts w:eastAsiaTheme="minorEastAsia"/>
              <w:i w:val="0"/>
              <w:iCs w:val="0"/>
              <w:noProof/>
              <w:sz w:val="24"/>
              <w:szCs w:val="24"/>
              <w:lang w:eastAsia="en-GB"/>
            </w:rPr>
          </w:pPr>
          <w:hyperlink w:anchor="_Toc83984916" w:history="1">
            <w:r w:rsidRPr="00132E08">
              <w:rPr>
                <w:rStyle w:val="Hyperlink"/>
                <w:rFonts w:cstheme="minorHAnsi"/>
                <w:noProof/>
              </w:rPr>
              <w:t>4.7.</w:t>
            </w:r>
            <w:r>
              <w:rPr>
                <w:rFonts w:eastAsiaTheme="minorEastAsia"/>
                <w:i w:val="0"/>
                <w:iCs w:val="0"/>
                <w:noProof/>
                <w:sz w:val="24"/>
                <w:szCs w:val="24"/>
                <w:lang w:eastAsia="en-GB"/>
              </w:rPr>
              <w:tab/>
            </w:r>
            <w:r w:rsidRPr="00132E08">
              <w:rPr>
                <w:rStyle w:val="Hyperlink"/>
                <w:rFonts w:cstheme="minorHAnsi"/>
                <w:noProof/>
              </w:rPr>
              <w:t>Waste</w:t>
            </w:r>
            <w:r>
              <w:rPr>
                <w:noProof/>
                <w:webHidden/>
              </w:rPr>
              <w:tab/>
            </w:r>
            <w:r>
              <w:rPr>
                <w:noProof/>
                <w:webHidden/>
              </w:rPr>
              <w:fldChar w:fldCharType="begin"/>
            </w:r>
            <w:r>
              <w:rPr>
                <w:noProof/>
                <w:webHidden/>
              </w:rPr>
              <w:instrText xml:space="preserve"> PAGEREF _Toc83984916 \h </w:instrText>
            </w:r>
            <w:r>
              <w:rPr>
                <w:noProof/>
                <w:webHidden/>
              </w:rPr>
            </w:r>
            <w:r>
              <w:rPr>
                <w:noProof/>
                <w:webHidden/>
              </w:rPr>
              <w:fldChar w:fldCharType="separate"/>
            </w:r>
            <w:r>
              <w:rPr>
                <w:noProof/>
                <w:webHidden/>
              </w:rPr>
              <w:t>22</w:t>
            </w:r>
            <w:r>
              <w:rPr>
                <w:noProof/>
                <w:webHidden/>
              </w:rPr>
              <w:fldChar w:fldCharType="end"/>
            </w:r>
          </w:hyperlink>
        </w:p>
        <w:p w14:paraId="0CF4AB7D" w14:textId="080D22F9" w:rsidR="006551C7" w:rsidRDefault="006551C7">
          <w:pPr>
            <w:pStyle w:val="TOC2"/>
            <w:tabs>
              <w:tab w:val="left" w:pos="960"/>
              <w:tab w:val="right" w:leader="dot" w:pos="9010"/>
            </w:tabs>
            <w:rPr>
              <w:rFonts w:eastAsiaTheme="minorEastAsia"/>
              <w:i w:val="0"/>
              <w:iCs w:val="0"/>
              <w:noProof/>
              <w:sz w:val="24"/>
              <w:szCs w:val="24"/>
              <w:lang w:eastAsia="en-GB"/>
            </w:rPr>
          </w:pPr>
          <w:hyperlink w:anchor="_Toc83984917" w:history="1">
            <w:r w:rsidRPr="00132E08">
              <w:rPr>
                <w:rStyle w:val="Hyperlink"/>
                <w:noProof/>
              </w:rPr>
              <w:t>4.8.</w:t>
            </w:r>
            <w:r>
              <w:rPr>
                <w:rFonts w:eastAsiaTheme="minorEastAsia"/>
                <w:i w:val="0"/>
                <w:iCs w:val="0"/>
                <w:noProof/>
                <w:sz w:val="24"/>
                <w:szCs w:val="24"/>
                <w:lang w:eastAsia="en-GB"/>
              </w:rPr>
              <w:tab/>
            </w:r>
            <w:r w:rsidRPr="00132E08">
              <w:rPr>
                <w:rStyle w:val="Hyperlink"/>
                <w:noProof/>
              </w:rPr>
              <w:t>Summary</w:t>
            </w:r>
            <w:r>
              <w:rPr>
                <w:noProof/>
                <w:webHidden/>
              </w:rPr>
              <w:tab/>
            </w:r>
            <w:r>
              <w:rPr>
                <w:noProof/>
                <w:webHidden/>
              </w:rPr>
              <w:fldChar w:fldCharType="begin"/>
            </w:r>
            <w:r>
              <w:rPr>
                <w:noProof/>
                <w:webHidden/>
              </w:rPr>
              <w:instrText xml:space="preserve"> PAGEREF _Toc83984917 \h </w:instrText>
            </w:r>
            <w:r>
              <w:rPr>
                <w:noProof/>
                <w:webHidden/>
              </w:rPr>
            </w:r>
            <w:r>
              <w:rPr>
                <w:noProof/>
                <w:webHidden/>
              </w:rPr>
              <w:fldChar w:fldCharType="separate"/>
            </w:r>
            <w:r>
              <w:rPr>
                <w:noProof/>
                <w:webHidden/>
              </w:rPr>
              <w:t>22</w:t>
            </w:r>
            <w:r>
              <w:rPr>
                <w:noProof/>
                <w:webHidden/>
              </w:rPr>
              <w:fldChar w:fldCharType="end"/>
            </w:r>
          </w:hyperlink>
        </w:p>
        <w:p w14:paraId="21638A37" w14:textId="3C595198" w:rsidR="006551C7" w:rsidRDefault="006551C7">
          <w:pPr>
            <w:pStyle w:val="TOC1"/>
            <w:tabs>
              <w:tab w:val="left" w:pos="480"/>
              <w:tab w:val="right" w:leader="dot" w:pos="9010"/>
            </w:tabs>
            <w:rPr>
              <w:rFonts w:eastAsiaTheme="minorEastAsia"/>
              <w:b w:val="0"/>
              <w:bCs w:val="0"/>
              <w:noProof/>
              <w:sz w:val="24"/>
              <w:szCs w:val="24"/>
              <w:lang w:eastAsia="en-GB"/>
            </w:rPr>
          </w:pPr>
          <w:hyperlink w:anchor="_Toc83984918" w:history="1">
            <w:r w:rsidRPr="00132E08">
              <w:rPr>
                <w:rStyle w:val="Hyperlink"/>
                <w:rFonts w:cstheme="minorHAnsi"/>
                <w:noProof/>
              </w:rPr>
              <w:t>5.</w:t>
            </w:r>
            <w:r>
              <w:rPr>
                <w:rFonts w:eastAsiaTheme="minorEastAsia"/>
                <w:b w:val="0"/>
                <w:bCs w:val="0"/>
                <w:noProof/>
                <w:sz w:val="24"/>
                <w:szCs w:val="24"/>
                <w:lang w:eastAsia="en-GB"/>
              </w:rPr>
              <w:tab/>
            </w:r>
            <w:r w:rsidRPr="00132E08">
              <w:rPr>
                <w:rStyle w:val="Hyperlink"/>
                <w:rFonts w:cstheme="minorHAnsi"/>
                <w:noProof/>
              </w:rPr>
              <w:t>Recommendations</w:t>
            </w:r>
            <w:r>
              <w:rPr>
                <w:noProof/>
                <w:webHidden/>
              </w:rPr>
              <w:tab/>
            </w:r>
            <w:r>
              <w:rPr>
                <w:noProof/>
                <w:webHidden/>
              </w:rPr>
              <w:fldChar w:fldCharType="begin"/>
            </w:r>
            <w:r>
              <w:rPr>
                <w:noProof/>
                <w:webHidden/>
              </w:rPr>
              <w:instrText xml:space="preserve"> PAGEREF _Toc83984918 \h </w:instrText>
            </w:r>
            <w:r>
              <w:rPr>
                <w:noProof/>
                <w:webHidden/>
              </w:rPr>
            </w:r>
            <w:r>
              <w:rPr>
                <w:noProof/>
                <w:webHidden/>
              </w:rPr>
              <w:fldChar w:fldCharType="separate"/>
            </w:r>
            <w:r>
              <w:rPr>
                <w:noProof/>
                <w:webHidden/>
              </w:rPr>
              <w:t>23</w:t>
            </w:r>
            <w:r>
              <w:rPr>
                <w:noProof/>
                <w:webHidden/>
              </w:rPr>
              <w:fldChar w:fldCharType="end"/>
            </w:r>
          </w:hyperlink>
        </w:p>
        <w:p w14:paraId="02BA357A" w14:textId="107163D6" w:rsidR="006551C7" w:rsidRDefault="006551C7">
          <w:pPr>
            <w:pStyle w:val="TOC1"/>
            <w:tabs>
              <w:tab w:val="left" w:pos="480"/>
              <w:tab w:val="right" w:leader="dot" w:pos="9010"/>
            </w:tabs>
            <w:rPr>
              <w:rFonts w:eastAsiaTheme="minorEastAsia"/>
              <w:b w:val="0"/>
              <w:bCs w:val="0"/>
              <w:noProof/>
              <w:sz w:val="24"/>
              <w:szCs w:val="24"/>
              <w:lang w:eastAsia="en-GB"/>
            </w:rPr>
          </w:pPr>
          <w:hyperlink w:anchor="_Toc83984919" w:history="1">
            <w:r w:rsidRPr="00132E08">
              <w:rPr>
                <w:rStyle w:val="Hyperlink"/>
                <w:noProof/>
              </w:rPr>
              <w:t>6.</w:t>
            </w:r>
            <w:r>
              <w:rPr>
                <w:rFonts w:eastAsiaTheme="minorEastAsia"/>
                <w:b w:val="0"/>
                <w:bCs w:val="0"/>
                <w:noProof/>
                <w:sz w:val="24"/>
                <w:szCs w:val="24"/>
                <w:lang w:eastAsia="en-GB"/>
              </w:rPr>
              <w:tab/>
            </w:r>
            <w:r w:rsidRPr="00132E08">
              <w:rPr>
                <w:rStyle w:val="Hyperlink"/>
                <w:noProof/>
              </w:rPr>
              <w:t>Interviews – challenges and opportunities for implementation</w:t>
            </w:r>
            <w:r>
              <w:rPr>
                <w:noProof/>
                <w:webHidden/>
              </w:rPr>
              <w:tab/>
            </w:r>
            <w:r>
              <w:rPr>
                <w:noProof/>
                <w:webHidden/>
              </w:rPr>
              <w:fldChar w:fldCharType="begin"/>
            </w:r>
            <w:r>
              <w:rPr>
                <w:noProof/>
                <w:webHidden/>
              </w:rPr>
              <w:instrText xml:space="preserve"> PAGEREF _Toc83984919 \h </w:instrText>
            </w:r>
            <w:r>
              <w:rPr>
                <w:noProof/>
                <w:webHidden/>
              </w:rPr>
            </w:r>
            <w:r>
              <w:rPr>
                <w:noProof/>
                <w:webHidden/>
              </w:rPr>
              <w:fldChar w:fldCharType="separate"/>
            </w:r>
            <w:r>
              <w:rPr>
                <w:noProof/>
                <w:webHidden/>
              </w:rPr>
              <w:t>24</w:t>
            </w:r>
            <w:r>
              <w:rPr>
                <w:noProof/>
                <w:webHidden/>
              </w:rPr>
              <w:fldChar w:fldCharType="end"/>
            </w:r>
          </w:hyperlink>
        </w:p>
        <w:p w14:paraId="3CA24676" w14:textId="686FFA10" w:rsidR="006551C7" w:rsidRDefault="006551C7">
          <w:pPr>
            <w:pStyle w:val="TOC1"/>
            <w:tabs>
              <w:tab w:val="left" w:pos="480"/>
              <w:tab w:val="right" w:leader="dot" w:pos="9010"/>
            </w:tabs>
            <w:rPr>
              <w:rFonts w:eastAsiaTheme="minorEastAsia"/>
              <w:b w:val="0"/>
              <w:bCs w:val="0"/>
              <w:noProof/>
              <w:sz w:val="24"/>
              <w:szCs w:val="24"/>
              <w:lang w:eastAsia="en-GB"/>
            </w:rPr>
          </w:pPr>
          <w:hyperlink w:anchor="_Toc83984920" w:history="1">
            <w:r w:rsidRPr="00132E08">
              <w:rPr>
                <w:rStyle w:val="Hyperlink"/>
                <w:noProof/>
              </w:rPr>
              <w:t>7.</w:t>
            </w:r>
            <w:r>
              <w:rPr>
                <w:rFonts w:eastAsiaTheme="minorEastAsia"/>
                <w:b w:val="0"/>
                <w:bCs w:val="0"/>
                <w:noProof/>
                <w:sz w:val="24"/>
                <w:szCs w:val="24"/>
                <w:lang w:eastAsia="en-GB"/>
              </w:rPr>
              <w:tab/>
            </w:r>
            <w:r w:rsidRPr="00132E08">
              <w:rPr>
                <w:rStyle w:val="Hyperlink"/>
                <w:noProof/>
              </w:rPr>
              <w:t>Other issues and further research</w:t>
            </w:r>
            <w:r>
              <w:rPr>
                <w:noProof/>
                <w:webHidden/>
              </w:rPr>
              <w:tab/>
            </w:r>
            <w:r>
              <w:rPr>
                <w:noProof/>
                <w:webHidden/>
              </w:rPr>
              <w:fldChar w:fldCharType="begin"/>
            </w:r>
            <w:r>
              <w:rPr>
                <w:noProof/>
                <w:webHidden/>
              </w:rPr>
              <w:instrText xml:space="preserve"> PAGEREF _Toc83984920 \h </w:instrText>
            </w:r>
            <w:r>
              <w:rPr>
                <w:noProof/>
                <w:webHidden/>
              </w:rPr>
            </w:r>
            <w:r>
              <w:rPr>
                <w:noProof/>
                <w:webHidden/>
              </w:rPr>
              <w:fldChar w:fldCharType="separate"/>
            </w:r>
            <w:r>
              <w:rPr>
                <w:noProof/>
                <w:webHidden/>
              </w:rPr>
              <w:t>26</w:t>
            </w:r>
            <w:r>
              <w:rPr>
                <w:noProof/>
                <w:webHidden/>
              </w:rPr>
              <w:fldChar w:fldCharType="end"/>
            </w:r>
          </w:hyperlink>
        </w:p>
        <w:p w14:paraId="3875FF1A" w14:textId="3161BC11" w:rsidR="006551C7" w:rsidRDefault="006551C7">
          <w:pPr>
            <w:pStyle w:val="TOC1"/>
            <w:tabs>
              <w:tab w:val="left" w:pos="480"/>
              <w:tab w:val="right" w:leader="dot" w:pos="9010"/>
            </w:tabs>
            <w:rPr>
              <w:rFonts w:eastAsiaTheme="minorEastAsia"/>
              <w:b w:val="0"/>
              <w:bCs w:val="0"/>
              <w:noProof/>
              <w:sz w:val="24"/>
              <w:szCs w:val="24"/>
              <w:lang w:eastAsia="en-GB"/>
            </w:rPr>
          </w:pPr>
          <w:hyperlink w:anchor="_Toc83984921" w:history="1">
            <w:r w:rsidRPr="00132E08">
              <w:rPr>
                <w:rStyle w:val="Hyperlink"/>
                <w:noProof/>
              </w:rPr>
              <w:t>8.</w:t>
            </w:r>
            <w:r>
              <w:rPr>
                <w:rFonts w:eastAsiaTheme="minorEastAsia"/>
                <w:b w:val="0"/>
                <w:bCs w:val="0"/>
                <w:noProof/>
                <w:sz w:val="24"/>
                <w:szCs w:val="24"/>
                <w:lang w:eastAsia="en-GB"/>
              </w:rPr>
              <w:tab/>
            </w:r>
            <w:r w:rsidRPr="00132E08">
              <w:rPr>
                <w:rStyle w:val="Hyperlink"/>
                <w:noProof/>
              </w:rPr>
              <w:t>Conclusions</w:t>
            </w:r>
            <w:r>
              <w:rPr>
                <w:noProof/>
                <w:webHidden/>
              </w:rPr>
              <w:tab/>
            </w:r>
            <w:r>
              <w:rPr>
                <w:noProof/>
                <w:webHidden/>
              </w:rPr>
              <w:fldChar w:fldCharType="begin"/>
            </w:r>
            <w:r>
              <w:rPr>
                <w:noProof/>
                <w:webHidden/>
              </w:rPr>
              <w:instrText xml:space="preserve"> PAGEREF _Toc83984921 \h </w:instrText>
            </w:r>
            <w:r>
              <w:rPr>
                <w:noProof/>
                <w:webHidden/>
              </w:rPr>
            </w:r>
            <w:r>
              <w:rPr>
                <w:noProof/>
                <w:webHidden/>
              </w:rPr>
              <w:fldChar w:fldCharType="separate"/>
            </w:r>
            <w:r>
              <w:rPr>
                <w:noProof/>
                <w:webHidden/>
              </w:rPr>
              <w:t>28</w:t>
            </w:r>
            <w:r>
              <w:rPr>
                <w:noProof/>
                <w:webHidden/>
              </w:rPr>
              <w:fldChar w:fldCharType="end"/>
            </w:r>
          </w:hyperlink>
        </w:p>
        <w:p w14:paraId="21C857F2" w14:textId="7F878B06" w:rsidR="006551C7" w:rsidRDefault="006551C7">
          <w:pPr>
            <w:pStyle w:val="TOC1"/>
            <w:tabs>
              <w:tab w:val="left" w:pos="480"/>
              <w:tab w:val="right" w:leader="dot" w:pos="9010"/>
            </w:tabs>
            <w:rPr>
              <w:rFonts w:eastAsiaTheme="minorEastAsia"/>
              <w:b w:val="0"/>
              <w:bCs w:val="0"/>
              <w:noProof/>
              <w:sz w:val="24"/>
              <w:szCs w:val="24"/>
              <w:lang w:eastAsia="en-GB"/>
            </w:rPr>
          </w:pPr>
          <w:hyperlink w:anchor="_Toc83984922" w:history="1">
            <w:r w:rsidRPr="00132E08">
              <w:rPr>
                <w:rStyle w:val="Hyperlink"/>
                <w:noProof/>
              </w:rPr>
              <w:t>9.</w:t>
            </w:r>
            <w:r>
              <w:rPr>
                <w:rFonts w:eastAsiaTheme="minorEastAsia"/>
                <w:b w:val="0"/>
                <w:bCs w:val="0"/>
                <w:noProof/>
                <w:sz w:val="24"/>
                <w:szCs w:val="24"/>
                <w:lang w:eastAsia="en-GB"/>
              </w:rPr>
              <w:tab/>
            </w:r>
            <w:r w:rsidRPr="00132E08">
              <w:rPr>
                <w:rStyle w:val="Hyperlink"/>
                <w:noProof/>
              </w:rPr>
              <w:t>Reference list</w:t>
            </w:r>
            <w:r>
              <w:rPr>
                <w:noProof/>
                <w:webHidden/>
              </w:rPr>
              <w:tab/>
            </w:r>
            <w:r>
              <w:rPr>
                <w:noProof/>
                <w:webHidden/>
              </w:rPr>
              <w:fldChar w:fldCharType="begin"/>
            </w:r>
            <w:r>
              <w:rPr>
                <w:noProof/>
                <w:webHidden/>
              </w:rPr>
              <w:instrText xml:space="preserve"> PAGEREF _Toc83984922 \h </w:instrText>
            </w:r>
            <w:r>
              <w:rPr>
                <w:noProof/>
                <w:webHidden/>
              </w:rPr>
            </w:r>
            <w:r>
              <w:rPr>
                <w:noProof/>
                <w:webHidden/>
              </w:rPr>
              <w:fldChar w:fldCharType="separate"/>
            </w:r>
            <w:r>
              <w:rPr>
                <w:noProof/>
                <w:webHidden/>
              </w:rPr>
              <w:t>30</w:t>
            </w:r>
            <w:r>
              <w:rPr>
                <w:noProof/>
                <w:webHidden/>
              </w:rPr>
              <w:fldChar w:fldCharType="end"/>
            </w:r>
          </w:hyperlink>
        </w:p>
        <w:p w14:paraId="514ED018" w14:textId="1DE2AE0A" w:rsidR="00D278F7" w:rsidRPr="002E3A25" w:rsidRDefault="00D278F7" w:rsidP="00BD2B61">
          <w:pPr>
            <w:rPr>
              <w:rFonts w:cstheme="minorHAnsi"/>
            </w:rPr>
          </w:pPr>
          <w:r w:rsidRPr="002E3A25">
            <w:rPr>
              <w:rFonts w:cstheme="minorHAnsi"/>
              <w:b/>
              <w:bCs/>
              <w:noProof/>
            </w:rPr>
            <w:fldChar w:fldCharType="end"/>
          </w:r>
        </w:p>
      </w:sdtContent>
    </w:sdt>
    <w:p w14:paraId="2F7A5719" w14:textId="1C742463" w:rsidR="00D278F7" w:rsidRDefault="00D278F7" w:rsidP="002E3A25">
      <w:pPr>
        <w:rPr>
          <w:rFonts w:cstheme="minorHAnsi"/>
        </w:rPr>
      </w:pPr>
    </w:p>
    <w:p w14:paraId="2EA49859" w14:textId="7B755283" w:rsidR="00182F8C" w:rsidRDefault="00182F8C" w:rsidP="002E3A25">
      <w:pPr>
        <w:rPr>
          <w:rFonts w:cstheme="minorHAnsi"/>
        </w:rPr>
      </w:pPr>
    </w:p>
    <w:p w14:paraId="5EEB7708" w14:textId="44E44241" w:rsidR="00182F8C" w:rsidRDefault="00182F8C" w:rsidP="002E3A25">
      <w:pPr>
        <w:rPr>
          <w:rFonts w:cstheme="minorHAnsi"/>
        </w:rPr>
      </w:pPr>
    </w:p>
    <w:p w14:paraId="5ABC8980" w14:textId="26080718" w:rsidR="006551C7" w:rsidRDefault="006551C7" w:rsidP="002E3A25">
      <w:pPr>
        <w:rPr>
          <w:rFonts w:cstheme="minorHAnsi"/>
        </w:rPr>
      </w:pPr>
    </w:p>
    <w:p w14:paraId="2BFAF9BB" w14:textId="18893566" w:rsidR="00182F8C" w:rsidRPr="002E3A25" w:rsidRDefault="00182F8C" w:rsidP="002E3A25">
      <w:pPr>
        <w:rPr>
          <w:rFonts w:cstheme="minorHAnsi"/>
        </w:rPr>
      </w:pPr>
    </w:p>
    <w:p w14:paraId="2F2D1CD6" w14:textId="579C13E9" w:rsidR="002168BC" w:rsidRPr="00B2773B" w:rsidRDefault="00B2773B" w:rsidP="002E3A25">
      <w:pPr>
        <w:rPr>
          <w:rFonts w:cstheme="minorHAnsi"/>
          <w:b/>
          <w:bCs/>
        </w:rPr>
      </w:pPr>
      <w:r>
        <w:rPr>
          <w:rFonts w:cstheme="minorHAnsi"/>
          <w:b/>
          <w:bCs/>
        </w:rPr>
        <w:lastRenderedPageBreak/>
        <w:t>Summary</w:t>
      </w:r>
    </w:p>
    <w:p w14:paraId="28E0BFD3" w14:textId="512BBF3E" w:rsidR="00B2773B" w:rsidRDefault="00B2773B" w:rsidP="002E3A25">
      <w:pPr>
        <w:rPr>
          <w:rFonts w:cstheme="minorHAnsi"/>
        </w:rPr>
      </w:pPr>
    </w:p>
    <w:p w14:paraId="16549334" w14:textId="46550874" w:rsidR="00B2773B" w:rsidRDefault="00B2773B" w:rsidP="002E3A25">
      <w:pPr>
        <w:rPr>
          <w:rFonts w:cstheme="minorHAnsi"/>
        </w:rPr>
      </w:pPr>
    </w:p>
    <w:p w14:paraId="473228ED" w14:textId="5EE4136B" w:rsidR="00B2773B" w:rsidRDefault="006551C7" w:rsidP="002E3A25">
      <w:pPr>
        <w:rPr>
          <w:rFonts w:cstheme="minorHAnsi"/>
        </w:rPr>
      </w:pPr>
      <w:r>
        <w:rPr>
          <w:rFonts w:cstheme="minorHAnsi"/>
        </w:rPr>
        <w:t xml:space="preserve">This report investigates the relationship between greenhouse gas emissions and the food supplied to Rothera research station. It is set in the context of the British Antarctic Survey (BAS) seeking to reduce its emissions in line with a 2040 net zero target, and wider concerns about climate change and environmental issues often associated with food systems. </w:t>
      </w:r>
    </w:p>
    <w:p w14:paraId="6EC9D1A6" w14:textId="4F7CCF14" w:rsidR="006551C7" w:rsidRDefault="006551C7" w:rsidP="002E3A25">
      <w:pPr>
        <w:rPr>
          <w:rFonts w:cstheme="minorHAnsi"/>
        </w:rPr>
      </w:pPr>
    </w:p>
    <w:p w14:paraId="2715321F" w14:textId="5846A364" w:rsidR="00B2773B" w:rsidRDefault="006551C7" w:rsidP="002E3A25">
      <w:pPr>
        <w:rPr>
          <w:rFonts w:cstheme="minorHAnsi"/>
        </w:rPr>
      </w:pPr>
      <w:r>
        <w:rPr>
          <w:rFonts w:cstheme="minorHAnsi"/>
        </w:rPr>
        <w:t>The work centres around a piece of original research conducted as part of an MSc project to determine the above relationship, which uses a life-cycle assessment methodology to analyse food sent to Rothera in 2020 from the production stage through transport, storage, cooking and waste to gain a cradle-to-grave picture of food-related emissions. This analysis is preceded by information outlining the context in which the work has been undertaken</w:t>
      </w:r>
      <w:r w:rsidR="00A37930">
        <w:rPr>
          <w:rFonts w:cstheme="minorHAnsi"/>
        </w:rPr>
        <w:t xml:space="preserve"> and a </w:t>
      </w:r>
      <w:r w:rsidR="001E4972">
        <w:rPr>
          <w:rFonts w:cstheme="minorHAnsi"/>
        </w:rPr>
        <w:t>description</w:t>
      </w:r>
      <w:r w:rsidR="00A37930">
        <w:rPr>
          <w:rFonts w:cstheme="minorHAnsi"/>
        </w:rPr>
        <w:t xml:space="preserve"> of the methods used. It is followed by a series of recommendations for reducing food-related emissions and improving the BAS food system more generally, supported by interviews with experienced BAS staff, before looking at areas for future research and some other related issues.</w:t>
      </w:r>
    </w:p>
    <w:p w14:paraId="732C5529" w14:textId="06CBF3BE" w:rsidR="00A37930" w:rsidRDefault="00A37930" w:rsidP="002E3A25">
      <w:pPr>
        <w:rPr>
          <w:rFonts w:cstheme="minorHAnsi"/>
        </w:rPr>
      </w:pPr>
    </w:p>
    <w:p w14:paraId="59527E96" w14:textId="657419B3" w:rsidR="00A37930" w:rsidRDefault="00A37930" w:rsidP="002E3A25">
      <w:pPr>
        <w:rPr>
          <w:rFonts w:cstheme="minorHAnsi"/>
        </w:rPr>
      </w:pPr>
      <w:r>
        <w:rPr>
          <w:rFonts w:cstheme="minorHAnsi"/>
        </w:rPr>
        <w:t>The key conclusions are as follows:</w:t>
      </w:r>
    </w:p>
    <w:p w14:paraId="320ADB31" w14:textId="6587C79B" w:rsidR="00A37930" w:rsidRDefault="00A37930" w:rsidP="002E3A25">
      <w:pPr>
        <w:rPr>
          <w:rFonts w:cstheme="minorHAnsi"/>
        </w:rPr>
      </w:pPr>
    </w:p>
    <w:p w14:paraId="2501793A" w14:textId="047596F9" w:rsidR="00A37930" w:rsidRDefault="00A37930" w:rsidP="00A37930">
      <w:pPr>
        <w:pStyle w:val="ListParagraph"/>
        <w:numPr>
          <w:ilvl w:val="0"/>
          <w:numId w:val="6"/>
        </w:numPr>
        <w:rPr>
          <w:rFonts w:cstheme="minorHAnsi"/>
        </w:rPr>
      </w:pPr>
      <w:r>
        <w:rPr>
          <w:rFonts w:cstheme="minorHAnsi"/>
        </w:rPr>
        <w:t>Most of the emissions (about 60%) come from the production stage of the food, which varies significantly depending on the type of food (red meat has the highest, poultry and fish are in the middle, plant-based foods have the lowest emissions)</w:t>
      </w:r>
    </w:p>
    <w:p w14:paraId="2E2D763F" w14:textId="6F955210" w:rsidR="00A37930" w:rsidRDefault="00A37930" w:rsidP="00A37930">
      <w:pPr>
        <w:pStyle w:val="ListParagraph"/>
        <w:numPr>
          <w:ilvl w:val="0"/>
          <w:numId w:val="6"/>
        </w:numPr>
        <w:rPr>
          <w:rFonts w:cstheme="minorHAnsi"/>
        </w:rPr>
      </w:pPr>
      <w:r>
        <w:rPr>
          <w:rFonts w:cstheme="minorHAnsi"/>
        </w:rPr>
        <w:t xml:space="preserve">The second highest emissions come from storing the food, primarily </w:t>
      </w:r>
      <w:r w:rsidR="003B74D9">
        <w:rPr>
          <w:rFonts w:cstheme="minorHAnsi"/>
        </w:rPr>
        <w:t xml:space="preserve">energy use </w:t>
      </w:r>
      <w:r>
        <w:rPr>
          <w:rFonts w:cstheme="minorHAnsi"/>
        </w:rPr>
        <w:t>from keeping food frozen in static reefers (shipping containers) at Rothera. This accounts for about 25%, followed by transport at 9%</w:t>
      </w:r>
    </w:p>
    <w:p w14:paraId="0C3C0F1A" w14:textId="36AA402F" w:rsidR="00A37930" w:rsidRDefault="00A37930" w:rsidP="00A37930">
      <w:pPr>
        <w:pStyle w:val="ListParagraph"/>
        <w:numPr>
          <w:ilvl w:val="0"/>
          <w:numId w:val="6"/>
        </w:numPr>
        <w:rPr>
          <w:rFonts w:cstheme="minorHAnsi"/>
        </w:rPr>
      </w:pPr>
      <w:r>
        <w:rPr>
          <w:rFonts w:cstheme="minorHAnsi"/>
        </w:rPr>
        <w:t>Dry and frozen food sent to Rothera in 2020 generated an estimated 263919kg CO</w:t>
      </w:r>
      <w:r>
        <w:rPr>
          <w:rFonts w:cstheme="minorHAnsi"/>
          <w:vertAlign w:val="subscript"/>
        </w:rPr>
        <w:t>2</w:t>
      </w:r>
      <w:r>
        <w:rPr>
          <w:rFonts w:cstheme="minorHAnsi"/>
        </w:rPr>
        <w:t>e over its life cycle, equivalent to about 1.25% of total BAS emissions that year</w:t>
      </w:r>
    </w:p>
    <w:p w14:paraId="3C6D091E" w14:textId="68C25450" w:rsidR="00A37930" w:rsidRDefault="00A37930" w:rsidP="00A37930">
      <w:pPr>
        <w:pStyle w:val="ListParagraph"/>
        <w:numPr>
          <w:ilvl w:val="0"/>
          <w:numId w:val="6"/>
        </w:numPr>
        <w:rPr>
          <w:rFonts w:cstheme="minorHAnsi"/>
        </w:rPr>
      </w:pPr>
      <w:r>
        <w:rPr>
          <w:rFonts w:cstheme="minorHAnsi"/>
        </w:rPr>
        <w:t xml:space="preserve">Six recommendations are made to reduce the climate impact of the food supply chain and improve catering efficiency. These include decarbonising the food order by placing an emphasis on less carbon intensive food types, auditing suppliers and their </w:t>
      </w:r>
      <w:r w:rsidR="003B74D9">
        <w:rPr>
          <w:rFonts w:cstheme="minorHAnsi"/>
        </w:rPr>
        <w:t xml:space="preserve">own </w:t>
      </w:r>
      <w:r>
        <w:rPr>
          <w:rFonts w:cstheme="minorHAnsi"/>
        </w:rPr>
        <w:t xml:space="preserve">suppliers, improving the recording of environmental statistics to enable </w:t>
      </w:r>
      <w:r w:rsidR="00D17E50">
        <w:rPr>
          <w:rFonts w:cstheme="minorHAnsi"/>
        </w:rPr>
        <w:t xml:space="preserve">easier monitoring of progress, creating a named environmental champion for food, reviewing pre-deployment training on food </w:t>
      </w:r>
      <w:proofErr w:type="gramStart"/>
      <w:r w:rsidR="00D17E50">
        <w:rPr>
          <w:rFonts w:cstheme="minorHAnsi"/>
        </w:rPr>
        <w:t>issues</w:t>
      </w:r>
      <w:proofErr w:type="gramEnd"/>
      <w:r w:rsidR="00D17E50">
        <w:rPr>
          <w:rFonts w:cstheme="minorHAnsi"/>
        </w:rPr>
        <w:t xml:space="preserve"> and conducting further research in some specified areas</w:t>
      </w:r>
    </w:p>
    <w:p w14:paraId="0E301EF6" w14:textId="1C3A8C1B" w:rsidR="00D17E50" w:rsidRDefault="00D17E50" w:rsidP="00A37930">
      <w:pPr>
        <w:pStyle w:val="ListParagraph"/>
        <w:numPr>
          <w:ilvl w:val="0"/>
          <w:numId w:val="6"/>
        </w:numPr>
        <w:rPr>
          <w:rFonts w:cstheme="minorHAnsi"/>
        </w:rPr>
      </w:pPr>
      <w:r>
        <w:rPr>
          <w:rFonts w:cstheme="minorHAnsi"/>
        </w:rPr>
        <w:t>Whil</w:t>
      </w:r>
      <w:r w:rsidR="003B74D9">
        <w:rPr>
          <w:rFonts w:cstheme="minorHAnsi"/>
        </w:rPr>
        <w:t>st</w:t>
      </w:r>
      <w:r>
        <w:rPr>
          <w:rFonts w:cstheme="minorHAnsi"/>
        </w:rPr>
        <w:t xml:space="preserve"> some measures have been taken/are already planned to improve the sustainability of the food system, there are several easy wins remaining that could substantially reduce food-related emissions, especially important as many other BAS activities are carbon-intensive and hard to decarbonise (such as shipping)</w:t>
      </w:r>
    </w:p>
    <w:p w14:paraId="1F18E0F4" w14:textId="04B13E36" w:rsidR="00D17E50" w:rsidRDefault="00D17E50" w:rsidP="00A37930">
      <w:pPr>
        <w:pStyle w:val="ListParagraph"/>
        <w:numPr>
          <w:ilvl w:val="0"/>
          <w:numId w:val="6"/>
        </w:numPr>
        <w:rPr>
          <w:rFonts w:cstheme="minorHAnsi"/>
        </w:rPr>
      </w:pPr>
      <w:r>
        <w:rPr>
          <w:rFonts w:cstheme="minorHAnsi"/>
        </w:rPr>
        <w:t>Taking the recommended steps is likely to produce co-benefits alongside emissions reductions, such as a healthier workforce, improved efficiencies (and reduced costs) and better quality and choice in Antarctic canteens</w:t>
      </w:r>
    </w:p>
    <w:p w14:paraId="1EAC5AC3" w14:textId="2AD902EA" w:rsidR="00D17E50" w:rsidRPr="00A37930" w:rsidRDefault="00D17E50" w:rsidP="00A37930">
      <w:pPr>
        <w:pStyle w:val="ListParagraph"/>
        <w:numPr>
          <w:ilvl w:val="0"/>
          <w:numId w:val="6"/>
        </w:numPr>
        <w:rPr>
          <w:rFonts w:cstheme="minorHAnsi"/>
        </w:rPr>
      </w:pPr>
      <w:r>
        <w:rPr>
          <w:rFonts w:cstheme="minorHAnsi"/>
        </w:rPr>
        <w:t>In a year where food issues have made headlines several times, BAS has the chance to get out ahead and provide leadership on these issues both among the Antarctic research community and other organisations of a similar size</w:t>
      </w:r>
    </w:p>
    <w:p w14:paraId="26532DC0" w14:textId="77777777" w:rsidR="00B2773B" w:rsidRPr="002E3A25" w:rsidRDefault="00B2773B" w:rsidP="002E3A25">
      <w:pPr>
        <w:rPr>
          <w:rFonts w:cstheme="minorHAnsi"/>
        </w:rPr>
      </w:pPr>
    </w:p>
    <w:p w14:paraId="70B819AD" w14:textId="77777777" w:rsidR="002168BC" w:rsidRPr="002E3A25" w:rsidRDefault="002168BC" w:rsidP="002E3A25">
      <w:pPr>
        <w:pStyle w:val="Heading1"/>
        <w:rPr>
          <w:rFonts w:cstheme="minorHAnsi"/>
        </w:rPr>
      </w:pPr>
      <w:bookmarkStart w:id="0" w:name="_Toc83984892"/>
      <w:r w:rsidRPr="002E3A25">
        <w:rPr>
          <w:rFonts w:cstheme="minorHAnsi"/>
        </w:rPr>
        <w:lastRenderedPageBreak/>
        <w:t>Introduction</w:t>
      </w:r>
      <w:bookmarkEnd w:id="0"/>
    </w:p>
    <w:p w14:paraId="61BDFD2E" w14:textId="77777777" w:rsidR="002168BC" w:rsidRPr="002E3A25" w:rsidRDefault="002168BC" w:rsidP="002E3A25">
      <w:pPr>
        <w:rPr>
          <w:rFonts w:cstheme="minorHAnsi"/>
        </w:rPr>
      </w:pPr>
    </w:p>
    <w:p w14:paraId="50A6A6F3" w14:textId="33B98D6A" w:rsidR="002168BC" w:rsidRPr="002E3A25" w:rsidRDefault="002168BC" w:rsidP="002E3A25">
      <w:pPr>
        <w:rPr>
          <w:rFonts w:cstheme="minorHAnsi"/>
        </w:rPr>
      </w:pPr>
      <w:r w:rsidRPr="002E3A25">
        <w:rPr>
          <w:rFonts w:cstheme="minorHAnsi"/>
        </w:rPr>
        <w:t xml:space="preserve">This report details the outcomes of a project run in the summer of 2021 that attempts to determine the global warming potential (GWP) of food supplied to the British Antarctic Survey’s (BAS) Rothera research station on the Antarctic peninsula. It has been run in part fulfilment of the requirements for the MSc in Global Sustainability Solutions at the University of Exeter, and as such is accompanied by an academic dissertation that explores in more detail some of the thematic issues around food sustainability in the context of climate change. A copy of this work is available on request from the author at </w:t>
      </w:r>
      <w:hyperlink r:id="rId11" w:history="1">
        <w:r w:rsidRPr="002E3A25">
          <w:rPr>
            <w:rStyle w:val="Hyperlink"/>
            <w:rFonts w:cstheme="minorHAnsi"/>
          </w:rPr>
          <w:t>ed439@exeter.ac.uk</w:t>
        </w:r>
      </w:hyperlink>
      <w:r w:rsidR="007120D6">
        <w:rPr>
          <w:rFonts w:cstheme="minorHAnsi"/>
        </w:rPr>
        <w:t xml:space="preserve"> or from Rachel Clarke at </w:t>
      </w:r>
      <w:hyperlink r:id="rId12" w:history="1">
        <w:r w:rsidR="007120D6" w:rsidRPr="00847C7A">
          <w:rPr>
            <w:rStyle w:val="Hyperlink"/>
            <w:rFonts w:cstheme="minorHAnsi"/>
          </w:rPr>
          <w:t>racl@bas.ac.uk</w:t>
        </w:r>
      </w:hyperlink>
      <w:r w:rsidR="007120D6">
        <w:rPr>
          <w:rFonts w:cstheme="minorHAnsi"/>
        </w:rPr>
        <w:t>.</w:t>
      </w:r>
      <w:r w:rsidRPr="002E3A25">
        <w:rPr>
          <w:rFonts w:cstheme="minorHAnsi"/>
        </w:rPr>
        <w:t xml:space="preserve"> In contrast, the report presented here is designed specifically for use by BAS in future data analysis, carbon reporting and decision making. It avoids, where possible, the use of jargon and extended explanations to ensure the data is presented as clearly and concisely as possible and is therefore of the greatest possible use.</w:t>
      </w:r>
    </w:p>
    <w:p w14:paraId="245F9EEE" w14:textId="77777777" w:rsidR="002168BC" w:rsidRPr="002E3A25" w:rsidRDefault="002168BC" w:rsidP="002E3A25">
      <w:pPr>
        <w:rPr>
          <w:rFonts w:cstheme="minorHAnsi"/>
        </w:rPr>
      </w:pPr>
    </w:p>
    <w:p w14:paraId="0360E476" w14:textId="375EB1A1" w:rsidR="002168BC" w:rsidRDefault="000A74B4" w:rsidP="002E3A25">
      <w:pPr>
        <w:rPr>
          <w:rFonts w:cstheme="minorHAnsi"/>
        </w:rPr>
      </w:pPr>
      <w:r w:rsidRPr="002E3A25">
        <w:rPr>
          <w:rFonts w:cstheme="minorHAnsi"/>
        </w:rPr>
        <w:t>Several</w:t>
      </w:r>
      <w:r w:rsidR="002168BC" w:rsidRPr="002E3A25">
        <w:rPr>
          <w:rFonts w:cstheme="minorHAnsi"/>
        </w:rPr>
        <w:t xml:space="preserve"> sections are presented in a logical order that allows the reader to understand firstly the need for this work and the context in which it is set. How the analysis has been carried out is then explained to facilitate any future work that might be carried out to measure progress. Results are presented following the sequence of a life cycle assessment (LCA), the research methodology around which the analysis is based. This </w:t>
      </w:r>
      <w:r w:rsidR="003B74D9">
        <w:rPr>
          <w:rFonts w:cstheme="minorHAnsi"/>
        </w:rPr>
        <w:t>examines</w:t>
      </w:r>
      <w:r w:rsidR="002168BC" w:rsidRPr="002E3A25">
        <w:rPr>
          <w:rFonts w:cstheme="minorHAnsi"/>
        </w:rPr>
        <w:t xml:space="preserve"> the food sent to Rothera in 2020 (the most recently available data) from the production stage through transport on the polar ship to storage, cooking and waste processing on-station, </w:t>
      </w:r>
      <w:r w:rsidR="003B74D9">
        <w:rPr>
          <w:rFonts w:cstheme="minorHAnsi"/>
        </w:rPr>
        <w:t>with</w:t>
      </w:r>
      <w:r w:rsidR="002168BC" w:rsidRPr="002E3A25">
        <w:rPr>
          <w:rFonts w:cstheme="minorHAnsi"/>
        </w:rPr>
        <w:t xml:space="preserve"> possible emissions at every stage investigated to get the best possible picture of the climate impact of food. Finally, the consequences of the results are </w:t>
      </w:r>
      <w:proofErr w:type="gramStart"/>
      <w:r w:rsidR="002168BC" w:rsidRPr="002E3A25">
        <w:rPr>
          <w:rFonts w:cstheme="minorHAnsi"/>
        </w:rPr>
        <w:t>analysed</w:t>
      </w:r>
      <w:proofErr w:type="gramEnd"/>
      <w:r w:rsidR="002168BC" w:rsidRPr="002E3A25">
        <w:rPr>
          <w:rFonts w:cstheme="minorHAnsi"/>
        </w:rPr>
        <w:t xml:space="preserve"> and recommendations made for future action ma</w:t>
      </w:r>
      <w:r w:rsidR="00660136">
        <w:rPr>
          <w:rFonts w:cstheme="minorHAnsi"/>
        </w:rPr>
        <w:t xml:space="preserve">de, along with suggestions for further research and a brief overview of related issues to consider. </w:t>
      </w:r>
    </w:p>
    <w:p w14:paraId="69D8BF93" w14:textId="3B3A5DB8" w:rsidR="007120D6" w:rsidRDefault="007120D6" w:rsidP="002E3A25">
      <w:pPr>
        <w:rPr>
          <w:rFonts w:cstheme="minorHAnsi"/>
        </w:rPr>
      </w:pPr>
    </w:p>
    <w:p w14:paraId="70BC8A60" w14:textId="78EC0752" w:rsidR="007120D6" w:rsidRPr="002E3A25" w:rsidRDefault="007120D6" w:rsidP="007120D6">
      <w:pPr>
        <w:rPr>
          <w:rFonts w:cstheme="minorHAnsi"/>
        </w:rPr>
      </w:pPr>
      <w:r>
        <w:rPr>
          <w:rFonts w:cstheme="minorHAnsi"/>
        </w:rPr>
        <w:t>As a first attempt to grapple with these issues in a specifically Antarctic context, sever</w:t>
      </w:r>
      <w:r>
        <w:rPr>
          <w:rFonts w:cstheme="minorHAnsi"/>
        </w:rPr>
        <w:t xml:space="preserve">al data gaps and other issues became clear </w:t>
      </w:r>
      <w:proofErr w:type="gramStart"/>
      <w:r>
        <w:rPr>
          <w:rFonts w:cstheme="minorHAnsi"/>
        </w:rPr>
        <w:t>during the course of</w:t>
      </w:r>
      <w:proofErr w:type="gramEnd"/>
      <w:r>
        <w:rPr>
          <w:rFonts w:cstheme="minorHAnsi"/>
        </w:rPr>
        <w:t xml:space="preserve"> the work. How these were circumvented is described in the text, and further discussed towards the end of the report for the benefit of any future attempts to carry out similar </w:t>
      </w:r>
      <w:r w:rsidR="005B379C">
        <w:rPr>
          <w:rFonts w:cstheme="minorHAnsi"/>
        </w:rPr>
        <w:t xml:space="preserve">work. Having said this, there is high confidence that the analysis carried out provides a sufficiently accurate picture of the Rothera food supply chain </w:t>
      </w:r>
      <w:proofErr w:type="gramStart"/>
      <w:r w:rsidR="005B379C">
        <w:rPr>
          <w:rFonts w:cstheme="minorHAnsi"/>
        </w:rPr>
        <w:t>so as to</w:t>
      </w:r>
      <w:proofErr w:type="gramEnd"/>
      <w:r w:rsidR="005B379C">
        <w:rPr>
          <w:rFonts w:cstheme="minorHAnsi"/>
        </w:rPr>
        <w:t xml:space="preserve"> be useful for decision making purposes. The recommendations provided in section 5, based on this analysis and experiences during the research process</w:t>
      </w:r>
      <w:r w:rsidR="006F4317">
        <w:rPr>
          <w:rFonts w:cstheme="minorHAnsi"/>
        </w:rPr>
        <w:t xml:space="preserve"> - </w:t>
      </w:r>
      <w:r w:rsidR="005B379C">
        <w:rPr>
          <w:rFonts w:cstheme="minorHAnsi"/>
        </w:rPr>
        <w:t>including interviews with experienced BAS staff</w:t>
      </w:r>
      <w:r w:rsidR="006F4317">
        <w:rPr>
          <w:rFonts w:cstheme="minorHAnsi"/>
        </w:rPr>
        <w:t xml:space="preserve"> -</w:t>
      </w:r>
      <w:r w:rsidR="005B379C">
        <w:rPr>
          <w:rFonts w:cstheme="minorHAnsi"/>
        </w:rPr>
        <w:t xml:space="preserve"> have the potential to make a substantial contribution </w:t>
      </w:r>
      <w:r w:rsidR="006F4317">
        <w:rPr>
          <w:rFonts w:cstheme="minorHAnsi"/>
        </w:rPr>
        <w:t>to future efforts in carbon mitigation and other areas.</w:t>
      </w:r>
    </w:p>
    <w:p w14:paraId="268354CD" w14:textId="1758F3EC" w:rsidR="00660136" w:rsidRDefault="00660136" w:rsidP="002E3A25">
      <w:pPr>
        <w:rPr>
          <w:rFonts w:cstheme="minorHAnsi"/>
        </w:rPr>
      </w:pPr>
    </w:p>
    <w:p w14:paraId="4A927399" w14:textId="4865823A" w:rsidR="00660136" w:rsidRPr="002E3A25" w:rsidRDefault="000A74B4" w:rsidP="002E3A25">
      <w:pPr>
        <w:rPr>
          <w:rFonts w:cstheme="minorHAnsi"/>
        </w:rPr>
      </w:pPr>
      <w:r>
        <w:rPr>
          <w:rFonts w:cstheme="minorHAnsi"/>
        </w:rPr>
        <w:t xml:space="preserve">This report is timely given BAS’s work, </w:t>
      </w:r>
      <w:r w:rsidR="007120D6">
        <w:rPr>
          <w:rFonts w:cstheme="minorHAnsi"/>
        </w:rPr>
        <w:t xml:space="preserve">current </w:t>
      </w:r>
      <w:r>
        <w:rPr>
          <w:rFonts w:cstheme="minorHAnsi"/>
        </w:rPr>
        <w:t>global eve</w:t>
      </w:r>
      <w:r w:rsidR="007120D6">
        <w:rPr>
          <w:rFonts w:cstheme="minorHAnsi"/>
        </w:rPr>
        <w:t xml:space="preserve">nts and the ever-increasing speed with which climate change must be addressed (themes explored in the next section). By the end, the reader should have a good idea of why food systems are important, the current state of the Antarctic food supply chain for Rothera, and some key changes that can be implemented to ensure a healthy, </w:t>
      </w:r>
      <w:proofErr w:type="gramStart"/>
      <w:r w:rsidR="007120D6">
        <w:rPr>
          <w:rFonts w:cstheme="minorHAnsi"/>
        </w:rPr>
        <w:t>sustainable</w:t>
      </w:r>
      <w:proofErr w:type="gramEnd"/>
      <w:r w:rsidR="007120D6">
        <w:rPr>
          <w:rFonts w:cstheme="minorHAnsi"/>
        </w:rPr>
        <w:t xml:space="preserve"> and resilient food system fit for the future. </w:t>
      </w:r>
    </w:p>
    <w:p w14:paraId="372927BC" w14:textId="1F601780" w:rsidR="002168BC" w:rsidRPr="002E3A25" w:rsidRDefault="002168BC" w:rsidP="002E3A25">
      <w:pPr>
        <w:rPr>
          <w:rFonts w:cstheme="minorHAnsi"/>
        </w:rPr>
      </w:pPr>
    </w:p>
    <w:p w14:paraId="10DCD668" w14:textId="11E1BE71" w:rsidR="00691094" w:rsidRDefault="00691094" w:rsidP="002E3A25">
      <w:pPr>
        <w:rPr>
          <w:rFonts w:cstheme="minorHAnsi"/>
        </w:rPr>
      </w:pPr>
    </w:p>
    <w:p w14:paraId="1C53AD06" w14:textId="77777777" w:rsidR="006F4317" w:rsidRPr="002E3A25" w:rsidRDefault="006F4317" w:rsidP="002E3A25">
      <w:pPr>
        <w:rPr>
          <w:rFonts w:cstheme="minorHAnsi"/>
        </w:rPr>
      </w:pPr>
    </w:p>
    <w:p w14:paraId="40E618DC" w14:textId="77777777" w:rsidR="002168BC" w:rsidRPr="002E3A25" w:rsidRDefault="002168BC" w:rsidP="002E3A25">
      <w:pPr>
        <w:pStyle w:val="Heading1"/>
        <w:rPr>
          <w:rFonts w:cstheme="minorHAnsi"/>
        </w:rPr>
      </w:pPr>
      <w:bookmarkStart w:id="1" w:name="_Toc83984893"/>
      <w:r w:rsidRPr="002E3A25">
        <w:rPr>
          <w:rFonts w:cstheme="minorHAnsi"/>
        </w:rPr>
        <w:lastRenderedPageBreak/>
        <w:t>Contextual setting</w:t>
      </w:r>
      <w:bookmarkEnd w:id="1"/>
    </w:p>
    <w:p w14:paraId="5654874A" w14:textId="77777777" w:rsidR="002168BC" w:rsidRPr="002E3A25" w:rsidRDefault="002168BC" w:rsidP="002E3A25">
      <w:pPr>
        <w:rPr>
          <w:rFonts w:cstheme="minorHAnsi"/>
        </w:rPr>
      </w:pPr>
    </w:p>
    <w:p w14:paraId="5BFB5C0A" w14:textId="3DABB27D" w:rsidR="00D808E8" w:rsidRPr="002E3A25" w:rsidRDefault="002168BC" w:rsidP="002E3A25">
      <w:pPr>
        <w:rPr>
          <w:rFonts w:cstheme="minorHAnsi"/>
        </w:rPr>
      </w:pPr>
      <w:r w:rsidRPr="002E3A25">
        <w:rPr>
          <w:rFonts w:cstheme="minorHAnsi"/>
        </w:rPr>
        <w:t xml:space="preserve">Being, ultimately, a publicly funded body, it is important that BAS is transparent and makes clear steps to reduce its climate impact, particularly given the leading climate change research they facilitate. The 20,814 tonnes </w:t>
      </w:r>
      <w:r w:rsidR="009F7D4A">
        <w:rPr>
          <w:rFonts w:cstheme="minorHAnsi"/>
        </w:rPr>
        <w:t>CO</w:t>
      </w:r>
      <w:r w:rsidR="009F7D4A">
        <w:rPr>
          <w:rFonts w:cstheme="minorHAnsi"/>
          <w:vertAlign w:val="subscript"/>
        </w:rPr>
        <w:t>2</w:t>
      </w:r>
      <w:r w:rsidR="009F7D4A">
        <w:rPr>
          <w:rFonts w:cstheme="minorHAnsi"/>
        </w:rPr>
        <w:t xml:space="preserve">e </w:t>
      </w:r>
      <w:r w:rsidRPr="002E3A25">
        <w:rPr>
          <w:rFonts w:cstheme="minorHAnsi"/>
        </w:rPr>
        <w:t xml:space="preserve">that various parts of the organisation emitted in the 2020/21 financial year, broken down by location (figure 1), shows that a good grasp of the most damaging parts of BAS operations already exists. However, a specific analysis of food-related emissions has not, to date, been carried out. Putting numbers to these impacts independent of other factors serves </w:t>
      </w:r>
      <w:proofErr w:type="gramStart"/>
      <w:r w:rsidRPr="002E3A25">
        <w:rPr>
          <w:rFonts w:cstheme="minorHAnsi"/>
        </w:rPr>
        <w:t>a number of</w:t>
      </w:r>
      <w:proofErr w:type="gramEnd"/>
      <w:r w:rsidRPr="002E3A25">
        <w:rPr>
          <w:rFonts w:cstheme="minorHAnsi"/>
        </w:rPr>
        <w:t xml:space="preserve"> useful purposes, such as allowing for more accurate comparisons with other areas of activity, as well as facilitating the setting of targets and measurement of progress against </w:t>
      </w:r>
      <w:r w:rsidR="000430E8" w:rsidRPr="002E3A25">
        <w:rPr>
          <w:rFonts w:cstheme="minorHAnsi"/>
        </w:rPr>
        <w:t>them.</w:t>
      </w:r>
    </w:p>
    <w:p w14:paraId="3198D4F3" w14:textId="5BD83B3F" w:rsidR="00D808E8" w:rsidRPr="002E3A25" w:rsidRDefault="00691094" w:rsidP="002E3A25">
      <w:pPr>
        <w:rPr>
          <w:rFonts w:cstheme="minorHAnsi"/>
        </w:rPr>
      </w:pPr>
      <w:r w:rsidRPr="002E3A25">
        <w:rPr>
          <w:rFonts w:cstheme="minorHAnsi"/>
          <w:noProof/>
        </w:rPr>
        <mc:AlternateContent>
          <mc:Choice Requires="wpg">
            <w:drawing>
              <wp:anchor distT="0" distB="0" distL="114300" distR="114300" simplePos="0" relativeHeight="251656192" behindDoc="1" locked="0" layoutInCell="1" allowOverlap="1" wp14:anchorId="05878D14" wp14:editId="6225244F">
                <wp:simplePos x="0" y="0"/>
                <wp:positionH relativeFrom="column">
                  <wp:posOffset>27305</wp:posOffset>
                </wp:positionH>
                <wp:positionV relativeFrom="paragraph">
                  <wp:posOffset>177557</wp:posOffset>
                </wp:positionV>
                <wp:extent cx="5727700" cy="4406900"/>
                <wp:effectExtent l="0" t="0" r="0" b="0"/>
                <wp:wrapTopAndBottom/>
                <wp:docPr id="4" name="Group 4"/>
                <wp:cNvGraphicFramePr/>
                <a:graphic xmlns:a="http://schemas.openxmlformats.org/drawingml/2006/main">
                  <a:graphicData uri="http://schemas.microsoft.com/office/word/2010/wordprocessingGroup">
                    <wpg:wgp>
                      <wpg:cNvGrpSpPr/>
                      <wpg:grpSpPr>
                        <a:xfrm>
                          <a:off x="0" y="0"/>
                          <a:ext cx="5727700" cy="4406900"/>
                          <a:chOff x="0" y="0"/>
                          <a:chExt cx="5727700" cy="4407408"/>
                        </a:xfrm>
                      </wpg:grpSpPr>
                      <wps:wsp>
                        <wps:cNvPr id="2" name="Text Box 2"/>
                        <wps:cNvSpPr txBox="1"/>
                        <wps:spPr>
                          <a:xfrm>
                            <a:off x="54864" y="4105656"/>
                            <a:ext cx="5632704" cy="301752"/>
                          </a:xfrm>
                          <a:prstGeom prst="rect">
                            <a:avLst/>
                          </a:prstGeom>
                          <a:solidFill>
                            <a:schemeClr val="lt1"/>
                          </a:solidFill>
                          <a:ln w="6350">
                            <a:noFill/>
                          </a:ln>
                        </wps:spPr>
                        <wps:txbx>
                          <w:txbxContent>
                            <w:p w14:paraId="7FE0430D" w14:textId="484259BC" w:rsidR="002168BC" w:rsidRDefault="002168BC" w:rsidP="002168BC">
                              <w:r w:rsidRPr="00C52470">
                                <w:rPr>
                                  <w:b/>
                                  <w:bCs/>
                                </w:rPr>
                                <w:t>Figure 1:</w:t>
                              </w:r>
                              <w:r>
                                <w:t xml:space="preserve"> distribution of GHG emissions across BAS operations, 2020/21 </w:t>
                              </w:r>
                              <w:r>
                                <w:fldChar w:fldCharType="begin" w:fldLock="1"/>
                              </w:r>
                              <w:r w:rsidR="0049473F">
                                <w:instrText>ADDIN CSL_CITATION {"citationItems":[{"id":"ITEM-1","itemData":{"author":[{"dropping-particle":"","family":"BAS","given":"","non-dropping-particle":"","parse-names":false,"suffix":""}],"id":"ITEM-1","issued":{"date-parts":[["2021"]]},"title":"BAS Carbon Footprint 2020/21","type":"article"},"uris":["http://www.mendeley.com/documents/?uuid=429663ca-dc34-4eea-8f82-91b91d5833d8"]}],"mendeley":{"formattedCitation":"(BAS, 2021)","plainTextFormattedCitation":"(BAS, 2021)","previouslyFormattedCitation":"(BAS, 2021)"},"properties":{"noteIndex":0},"schema":"https://github.com/citation-style-language/schema/raw/master/csl-citation.json"}</w:instrText>
                              </w:r>
                              <w:r>
                                <w:fldChar w:fldCharType="separate"/>
                              </w:r>
                              <w:r w:rsidRPr="00C724AC">
                                <w:rPr>
                                  <w:noProof/>
                                </w:rPr>
                                <w:t>(BAS, 2021)</w:t>
                              </w:r>
                              <w: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3" name="Picture 3" descr="Chart, pie chart&#10;&#10;Description automatically generated"/>
                          <pic:cNvPicPr>
                            <a:picLocks noChangeAspect="1"/>
                          </pic:cNvPicPr>
                        </pic:nvPicPr>
                        <pic:blipFill>
                          <a:blip r:embed="rId13"/>
                          <a:stretch>
                            <a:fillRect/>
                          </a:stretch>
                        </pic:blipFill>
                        <pic:spPr>
                          <a:xfrm>
                            <a:off x="0" y="0"/>
                            <a:ext cx="5727700" cy="4100195"/>
                          </a:xfrm>
                          <a:prstGeom prst="rect">
                            <a:avLst/>
                          </a:prstGeom>
                        </pic:spPr>
                      </pic:pic>
                    </wpg:wgp>
                  </a:graphicData>
                </a:graphic>
              </wp:anchor>
            </w:drawing>
          </mc:Choice>
          <mc:Fallback>
            <w:pict>
              <v:group w14:anchorId="05878D14" id="Group 4" o:spid="_x0000_s1026" style="position:absolute;margin-left:2.15pt;margin-top:14pt;width:451pt;height:347pt;z-index:-251660288" coordsize="57277,4407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">
                <v:shapetype id="_x0000_t202" coordsize="21600,21600" o:spt="202" path="m,l,21600r21600,l21600,xe">
                  <v:stroke joinstyle="miter"/>
                  <v:path gradientshapeok="t" o:connecttype="rect"/>
                </v:shapetype>
                <v:shape id="Text Box 2" o:spid="_x0000_s1027" type="#_x0000_t202" style="position:absolute;left:548;top:41056;width:56327;height:301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" fillcolor="white [3201]" stroked="f" strokeweight=".5pt">
                  <v:textbox>
                    <w:txbxContent>
                      <w:p w14:paraId="7FE0430D" w14:textId="484259BC" w:rsidR="002168BC" w:rsidRDefault="002168BC" w:rsidP="002168BC">
                        <w:r w:rsidRPr="00C52470">
                          <w:rPr>
                            <w:b/>
                            <w:bCs/>
                          </w:rPr>
                          <w:t>Figure 1:</w:t>
                        </w:r>
                        <w:r>
                          <w:t xml:space="preserve"> distribution of GHG emissions across BAS operations, 2020/21 </w:t>
                        </w:r>
                        <w:r>
                          <w:fldChar w:fldCharType="begin" w:fldLock="1"/>
                        </w:r>
                        <w:r w:rsidR="0049473F">
                          <w:instrText>ADDIN CSL_CITATION {"citationItems":[{"id":"ITEM-1","itemData":{"author":[{"dropping-particle":"","family":"BAS","given":"","non-dropping-particle":"","parse-names":false,"suffix":""}],"id":"ITEM-1","issued":{"date-parts":[["2021"]]},"title":"BAS Carbon Footprint 2020/21","type":"article"},"uris":["http://www.mendeley.com/documents/?uuid=429663ca-dc34-4eea-8f82-91b91d5833d8"]}],"mendeley":{"formattedCitation":"(BAS, 2021)","plainTextFormattedCitation":"(BAS, 2021)","previouslyFormattedCitation":"(BAS, 2021)"},"properties":{"noteIndex":0},"schema":"https://github.com/citation-style-language/schema/raw/master/csl-citation.json"}</w:instrText>
                        </w:r>
                        <w:r>
                          <w:fldChar w:fldCharType="separate"/>
                        </w:r>
                        <w:r w:rsidRPr="00C724AC">
                          <w:rPr>
                            <w:noProof/>
                          </w:rPr>
                          <w:t>(BAS, 2021)</w:t>
                        </w:r>
                        <w:r>
                          <w:fldChar w:fldCharType="end"/>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8" type="#_x0000_t75" alt="Chart, pie chart&#10;&#10;Description automatically generated" style="position:absolute;width:57277;height:4100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">
                  <v:imagedata r:id="rId14" o:title="Chart, pie chart&#10;&#10;Description automatically generated"/>
                </v:shape>
                <w10:wrap type="topAndBottom"/>
              </v:group>
            </w:pict>
          </mc:Fallback>
        </mc:AlternateContent>
      </w:r>
    </w:p>
    <w:p w14:paraId="5456EDB7" w14:textId="26C225E8" w:rsidR="002168BC" w:rsidRDefault="002168BC" w:rsidP="002E3A25">
      <w:pPr>
        <w:rPr>
          <w:rFonts w:cstheme="minorHAnsi"/>
        </w:rPr>
      </w:pPr>
      <w:r w:rsidRPr="002E3A25">
        <w:rPr>
          <w:rFonts w:cstheme="minorHAnsi"/>
        </w:rPr>
        <w:t xml:space="preserve">One widely cited study into the environmental impacts of food was published by </w:t>
      </w:r>
      <w:r w:rsidRPr="002E3A25">
        <w:rPr>
          <w:rFonts w:cstheme="minorHAnsi"/>
        </w:rPr>
        <w:fldChar w:fldCharType="begin" w:fldLock="1"/>
      </w:r>
      <w:r w:rsidR="00DB677C">
        <w:rPr>
          <w:rFonts w:cstheme="minorHAnsi"/>
        </w:rPr>
        <w:instrText>ADDIN CSL_CITATION {"citationItems":[{"id":"ITEM-1","itemData":{"DOI":"10.1126/science.aaq0216","ISSN":"10959203","PMID":"29853680","abstract":"Food’s environmental impacts are created by millions of diverse producers. To identify solutions that are effective under this heterogeneity, we consolidated data covering five environmental indicators; 38,700 farms; and 1600 processors, packaging types, and retailers. Impact can vary 50-fold among producers of the same product, creating substantial mitigation opportunities. However, mitigation is complicated by trade-offs, multiple ways for producers to achieve low impacts, and interactions throughout the supply chain. Producers have limits on how far they can reduce impacts. Most strikingly, impacts of the lowest-impact animal products typically exceed those of vegetable substitutes, providing new evidence for the importance of dietary change. Cumulatively, our findings support an approach where producers monitor their own impacts, flexibly meet environmental targets by choosing from multiple practices, and communicate their impacts to consumers.","author":[{"dropping-particle":"","family":"Poore","given":"J.","non-dropping-particle":"","parse-names":false,"suffix":""},{"dropping-particle":"","family":"Nemecek","given":"T.","non-dropping-particle":"","parse-names":false,"suffix":""}],"container-title":"Science","id":"ITEM-1","issue":"6392","issued":{"date-parts":[["2018"]]},"page":"987-992","title":"Reducing food’s environmental impacts through producers and consumers","type":"article-journal","volume":"360"},"uris":["http://www.mendeley.com/documents/?uuid=8c17cb34-47ae-4ec0-89cd-b26b8602ba8a"]}],"mendeley":{"formattedCitation":"(Poore and Nemecek, 2018)","manualFormatting":"Poore and Nemecek (2018)","plainTextFormattedCitation":"(Poore and Nemecek, 2018)","previouslyFormattedCitation":"(Poore and Nemecek, 2018)"},"properties":{"noteIndex":0},"schema":"https://github.com/citation-style-language/schema/raw/master/csl-citation.json"}</w:instrText>
      </w:r>
      <w:r w:rsidRPr="002E3A25">
        <w:rPr>
          <w:rFonts w:cstheme="minorHAnsi"/>
        </w:rPr>
        <w:fldChar w:fldCharType="separate"/>
      </w:r>
      <w:r w:rsidRPr="002E3A25">
        <w:rPr>
          <w:rFonts w:cstheme="minorHAnsi"/>
          <w:noProof/>
        </w:rPr>
        <w:t>Poore and Nemecek (2018)</w:t>
      </w:r>
      <w:r w:rsidRPr="002E3A25">
        <w:rPr>
          <w:rFonts w:cstheme="minorHAnsi"/>
        </w:rPr>
        <w:fldChar w:fldCharType="end"/>
      </w:r>
      <w:r w:rsidRPr="002E3A25">
        <w:rPr>
          <w:rFonts w:cstheme="minorHAnsi"/>
        </w:rPr>
        <w:t>, and reaches a number of interesting conclusions when considering the global food system as a whole. Firstly, producers are vital to reducing the climate impact of the food they grow or rear, which they can achieve by changing multiple production practices, monitoring the impacts they’re having (on land use change, water scarcity and other factors alongside GHG emissions), and communicating the changes they are making up the supply chain. However, the ability of producers to reduce environmental impacts is limited in isolation, and dietary changes (</w:t>
      </w:r>
      <w:proofErr w:type="spellStart"/>
      <w:r w:rsidRPr="002E3A25">
        <w:rPr>
          <w:rFonts w:cstheme="minorHAnsi"/>
        </w:rPr>
        <w:t>ie</w:t>
      </w:r>
      <w:proofErr w:type="spellEnd"/>
      <w:r w:rsidRPr="002E3A25">
        <w:rPr>
          <w:rFonts w:cstheme="minorHAnsi"/>
        </w:rPr>
        <w:t xml:space="preserve">. changing the level of demand for different types of food) can deliver substantial positive impacts. For example, fully excluding animal products from diets could reduce land use from food by 76%; greenhouse gas emissions by 49%; acidification by up to 54%; and eutrophication by up to 56%. While these figures are </w:t>
      </w:r>
      <w:r w:rsidRPr="002E3A25">
        <w:rPr>
          <w:rFonts w:cstheme="minorHAnsi"/>
        </w:rPr>
        <w:lastRenderedPageBreak/>
        <w:t>estimates based on a full transition to plant-source foods, even reducing intake of animal-source foods can go a long way towards achieving these gai</w:t>
      </w:r>
      <w:r w:rsidR="00182F8C">
        <w:rPr>
          <w:rFonts w:cstheme="minorHAnsi"/>
        </w:rPr>
        <w:t>ns.</w:t>
      </w:r>
    </w:p>
    <w:p w14:paraId="5D0E3FEA" w14:textId="06B6EC59" w:rsidR="0098226D" w:rsidRDefault="0098226D" w:rsidP="002E3A25">
      <w:pPr>
        <w:rPr>
          <w:rFonts w:cstheme="minorHAnsi"/>
        </w:rPr>
      </w:pPr>
    </w:p>
    <w:p w14:paraId="3295BADF" w14:textId="2E285C29" w:rsidR="0098226D" w:rsidRDefault="0098226D" w:rsidP="002E3A25">
      <w:pPr>
        <w:rPr>
          <w:rFonts w:cstheme="minorHAnsi"/>
        </w:rPr>
      </w:pPr>
      <w:r>
        <w:rPr>
          <w:rFonts w:cstheme="minorHAnsi"/>
        </w:rPr>
        <w:t xml:space="preserve">This year (2021) has already seen several key moments when it comes to analysing the food system. The National Food Strategy, published in July, took a detailed look at how the UK’s food system currently operates, and how changes can be made going forwards to ensure we are </w:t>
      </w:r>
      <w:r w:rsidR="009F7D4A">
        <w:rPr>
          <w:rFonts w:cstheme="minorHAnsi"/>
        </w:rPr>
        <w:t>well-</w:t>
      </w:r>
      <w:r>
        <w:rPr>
          <w:rFonts w:cstheme="minorHAnsi"/>
        </w:rPr>
        <w:t xml:space="preserve">fed with enough of the right kinds of foods to live healthy and fulfilling lives </w:t>
      </w:r>
      <w:r>
        <w:rPr>
          <w:rFonts w:cstheme="minorHAnsi"/>
        </w:rPr>
        <w:fldChar w:fldCharType="begin" w:fldLock="1"/>
      </w:r>
      <w:r w:rsidR="00EF7CA2">
        <w:rPr>
          <w:rFonts w:cstheme="minorHAnsi"/>
        </w:rPr>
        <w:instrText>ADDIN CSL_CITATION {"citationItems":[{"id":"ITEM-1","itemData":{"author":[{"dropping-particle":"","family":"Dimbleby","given":"Henry","non-dropping-particle":"","parse-names":false,"suffix":""}],"id":"ITEM-1","issued":{"date-parts":[["2021"]]},"title":"National Food Strategy: The Plan","type":"report"},"uris":["http://www.mendeley.com/documents/?uuid=4cec8e8a-7290-4583-acc2-4f9276a5ea8f"]}],"mendeley":{"formattedCitation":"(Dimbleby, 2021)","plainTextFormattedCitation":"(Dimbleby, 2021)","previouslyFormattedCitation":"(Dimbleby, 2021)"},"properties":{"noteIndex":0},"schema":"https://github.com/citation-style-language/schema/raw/master/csl-citation.json"}</w:instrText>
      </w:r>
      <w:r>
        <w:rPr>
          <w:rFonts w:cstheme="minorHAnsi"/>
        </w:rPr>
        <w:fldChar w:fldCharType="separate"/>
      </w:r>
      <w:r w:rsidRPr="0098226D">
        <w:rPr>
          <w:rFonts w:cstheme="minorHAnsi"/>
          <w:noProof/>
        </w:rPr>
        <w:t>(Dimbleby, 2021)</w:t>
      </w:r>
      <w:r>
        <w:rPr>
          <w:rFonts w:cstheme="minorHAnsi"/>
        </w:rPr>
        <w:fldChar w:fldCharType="end"/>
      </w:r>
      <w:r>
        <w:rPr>
          <w:rFonts w:cstheme="minorHAnsi"/>
        </w:rPr>
        <w:t>. It explored, among othe</w:t>
      </w:r>
      <w:r w:rsidR="002221F2">
        <w:rPr>
          <w:rFonts w:cstheme="minorHAnsi"/>
        </w:rPr>
        <w:t>r</w:t>
      </w:r>
      <w:r>
        <w:rPr>
          <w:rFonts w:cstheme="minorHAnsi"/>
        </w:rPr>
        <w:t xml:space="preserve"> things, the climate impact of the current food system, complexities around attributing carbon values to different foods and the impact of food waste. One recommendation was the strengthening of government procurement rules to ensure taxpayer money is spent on healthy and sustainable food; this will feed into the government’s promised Food Strategy white paper later this year, and eventu</w:t>
      </w:r>
      <w:r w:rsidR="002221F2">
        <w:rPr>
          <w:rFonts w:cstheme="minorHAnsi"/>
        </w:rPr>
        <w:t>ally influence the purchasing decisions of BAS, positioning this report as a timely intervention.</w:t>
      </w:r>
    </w:p>
    <w:p w14:paraId="38E37140" w14:textId="5514F9F6" w:rsidR="002221F2" w:rsidRDefault="002221F2" w:rsidP="002E3A25">
      <w:pPr>
        <w:rPr>
          <w:rFonts w:cstheme="minorHAnsi"/>
        </w:rPr>
      </w:pPr>
    </w:p>
    <w:p w14:paraId="20C63BA5" w14:textId="6E32E793" w:rsidR="002221F2" w:rsidRDefault="002221F2" w:rsidP="002E3A25">
      <w:pPr>
        <w:rPr>
          <w:rFonts w:cstheme="minorHAnsi"/>
        </w:rPr>
      </w:pPr>
      <w:r>
        <w:rPr>
          <w:rFonts w:cstheme="minorHAnsi"/>
        </w:rPr>
        <w:t>Second, alongside the United Nations General Assembly week in New York in September, the</w:t>
      </w:r>
      <w:r w:rsidR="009F7D4A">
        <w:rPr>
          <w:rFonts w:cstheme="minorHAnsi"/>
        </w:rPr>
        <w:t xml:space="preserve"> UN</w:t>
      </w:r>
      <w:r>
        <w:rPr>
          <w:rFonts w:cstheme="minorHAnsi"/>
        </w:rPr>
        <w:t xml:space="preserve"> Food Systems Summit was run with the recognition that “everyone, everywhere must take action and work together to transform the way the world produces, consumes and thinks about food</w:t>
      </w:r>
      <w:r w:rsidR="00EF7CA2">
        <w:rPr>
          <w:rFonts w:cstheme="minorHAnsi"/>
        </w:rPr>
        <w:t>”</w:t>
      </w:r>
      <w:r w:rsidR="00EF7CA2">
        <w:rPr>
          <w:rFonts w:cstheme="minorHAnsi"/>
        </w:rPr>
        <w:fldChar w:fldCharType="begin" w:fldLock="1"/>
      </w:r>
      <w:r w:rsidR="00343640">
        <w:rPr>
          <w:rFonts w:cstheme="minorHAnsi"/>
        </w:rPr>
        <w:instrText>ADDIN CSL_CITATION {"citationItems":[{"id":"ITEM-1","itemData":{"URL":"https://www.un.org/en/food-systems-summit/summit","accessed":{"date-parts":[["2021","10","1"]]},"author":[{"dropping-particle":"","family":"UN","given":"","non-dropping-particle":"","parse-names":false,"suffix":""}],"id":"ITEM-1","issued":{"date-parts":[["2021"]]},"title":"United Nations Food Systems Summit","type":"webpage"},"uris":["http://www.mendeley.com/documents/?uuid=13177bfe-4fe0-4ea7-9ece-a203d5de8586"]}],"mendeley":{"formattedCitation":"(UN, 2021)","plainTextFormattedCitation":"(UN, 2021)","previouslyFormattedCitation":"(UN, 2021)"},"properties":{"noteIndex":0},"schema":"https://github.com/citation-style-language/schema/raw/master/csl-citation.json"}</w:instrText>
      </w:r>
      <w:r w:rsidR="00EF7CA2">
        <w:rPr>
          <w:rFonts w:cstheme="minorHAnsi"/>
        </w:rPr>
        <w:fldChar w:fldCharType="separate"/>
      </w:r>
      <w:r w:rsidR="00EF7CA2" w:rsidRPr="00EF7CA2">
        <w:rPr>
          <w:rFonts w:cstheme="minorHAnsi"/>
          <w:noProof/>
        </w:rPr>
        <w:t>(UN, 2021)</w:t>
      </w:r>
      <w:r w:rsidR="00EF7CA2">
        <w:rPr>
          <w:rFonts w:cstheme="minorHAnsi"/>
        </w:rPr>
        <w:fldChar w:fldCharType="end"/>
      </w:r>
      <w:r w:rsidR="00EF7CA2">
        <w:rPr>
          <w:rFonts w:cstheme="minorHAnsi"/>
        </w:rPr>
        <w:t xml:space="preserve">. </w:t>
      </w:r>
      <w:r w:rsidR="008D6051">
        <w:rPr>
          <w:rFonts w:cstheme="minorHAnsi"/>
        </w:rPr>
        <w:t xml:space="preserve">This summit recognised the importance of food to not only the climate challenge but many other social, </w:t>
      </w:r>
      <w:proofErr w:type="gramStart"/>
      <w:r w:rsidR="008D6051">
        <w:rPr>
          <w:rFonts w:cstheme="minorHAnsi"/>
        </w:rPr>
        <w:t>economic</w:t>
      </w:r>
      <w:proofErr w:type="gramEnd"/>
      <w:r w:rsidR="008D6051">
        <w:rPr>
          <w:rFonts w:cstheme="minorHAnsi"/>
        </w:rPr>
        <w:t xml:space="preserve"> and environmental challenges worldwide. Food systems </w:t>
      </w:r>
      <w:r w:rsidR="009F7D4A">
        <w:rPr>
          <w:rFonts w:cstheme="minorHAnsi"/>
        </w:rPr>
        <w:t>can be</w:t>
      </w:r>
      <w:r w:rsidR="008D6051">
        <w:rPr>
          <w:rFonts w:cstheme="minorHAnsi"/>
        </w:rPr>
        <w:t xml:space="preserve"> linked to all 17 Sustainable Development Goals, and to achieve them will require a focus on healthier, more </w:t>
      </w:r>
      <w:proofErr w:type="gramStart"/>
      <w:r w:rsidR="008D6051">
        <w:rPr>
          <w:rFonts w:cstheme="minorHAnsi"/>
        </w:rPr>
        <w:t>sustainable</w:t>
      </w:r>
      <w:proofErr w:type="gramEnd"/>
      <w:r w:rsidR="008D6051">
        <w:rPr>
          <w:rFonts w:cstheme="minorHAnsi"/>
        </w:rPr>
        <w:t xml:space="preserve"> and more equitable food systems. </w:t>
      </w:r>
      <w:r w:rsidR="0095627B">
        <w:rPr>
          <w:rFonts w:cstheme="minorHAnsi"/>
        </w:rPr>
        <w:t xml:space="preserve">In many ways, the goals of the summit </w:t>
      </w:r>
      <w:r w:rsidR="009F7D4A">
        <w:rPr>
          <w:rFonts w:cstheme="minorHAnsi"/>
        </w:rPr>
        <w:t>are</w:t>
      </w:r>
      <w:r w:rsidR="0095627B">
        <w:rPr>
          <w:rFonts w:cstheme="minorHAnsi"/>
        </w:rPr>
        <w:t xml:space="preserve"> </w:t>
      </w:r>
      <w:proofErr w:type="gramStart"/>
      <w:r w:rsidR="0095627B">
        <w:rPr>
          <w:rFonts w:cstheme="minorHAnsi"/>
        </w:rPr>
        <w:t>similar to</w:t>
      </w:r>
      <w:proofErr w:type="gramEnd"/>
      <w:r w:rsidR="0095627B">
        <w:rPr>
          <w:rFonts w:cstheme="minorHAnsi"/>
        </w:rPr>
        <w:t xml:space="preserve"> those of this report, which can be seen throughout the text:</w:t>
      </w:r>
    </w:p>
    <w:p w14:paraId="4B2AE66D" w14:textId="77777777" w:rsidR="0095627B" w:rsidRDefault="0095627B" w:rsidP="002E3A25">
      <w:pPr>
        <w:rPr>
          <w:rFonts w:cstheme="minorHAnsi"/>
        </w:rPr>
      </w:pPr>
    </w:p>
    <w:p w14:paraId="43A4E1F8" w14:textId="250C4D9A" w:rsidR="0095627B" w:rsidRDefault="0095627B" w:rsidP="0095627B">
      <w:pPr>
        <w:pStyle w:val="ListParagraph"/>
        <w:numPr>
          <w:ilvl w:val="0"/>
          <w:numId w:val="5"/>
        </w:numPr>
        <w:rPr>
          <w:rFonts w:cstheme="minorHAnsi"/>
        </w:rPr>
      </w:pPr>
      <w:r>
        <w:rPr>
          <w:rFonts w:cstheme="minorHAnsi"/>
        </w:rPr>
        <w:t>Dramatically elevating public discourse about the importance of food systems</w:t>
      </w:r>
    </w:p>
    <w:p w14:paraId="2ED0C0C7" w14:textId="124B9AD2" w:rsidR="0095627B" w:rsidRDefault="0095627B" w:rsidP="002E3A25">
      <w:pPr>
        <w:pStyle w:val="ListParagraph"/>
        <w:numPr>
          <w:ilvl w:val="0"/>
          <w:numId w:val="5"/>
        </w:numPr>
        <w:rPr>
          <w:rFonts w:cstheme="minorHAnsi"/>
        </w:rPr>
      </w:pPr>
      <w:r>
        <w:rPr>
          <w:rFonts w:cstheme="minorHAnsi"/>
        </w:rPr>
        <w:t>[Achieving] significant action with measurable outcomes…including calls for new actions by different actors</w:t>
      </w:r>
    </w:p>
    <w:p w14:paraId="2B8AE3B1" w14:textId="3D15C093" w:rsidR="002221F2" w:rsidRDefault="0095627B" w:rsidP="002E3A25">
      <w:pPr>
        <w:pStyle w:val="ListParagraph"/>
        <w:numPr>
          <w:ilvl w:val="0"/>
          <w:numId w:val="5"/>
        </w:numPr>
        <w:rPr>
          <w:rFonts w:cstheme="minorHAnsi"/>
        </w:rPr>
      </w:pPr>
      <w:r>
        <w:rPr>
          <w:rFonts w:cstheme="minorHAnsi"/>
        </w:rPr>
        <w:t>[Creating] a</w:t>
      </w:r>
      <w:r w:rsidRPr="0095627B">
        <w:rPr>
          <w:rFonts w:cstheme="minorHAnsi"/>
        </w:rPr>
        <w:t xml:space="preserve"> system of follow-up and review that will drive new actions and results while allowing for sharing of experiences, </w:t>
      </w:r>
      <w:proofErr w:type="gramStart"/>
      <w:r w:rsidRPr="0095627B">
        <w:rPr>
          <w:rFonts w:cstheme="minorHAnsi"/>
        </w:rPr>
        <w:t>lessons</w:t>
      </w:r>
      <w:proofErr w:type="gramEnd"/>
      <w:r w:rsidRPr="0095627B">
        <w:rPr>
          <w:rFonts w:cstheme="minorHAnsi"/>
        </w:rPr>
        <w:t xml:space="preserve"> and knowle</w:t>
      </w:r>
      <w:r>
        <w:rPr>
          <w:rFonts w:cstheme="minorHAnsi"/>
        </w:rPr>
        <w:t>dge</w:t>
      </w:r>
    </w:p>
    <w:p w14:paraId="11F69859" w14:textId="16435C84" w:rsidR="0095627B" w:rsidRDefault="0095627B" w:rsidP="0095627B">
      <w:pPr>
        <w:rPr>
          <w:rFonts w:cstheme="minorHAnsi"/>
        </w:rPr>
      </w:pPr>
    </w:p>
    <w:p w14:paraId="25EA78B9" w14:textId="00114295" w:rsidR="002168BC" w:rsidRDefault="0095627B" w:rsidP="002E3A25">
      <w:pPr>
        <w:rPr>
          <w:rFonts w:cstheme="minorHAnsi"/>
        </w:rPr>
      </w:pPr>
      <w:r>
        <w:rPr>
          <w:rFonts w:cstheme="minorHAnsi"/>
        </w:rPr>
        <w:t xml:space="preserve">Following on from these efforts will be the COP26 meeting in Glasgow in November, </w:t>
      </w:r>
      <w:r w:rsidR="00343640">
        <w:rPr>
          <w:rFonts w:cstheme="minorHAnsi"/>
        </w:rPr>
        <w:t xml:space="preserve">likely to also contain large amounts of discourse around food systems given their estimated contribution to total global greenhouse gas emissions of about 26% (surpassed as a sector only by energy production), and major contribution to other issues such as terrestrial acidification, eutrophication, water use and land use </w:t>
      </w:r>
      <w:r w:rsidR="00343640">
        <w:rPr>
          <w:rFonts w:cstheme="minorHAnsi"/>
        </w:rPr>
        <w:fldChar w:fldCharType="begin" w:fldLock="1"/>
      </w:r>
      <w:r w:rsidR="00ED64D2">
        <w:rPr>
          <w:rFonts w:cstheme="minorHAnsi"/>
        </w:rPr>
        <w:instrText>ADDIN CSL_CITATION {"citationItems":[{"id":"ITEM-1","itemData":{"DOI":"10.1126/science.aaq0216","ISSN":"10959203","PMID":"29853680","abstract":"Food’s environmental impacts are created by millions of diverse producers. To identify solutions that are effective under this heterogeneity, we consolidated data covering five environmental indicators; 38,700 farms; and 1600 processors, packaging types, and retailers. Impact can vary 50-fold among producers of the same product, creating substantial mitigation opportunities. However, mitigation is complicated by trade-offs, multiple ways for producers to achieve low impacts, and interactions throughout the supply chain. Producers have limits on how far they can reduce impacts. Most strikingly, impacts of the lowest-impact animal products typically exceed those of vegetable substitutes, providing new evidence for the importance of dietary change. Cumulatively, our findings support an approach where producers monitor their own impacts, flexibly meet environmental targets by choosing from multiple practices, and communicate their impacts to consumers.","author":[{"dropping-particle":"","family":"Poore","given":"J.","non-dropping-particle":"","parse-names":false,"suffix":""},{"dropping-particle":"","family":"Nemecek","given":"T.","non-dropping-particle":"","parse-names":false,"suffix":""}],"container-title":"Science","id":"ITEM-1","issue":"6392","issued":{"date-parts":[["2018"]]},"page":"987-992","title":"Reducing food’s environmental impacts through producers and consumers","type":"article-journal","volume":"360"},"uris":["http://www.mendeley.com/documents/?uuid=9610b63b-f513-4515-8de3-48561940383a"]},{"id":"ITEM-2","itemData":{"DOI":"10.1023/A:1021398008726","ISSN":"00496979","abstract":"This paper presents an explorative, quantitative analysis of acidification and eutrophication of natural terrestrial ecosystems caused by excess sulfur (S) and nitrogen (N) deposition. The analysis is based on a steady-state approach, involving the comparison of deposition fluxes with critical loads to identify areas where critical loads are exceeded. Deposition fields for sulfur and nitrogen were obtained from the STOCHEM global chemistry-transport model, and they were combined with estimated base cation deposition to derive net acid deposition fluxes. The results indicate that the critical loads for acidification are exceeded in 7-17% of the global area of natural ecosystems. In addition, comparison of nitrogen deposition with critical loads for eutrophication yielded an exceedance in 7-18% of the global natural ecosystems. Apart from serious problems in the heavily industrialized regions of eastern USA, Europe, the former Soviet Union, and large parts of Asia, risks are also found in parts of South America, and West, East and Southern Africa. Both acidification and eutrophication risks could significantly increase in Asia, Africa and South America in the near future, and decrease in North America and Western Europe. Accounting for the effects of N in the analysis of acidification significantly enlarges the potentially affected areas and moves them away from highly industrialized areas compared to studies considering S deposition alone. Major uncertainties in the approach followed are associated with upscaling, the estimates of S, N and base cation emission and deposition fluxes, the critical loads to describe ecosystem vulnerability and the treatment of soil N immobilization and denitrification.","author":[{"dropping-particle":"","family":"Bouwman","given":"A. F.","non-dropping-particle":"","parse-names":false,"suffix":""},{"dropping-particle":"","family":"Vuuren","given":"D. P.","non-dropping-particle":"Van","parse-names":false,"suffix":""},{"dropping-particle":"","family":"Derwent","given":"R. G.","non-dropping-particle":"","parse-names":false,"suffix":""},{"dropping-particle":"","family":"Posch","given":"M.","non-dropping-particle":"","parse-names":false,"suffix":""}],"container-title":"Water, Air, and Soil Pollution","id":"ITEM-2","issue":"1-4","issued":{"date-parts":[["2002"]]},"page":"349-382","title":"A global analysis of acidification and eutrophication of terrestrial ecosystems","type":"article-journal","volume":"141"},"uris":["http://www.mendeley.com/documents/?uuid=7f1f7632-6621-4951-b5b4-dddad38bbaa0"]}],"mendeley":{"formattedCitation":"(Bouwman &lt;i&gt;et al.&lt;/i&gt;, 2002; Poore and Nemecek, 2018)","plainTextFormattedCitation":"(Bouwman et al., 2002; Poore and Nemecek, 2018)","previouslyFormattedCitation":"(Bouwman &lt;i&gt;et al.&lt;/i&gt;, 2002; Poore and Nemecek, 2018)"},"properties":{"noteIndex":0},"schema":"https://github.com/citation-style-language/schema/raw/master/csl-citation.json"}</w:instrText>
      </w:r>
      <w:r w:rsidR="00343640">
        <w:rPr>
          <w:rFonts w:cstheme="minorHAnsi"/>
        </w:rPr>
        <w:fldChar w:fldCharType="separate"/>
      </w:r>
      <w:r w:rsidR="00343640" w:rsidRPr="00343640">
        <w:rPr>
          <w:rFonts w:cstheme="minorHAnsi"/>
          <w:noProof/>
        </w:rPr>
        <w:t xml:space="preserve">(Bouwman </w:t>
      </w:r>
      <w:r w:rsidR="00343640" w:rsidRPr="00343640">
        <w:rPr>
          <w:rFonts w:cstheme="minorHAnsi"/>
          <w:i/>
          <w:noProof/>
        </w:rPr>
        <w:t>et al.</w:t>
      </w:r>
      <w:r w:rsidR="00343640" w:rsidRPr="00343640">
        <w:rPr>
          <w:rFonts w:cstheme="minorHAnsi"/>
          <w:noProof/>
        </w:rPr>
        <w:t>, 2002; Poore and Nemecek, 2018)</w:t>
      </w:r>
      <w:r w:rsidR="00343640">
        <w:rPr>
          <w:rFonts w:cstheme="minorHAnsi"/>
        </w:rPr>
        <w:fldChar w:fldCharType="end"/>
      </w:r>
      <w:r w:rsidR="00343640">
        <w:rPr>
          <w:rFonts w:cstheme="minorHAnsi"/>
        </w:rPr>
        <w:t>.</w:t>
      </w:r>
    </w:p>
    <w:p w14:paraId="6174E092" w14:textId="77777777" w:rsidR="00343640" w:rsidRPr="002E3A25" w:rsidRDefault="00343640" w:rsidP="002E3A25">
      <w:pPr>
        <w:rPr>
          <w:rFonts w:cstheme="minorHAnsi"/>
        </w:rPr>
      </w:pPr>
    </w:p>
    <w:p w14:paraId="75C29869" w14:textId="2AA8FAE4" w:rsidR="00691094" w:rsidRPr="002E3A25" w:rsidRDefault="002168BC" w:rsidP="002E3A25">
      <w:pPr>
        <w:rPr>
          <w:rFonts w:cstheme="minorHAnsi"/>
        </w:rPr>
      </w:pPr>
      <w:r w:rsidRPr="002E3A25">
        <w:rPr>
          <w:rFonts w:cstheme="minorHAnsi"/>
        </w:rPr>
        <w:t xml:space="preserve">It is clear then that food has a significant environmental impact. However, this must be balanced against the need to eat, availability and cost of different products, nutritional </w:t>
      </w:r>
      <w:proofErr w:type="gramStart"/>
      <w:r w:rsidRPr="002E3A25">
        <w:rPr>
          <w:rFonts w:cstheme="minorHAnsi"/>
        </w:rPr>
        <w:t>value</w:t>
      </w:r>
      <w:proofErr w:type="gramEnd"/>
      <w:r w:rsidRPr="002E3A25">
        <w:rPr>
          <w:rFonts w:cstheme="minorHAnsi"/>
        </w:rPr>
        <w:t xml:space="preserve"> and cultural and social factors among others. Each food system, farm and factory </w:t>
      </w:r>
      <w:proofErr w:type="gramStart"/>
      <w:r w:rsidRPr="002E3A25">
        <w:rPr>
          <w:rFonts w:cstheme="minorHAnsi"/>
        </w:rPr>
        <w:t>is</w:t>
      </w:r>
      <w:proofErr w:type="gramEnd"/>
      <w:r w:rsidRPr="002E3A25">
        <w:rPr>
          <w:rFonts w:cstheme="minorHAnsi"/>
        </w:rPr>
        <w:t xml:space="preserve"> slightly different, so the impacts of the same food from different sources will be different – sometimes substantially. In this work, every effort has been made to ensure the analysis relates as specifically as possible to the food BAS buys, and the sources it comes from to ensure it is as useful as possible. However, as data is rarely available at greater than a ‘country of origin’ level of detail, there will invariably be an element of ‘best guess’ scenarios and estimation. Nevertheless, the methods used provide results that are of a useful level of accuracy, as is explained in the next sectio</w:t>
      </w:r>
      <w:r w:rsidR="00343640">
        <w:rPr>
          <w:rFonts w:cstheme="minorHAnsi"/>
        </w:rPr>
        <w:t>n.</w:t>
      </w:r>
    </w:p>
    <w:p w14:paraId="74DD5CF0" w14:textId="77777777" w:rsidR="002168BC" w:rsidRPr="002E3A25" w:rsidRDefault="002168BC" w:rsidP="002E3A25">
      <w:pPr>
        <w:pStyle w:val="Heading1"/>
        <w:rPr>
          <w:rFonts w:cstheme="minorHAnsi"/>
        </w:rPr>
      </w:pPr>
      <w:bookmarkStart w:id="2" w:name="_Toc83984894"/>
      <w:r w:rsidRPr="002E3A25">
        <w:rPr>
          <w:rFonts w:cstheme="minorHAnsi"/>
        </w:rPr>
        <w:lastRenderedPageBreak/>
        <w:t>Research methods</w:t>
      </w:r>
      <w:bookmarkEnd w:id="2"/>
    </w:p>
    <w:p w14:paraId="6B4350BB" w14:textId="77777777" w:rsidR="002168BC" w:rsidRPr="002E3A25" w:rsidRDefault="002168BC" w:rsidP="002E3A25">
      <w:pPr>
        <w:rPr>
          <w:rFonts w:cstheme="minorHAnsi"/>
        </w:rPr>
      </w:pPr>
    </w:p>
    <w:p w14:paraId="107D055B" w14:textId="1C559756" w:rsidR="002168BC" w:rsidRPr="002E3A25" w:rsidRDefault="002168BC" w:rsidP="002E3A25">
      <w:pPr>
        <w:rPr>
          <w:rFonts w:cstheme="minorHAnsi"/>
        </w:rPr>
      </w:pPr>
      <w:r w:rsidRPr="002E3A25">
        <w:rPr>
          <w:rFonts w:cstheme="minorHAnsi"/>
        </w:rPr>
        <w:t xml:space="preserve">Life cycle assessment (LCA) was the primary research methodology used in this </w:t>
      </w:r>
      <w:r w:rsidR="009F7D4A" w:rsidRPr="002E3A25">
        <w:rPr>
          <w:rFonts w:cstheme="minorHAnsi"/>
        </w:rPr>
        <w:t>project and</w:t>
      </w:r>
      <w:r w:rsidRPr="002E3A25">
        <w:rPr>
          <w:rFonts w:cstheme="minorHAnsi"/>
        </w:rPr>
        <w:t xml:space="preserve"> is one way of evaluating the environmental impacts of a product over its lifetime. It involves breaking a product – in this case a type of food – down into its component parts </w:t>
      </w:r>
      <w:proofErr w:type="gramStart"/>
      <w:r w:rsidRPr="002E3A25">
        <w:rPr>
          <w:rFonts w:cstheme="minorHAnsi"/>
        </w:rPr>
        <w:t>in order to</w:t>
      </w:r>
      <w:proofErr w:type="gramEnd"/>
      <w:r w:rsidRPr="002E3A25">
        <w:rPr>
          <w:rFonts w:cstheme="minorHAnsi"/>
        </w:rPr>
        <w:t xml:space="preserve"> build up a picture of the contribution each stage of the production process makes to the final product’s </w:t>
      </w:r>
      <w:r w:rsidR="009F7D4A">
        <w:rPr>
          <w:rFonts w:cstheme="minorHAnsi"/>
        </w:rPr>
        <w:t>climate impact (CI).</w:t>
      </w:r>
      <w:r w:rsidRPr="002E3A25">
        <w:rPr>
          <w:rFonts w:cstheme="minorHAnsi"/>
        </w:rPr>
        <w:t xml:space="preserve"> </w:t>
      </w:r>
      <w:r w:rsidR="009F7D4A">
        <w:rPr>
          <w:rFonts w:cstheme="minorHAnsi"/>
        </w:rPr>
        <w:t>CI is</w:t>
      </w:r>
      <w:r w:rsidRPr="002E3A25">
        <w:rPr>
          <w:rFonts w:cstheme="minorHAnsi"/>
        </w:rPr>
        <w:t xml:space="preserve"> measure</w:t>
      </w:r>
      <w:r w:rsidR="009F7D4A">
        <w:rPr>
          <w:rFonts w:cstheme="minorHAnsi"/>
        </w:rPr>
        <w:t>d</w:t>
      </w:r>
      <w:r w:rsidRPr="002E3A25">
        <w:rPr>
          <w:rFonts w:cstheme="minorHAnsi"/>
        </w:rPr>
        <w:t xml:space="preserve"> </w:t>
      </w:r>
      <w:r w:rsidR="009F7D4A">
        <w:rPr>
          <w:rFonts w:cstheme="minorHAnsi"/>
        </w:rPr>
        <w:t>here</w:t>
      </w:r>
      <w:r w:rsidRPr="002E3A25">
        <w:rPr>
          <w:rFonts w:cstheme="minorHAnsi"/>
        </w:rPr>
        <w:t xml:space="preserve"> in kilograms of carbon dioxide equivalent (kgCO</w:t>
      </w:r>
      <w:r w:rsidR="009F7D4A">
        <w:rPr>
          <w:rFonts w:cstheme="minorHAnsi"/>
          <w:vertAlign w:val="subscript"/>
        </w:rPr>
        <w:t>2</w:t>
      </w:r>
      <w:r w:rsidRPr="002E3A25">
        <w:rPr>
          <w:rFonts w:cstheme="minorHAnsi"/>
        </w:rPr>
        <w:t>e)</w:t>
      </w:r>
      <w:r w:rsidR="009F7D4A">
        <w:rPr>
          <w:rFonts w:cstheme="minorHAnsi"/>
        </w:rPr>
        <w:t xml:space="preserve"> -</w:t>
      </w:r>
      <w:r w:rsidRPr="002E3A25">
        <w:rPr>
          <w:rFonts w:cstheme="minorHAnsi"/>
        </w:rPr>
        <w:t xml:space="preserve"> </w:t>
      </w:r>
      <w:r w:rsidR="009F7D4A">
        <w:rPr>
          <w:rFonts w:cstheme="minorHAnsi"/>
        </w:rPr>
        <w:t>this</w:t>
      </w:r>
      <w:r w:rsidRPr="002E3A25">
        <w:rPr>
          <w:rFonts w:cstheme="minorHAnsi"/>
        </w:rPr>
        <w:t xml:space="preserve"> simply me</w:t>
      </w:r>
      <w:r w:rsidR="009F7D4A">
        <w:rPr>
          <w:rFonts w:cstheme="minorHAnsi"/>
        </w:rPr>
        <w:t>ans that</w:t>
      </w:r>
      <w:r w:rsidRPr="002E3A25">
        <w:rPr>
          <w:rFonts w:cstheme="minorHAnsi"/>
        </w:rPr>
        <w:t xml:space="preserve"> all greenhouse gases are expressed in terms of the warming effect of carbon dioxide. </w:t>
      </w:r>
    </w:p>
    <w:p w14:paraId="27432B6F" w14:textId="77777777" w:rsidR="002168BC" w:rsidRPr="002E3A25" w:rsidRDefault="002168BC" w:rsidP="002E3A25">
      <w:pPr>
        <w:rPr>
          <w:rFonts w:cstheme="minorHAnsi"/>
        </w:rPr>
      </w:pPr>
    </w:p>
    <w:p w14:paraId="56E5FDB7" w14:textId="78C362D9" w:rsidR="002168BC" w:rsidRPr="002E3A25" w:rsidRDefault="002168BC" w:rsidP="002E3A25">
      <w:pPr>
        <w:rPr>
          <w:rFonts w:cstheme="minorHAnsi"/>
        </w:rPr>
      </w:pPr>
      <w:r w:rsidRPr="002E3A25">
        <w:rPr>
          <w:rFonts w:cstheme="minorHAnsi"/>
        </w:rPr>
        <w:t>When carrying out an LCA, system boundaries are imposed to determine what processes will be counted as part of the analysis</w:t>
      </w:r>
      <w:r w:rsidR="00ED64D2">
        <w:rPr>
          <w:rFonts w:cstheme="minorHAnsi"/>
        </w:rPr>
        <w:t xml:space="preserve"> </w:t>
      </w:r>
      <w:r w:rsidRPr="002E3A25">
        <w:rPr>
          <w:rFonts w:cstheme="minorHAnsi"/>
        </w:rPr>
        <w:fldChar w:fldCharType="begin" w:fldLock="1"/>
      </w:r>
      <w:r w:rsidR="00DB677C">
        <w:rPr>
          <w:rFonts w:cstheme="minorHAnsi"/>
        </w:rPr>
        <w:instrText>ADDIN CSL_CITATION {"citationItems":[{"id":"ITEM-1","itemData":{"DOI":"10.1016/j.jclepro.2013.09.017","ISSN":"09596526","abstract":"Modern food production is very diverse with high levels of specialisation and complexity. These features inevitably reflect on methods in the application of LCA to food products and agro-systems. System boundaries, functional units, allocation procedures and several other aspects contribute to there being substantial differentiation in the structure of LCA applications in fruit production systems, leading to significantly different results. Indeed, although scientific literature on the topic is recent and not particularly extensive, there are already many different ways of conducting LCAs in orchards. The aim of this paper is to propose a framework for selecting the best parameters for an LCA application in fruit production systems according to the objective of the study. This has been achieved by reviewing the scientific and technical literature on the topic. In particular papers from international journals and conference proceedings have been considered and the review has covered all main aspects for conducting an LCA in fruit production systems. The particular characteristics considered were objectives, system boundaries, the product considered, the functional unit, data origin and the environmental impact assessment method used. A substantial part of the paper is devoted to the modelling of the orchard, as this is key to a reliable application of any impact assessment approach. Rather than merely describing the theoretical model, this paper presents concrete recommendations about how to build the orchard system for LCA application avoiding over or under-estimations of the different orchard stages. © 2013 Elsevier Ltd. All rights reserved.","author":[{"dropping-particle":"","family":"Cerutti","given":"Alessandro K.","non-dropping-particle":"","parse-names":false,"suffix":""},{"dropping-particle":"","family":"Beccaro","given":"Gabriele L.","non-dropping-particle":"","parse-names":false,"suffix":""},{"dropping-particle":"","family":"Bruun","given":"Sander","non-dropping-particle":"","parse-names":false,"suffix":""},{"dropping-particle":"","family":"Bosco","given":"Simona","non-dropping-particle":"","parse-names":false,"suffix":""},{"dropping-particle":"","family":"Donno","given":"Dario","non-dropping-particle":"","parse-names":false,"suffix":""},{"dropping-particle":"","family":"Notarnicola","given":"Bruno","non-dropping-particle":"","parse-names":false,"suffix":""},{"dropping-particle":"","family":"Bounous","given":"Giancarlo","non-dropping-particle":"","parse-names":false,"suffix":""}],"container-title":"Journal of Cleaner Production","id":"ITEM-1","issued":{"date-parts":[["2014"]]},"page":"125-135","publisher":"Elsevier Ltd","title":"Life cycle assessment application in the fruit sector: State of the art and recommendations for environmental declarations of fruit products","type":"article-journal","volume":"73"},"uris":["http://www.mendeley.com/documents/?uuid=05141d80-90ef-4a63-8fc8-73f016b736db"]}],"mendeley":{"formattedCitation":"(Cerutti &lt;i&gt;et al.&lt;/i&gt;, 2014)","plainTextFormattedCitation":"(Cerutti et al., 2014)","previouslyFormattedCitation":"(Cerutti &lt;i&gt;et al.&lt;/i&gt;, 2014)"},"properties":{"noteIndex":0},"schema":"https://github.com/citation-style-language/schema/raw/master/csl-citation.json"}</w:instrText>
      </w:r>
      <w:r w:rsidRPr="002E3A25">
        <w:rPr>
          <w:rFonts w:cstheme="minorHAnsi"/>
        </w:rPr>
        <w:fldChar w:fldCharType="separate"/>
      </w:r>
      <w:r w:rsidR="00A144E6" w:rsidRPr="00A144E6">
        <w:rPr>
          <w:rFonts w:cstheme="minorHAnsi"/>
          <w:noProof/>
        </w:rPr>
        <w:t xml:space="preserve">(Cerutti </w:t>
      </w:r>
      <w:r w:rsidR="00A144E6" w:rsidRPr="00A144E6">
        <w:rPr>
          <w:rFonts w:cstheme="minorHAnsi"/>
          <w:i/>
          <w:noProof/>
        </w:rPr>
        <w:t>et al.</w:t>
      </w:r>
      <w:r w:rsidR="00A144E6" w:rsidRPr="00A144E6">
        <w:rPr>
          <w:rFonts w:cstheme="minorHAnsi"/>
          <w:noProof/>
        </w:rPr>
        <w:t>, 2014)</w:t>
      </w:r>
      <w:r w:rsidRPr="002E3A25">
        <w:rPr>
          <w:rFonts w:cstheme="minorHAnsi"/>
        </w:rPr>
        <w:fldChar w:fldCharType="end"/>
      </w:r>
      <w:r w:rsidRPr="002E3A25">
        <w:rPr>
          <w:rFonts w:cstheme="minorHAnsi"/>
        </w:rPr>
        <w:t xml:space="preserve">. In this </w:t>
      </w:r>
      <w:r w:rsidR="009F7D4A">
        <w:rPr>
          <w:rFonts w:cstheme="minorHAnsi"/>
        </w:rPr>
        <w:t>report</w:t>
      </w:r>
      <w:r w:rsidRPr="002E3A25">
        <w:rPr>
          <w:rFonts w:cstheme="minorHAnsi"/>
        </w:rPr>
        <w:t>, the production stage is generally assessed with a</w:t>
      </w:r>
      <w:r w:rsidR="009F7D4A">
        <w:rPr>
          <w:rFonts w:cstheme="minorHAnsi"/>
        </w:rPr>
        <w:t>n</w:t>
      </w:r>
      <w:r w:rsidRPr="002E3A25">
        <w:rPr>
          <w:rFonts w:cstheme="minorHAnsi"/>
        </w:rPr>
        <w:t xml:space="preserve"> ‘at farm gate’ system boundary, meaning all processes up to the food item leaving the farm are considered. Due to the complexity of carrying out a full LCA from scratch, and the significant technical and time resources this would require for each item of food, the approach used here is to use average </w:t>
      </w:r>
      <w:r w:rsidR="009F7D4A">
        <w:rPr>
          <w:rFonts w:cstheme="minorHAnsi"/>
        </w:rPr>
        <w:t>CI</w:t>
      </w:r>
      <w:r w:rsidRPr="002E3A25">
        <w:rPr>
          <w:rFonts w:cstheme="minorHAnsi"/>
        </w:rPr>
        <w:t xml:space="preserve"> for each food type as found in the academic literature. These data are then applied to a ‘basket of goods’ which include at least the top 20 most ordered types of food (by weight), determined from the 2020 Rothera food order sheets. This approach has been used by other researchers to examine wider food systems, and ensures a representative sample of products contributing the vast majority of greenhouse gas emissions</w:t>
      </w:r>
      <w:r w:rsidR="009F7D4A">
        <w:rPr>
          <w:rFonts w:cstheme="minorHAnsi"/>
        </w:rPr>
        <w:t xml:space="preserve"> are considered</w:t>
      </w:r>
      <w:r w:rsidR="00ED64D2">
        <w:rPr>
          <w:rFonts w:cstheme="minorHAnsi"/>
        </w:rPr>
        <w:t xml:space="preserve"> </w:t>
      </w:r>
      <w:r w:rsidR="00ED64D2">
        <w:rPr>
          <w:rFonts w:cstheme="minorHAnsi"/>
        </w:rPr>
        <w:fldChar w:fldCharType="begin" w:fldLock="1"/>
      </w:r>
      <w:r w:rsidR="00A65075">
        <w:rPr>
          <w:rFonts w:cstheme="minorHAnsi"/>
        </w:rPr>
        <w:instrText>ADDIN CSL_CITATION {"citationItems":[{"id":"ITEM-1","itemData":{"DOI":"10.1016/j.jclepro.2016.06.071","ISSN":"09596526","abstract":"Life cycle thinking is increasingly seen as a key concept for ensuring a transition towards more sustainable production and consumption patterns. As food production systems and consumption patterns are among the leading drivers of impacts on the environment, it is important to assess and improve food-related supply chains as much as possible. Over the years, life cycle assessment has been used extensively to assess agricultural systems and food processing and manufacturing activities, and compare alternatives “from field to fork” and through to food waste management. Notwithstanding the efforts, several methodological aspects of life cycle assessment still need further improvement in order to ensure adequate and robust support for decision making in both business and policy development contexts. This paper discusses the challenges for life cycle assessment arising from the complexity of food systems, and recommends research priorities for both scientific development and improvements in practical implementation. In summary, the intrinsic variability of food production systems requires dedicated modelling approaches, including addressing issues related to: the distinction between technosphere and ecosphere; the most appropriate functional unit; the multi-functionality of biological systems; and the modelling of the emissions and how this links with life cycle impact assessment. Also, data availability and interpretation of the results are two issues requiring further attention, including how to account for consumer behaviour.","author":[{"dropping-particle":"","family":"Notarnicola","given":"Bruno","non-dropping-particle":"","parse-names":false,"suffix":""},{"dropping-particle":"","family":"Sala","given":"Serenella","non-dropping-particle":"","parse-names":false,"suffix":""},{"dropping-particle":"","family":"Anton","given":"Assumpció","non-dropping-particle":"","parse-names":false,"suffix":""},{"dropping-particle":"","family":"McLaren","given":"Sarah J.","non-dropping-particle":"","parse-names":false,"suffix":""},{"dropping-particle":"","family":"Saouter","given":"Erwan","non-dropping-particle":"","parse-names":false,"suffix":""},{"dropping-particle":"","family":"Sonesson","given":"Ulf","non-dropping-particle":"","parse-names":false,"suffix":""}],"container-title":"Journal of Cleaner Production","id":"ITEM-1","issued":{"date-parts":[["2017"]]},"page":"399-409","title":"The role of life cycle assessment in supporting sustainable agri-food systems: A review of the challenges","type":"article-journal","volume":"140"},"uris":["http://www.mendeley.com/documents/?uuid=f8400dcc-8878-4d76-a867-861a11609515"]},{"id":"ITEM-2","itemData":{"DOI":"10.1016/j.jfoodeng.2008.06.016","ISSN":"02608774","abstract":"Life cycle assessment (LCA) is a tool that can be used to evaluate the environmental load of a product, process, or activity throughout its life cycle. Today's LCA users are a mixture of individuals with skills in different disciplines who want to evaluate their products, processes, or activities in a life cycle context. This study attempts to present some of the LCA studies on agricultural and industrial food products, recent advances in LCA and their application on food products. The reviewed literatures indicate that agricultural production is the hotspot in the life cycle of food products and LCA can assist to identify more sustainable options. Due to the recent development of LCA methodologies and dissemination programs by international and local bodies, use of LCA is rapidly increasing in agricultural and industrial food products. A network of information sharing and exchange of experience has expedited the LCA development process. The literatures also suggest that LCA coupled with other approaches provides much more reliable and comprehensive information to environmentally conscious policy makers, producers, and consumers in selecting sustainable products and production processes. Although LCA methodologies have been improved, further international standardization would broaden its practical applications, improve the food security and reduce human health risk. © 2008 Elsevier Ltd. All rights reserved.","author":[{"dropping-particle":"","family":"Roy","given":"Poritosh","non-dropping-particle":"","parse-names":false,"suffix":""},{"dropping-particle":"","family":"Nei","given":"Daisuke","non-dropping-particle":"","parse-names":false,"suffix":""},{"dropping-particle":"","family":"Orikasa","given":"Takahiro","non-dropping-particle":"","parse-names":false,"suffix":""},{"dropping-particle":"","family":"Xu","given":"Qingyi","non-dropping-particle":"","parse-names":false,"suffix":""},{"dropping-particle":"","family":"Okadome","given":"Hiroshi","non-dropping-particle":"","parse-names":false,"suffix":""},{"dropping-particle":"","family":"Nakamura","given":"Nobutaka","non-dropping-particle":"","parse-names":false,"suffix":""},{"dropping-particle":"","family":"Shiina","given":"Takeo","non-dropping-particle":"","parse-names":false,"suffix":""}],"container-title":"Journal of Food Engineering","id":"ITEM-2","issue":"1","issued":{"date-parts":[["2009"]]},"page":"1-10","title":"A review of life cycle assessment (LCA) on some food products","type":"article-journal","volume":"90"},"uris":["http://www.mendeley.com/documents/?uuid=bac00179-79de-47bc-b919-dac07bd77252"]}],"mendeley":{"formattedCitation":"(Notarnicola &lt;i&gt;et al.&lt;/i&gt;, 2017; Roy &lt;i&gt;et al.&lt;/i&gt;, 2009)","plainTextFormattedCitation":"(Notarnicola et al., 2017; Roy et al., 2009)","previouslyFormattedCitation":"(Notarnicola &lt;i&gt;et al.&lt;/i&gt;, 2017; Roy &lt;i&gt;et al.&lt;/i&gt;, 2009)"},"properties":{"noteIndex":0},"schema":"https://github.com/citation-style-language/schema/raw/master/csl-citation.json"}</w:instrText>
      </w:r>
      <w:r w:rsidR="00ED64D2">
        <w:rPr>
          <w:rFonts w:cstheme="minorHAnsi"/>
        </w:rPr>
        <w:fldChar w:fldCharType="separate"/>
      </w:r>
      <w:r w:rsidR="00ED64D2" w:rsidRPr="00ED64D2">
        <w:rPr>
          <w:rFonts w:cstheme="minorHAnsi"/>
          <w:noProof/>
        </w:rPr>
        <w:t xml:space="preserve">(Notarnicola </w:t>
      </w:r>
      <w:r w:rsidR="00ED64D2" w:rsidRPr="00ED64D2">
        <w:rPr>
          <w:rFonts w:cstheme="minorHAnsi"/>
          <w:i/>
          <w:noProof/>
        </w:rPr>
        <w:t>et al.</w:t>
      </w:r>
      <w:r w:rsidR="00ED64D2" w:rsidRPr="00ED64D2">
        <w:rPr>
          <w:rFonts w:cstheme="minorHAnsi"/>
          <w:noProof/>
        </w:rPr>
        <w:t xml:space="preserve">, 2017; Roy </w:t>
      </w:r>
      <w:r w:rsidR="00ED64D2" w:rsidRPr="00ED64D2">
        <w:rPr>
          <w:rFonts w:cstheme="minorHAnsi"/>
          <w:i/>
          <w:noProof/>
        </w:rPr>
        <w:t>et al.</w:t>
      </w:r>
      <w:r w:rsidR="00ED64D2" w:rsidRPr="00ED64D2">
        <w:rPr>
          <w:rFonts w:cstheme="minorHAnsi"/>
          <w:noProof/>
        </w:rPr>
        <w:t>, 2009)</w:t>
      </w:r>
      <w:r w:rsidR="00ED64D2">
        <w:rPr>
          <w:rFonts w:cstheme="minorHAnsi"/>
        </w:rPr>
        <w:fldChar w:fldCharType="end"/>
      </w:r>
      <w:r w:rsidRPr="002E3A25">
        <w:rPr>
          <w:rFonts w:cstheme="minorHAnsi"/>
        </w:rPr>
        <w:t xml:space="preserve">. As this approach does exclude some items, it should be noted that final figures are therefore best estimates, particularly where items that could have a potentially high </w:t>
      </w:r>
      <w:proofErr w:type="gramStart"/>
      <w:r w:rsidR="009F7D4A">
        <w:rPr>
          <w:rFonts w:cstheme="minorHAnsi"/>
        </w:rPr>
        <w:t>CI</w:t>
      </w:r>
      <w:proofErr w:type="gramEnd"/>
      <w:r w:rsidRPr="002E3A25">
        <w:rPr>
          <w:rFonts w:cstheme="minorHAnsi"/>
        </w:rPr>
        <w:t xml:space="preserve"> but low weight have been excluded (such as coffee). Nevertheless, with the constraints of the project and precedent in the academic literature, this was the approach selected as most suitable.</w:t>
      </w:r>
    </w:p>
    <w:p w14:paraId="50433EC1" w14:textId="77777777" w:rsidR="002168BC" w:rsidRPr="002E3A25" w:rsidRDefault="002168BC" w:rsidP="002E3A25">
      <w:pPr>
        <w:rPr>
          <w:rFonts w:cstheme="minorHAnsi"/>
        </w:rPr>
      </w:pPr>
    </w:p>
    <w:p w14:paraId="3ECB53D2" w14:textId="2BFD632E" w:rsidR="002168BC" w:rsidRPr="002E3A25" w:rsidRDefault="002168BC" w:rsidP="002E3A25">
      <w:pPr>
        <w:rPr>
          <w:rFonts w:cstheme="minorHAnsi"/>
        </w:rPr>
      </w:pPr>
      <w:r w:rsidRPr="002E3A25">
        <w:rPr>
          <w:rFonts w:cstheme="minorHAnsi"/>
        </w:rPr>
        <w:t xml:space="preserve">Though many studies were used in the analysis, one in particular proved useful in many sections as the researchers </w:t>
      </w:r>
      <w:r w:rsidRPr="002E3A25">
        <w:rPr>
          <w:rFonts w:cstheme="minorHAnsi"/>
        </w:rPr>
        <w:fldChar w:fldCharType="begin" w:fldLock="1"/>
      </w:r>
      <w:r w:rsidR="00DB677C">
        <w:rPr>
          <w:rFonts w:cstheme="minorHAnsi"/>
        </w:rPr>
        <w:instrText>ADDIN CSL_CITATION {"citationItems":[{"id":"ITEM-1","itemData":{"DOI":"10.1016/j.jclepro.2016.04.082","ISSN":"09596526","abstract":"This paper presents the results of a systematic literature review of greenhouse gas emissions for different food categories from life cycle assessment (LCA) studies, to enable streamline calculations that could inform dietary choice. The motivation for completing the paper was the inadequate synthesis of food greenhouse gas emissions available in the public domain. The paper reviewed 369 published studies that provided 1718 global warming potential (GWP) values for 168 varieties of fresh produce. A meta-analysis of the LCA studies was completed for the following categories: fresh vegetables (root vegetables, brassica, leaves and stems); fresh fruits (pepo, hesperidium, true berries, pomes, aggregates fruits and drupes); staples (grains, legumes, nuts, seeds and rice); dairy (almond/coconut milk, soy milk, dairy milk, butter and cheese); non-ruminant livestock (chicken, fish, pork); and ruminant livestock (lamb and beef). The meta-analysis indicates a clear greenhouse gas hierarchy emerging across the food categories, with grains, fruit and vegetables having the lowest impact and meat from ruminants having the highest impact. The meta-analysis presents the median, mean, standard deviation, upper and lower quartile, minimum and maximum results for each food category. The resultant data enables streamline calculations of the global warming potential of human diets, and is illustrated by a short case study of an Australian family's weekly shop. The database is provided in the Appendix as a resource for practitioners. The paper concludes with recommendations for future LCA studies to focus upon with respect to content and approach.","author":[{"dropping-particle":"","family":"Clune","given":"Stephen","non-dropping-particle":"","parse-names":false,"suffix":""},{"dropping-particle":"","family":"Crossin","given":"Enda","non-dropping-particle":"","parse-names":false,"suffix":""},{"dropping-particle":"","family":"Verghese","given":"Karli","non-dropping-particle":"","parse-names":false,"suffix":""}],"container-title":"Journal of Cleaner Production","id":"ITEM-1","issued":{"date-parts":[["2017"]]},"page":"766-783","publisher":"Elsevier Ltd","title":"Systematic review of greenhouse gas emissions for different fresh food categories","type":"article-journal","volume":"140"},"uris":["http://www.mendeley.com/documents/?uuid=0e341aac-86ff-4f87-808a-31076b0523e3"]}],"mendeley":{"formattedCitation":"(Clune &lt;i&gt;et al.&lt;/i&gt;, 2017)","plainTextFormattedCitation":"(Clune et al., 2017)","previouslyFormattedCitation":"(Clune &lt;i&gt;et al.&lt;/i&gt;, 2017)"},"properties":{"noteIndex":0},"schema":"https://github.com/citation-style-language/schema/raw/master/csl-citation.json"}</w:instrText>
      </w:r>
      <w:r w:rsidRPr="002E3A25">
        <w:rPr>
          <w:rFonts w:cstheme="minorHAnsi"/>
        </w:rPr>
        <w:fldChar w:fldCharType="separate"/>
      </w:r>
      <w:r w:rsidR="00A144E6" w:rsidRPr="00A144E6">
        <w:rPr>
          <w:rFonts w:cstheme="minorHAnsi"/>
          <w:noProof/>
        </w:rPr>
        <w:t xml:space="preserve">(Clune </w:t>
      </w:r>
      <w:r w:rsidR="00A144E6" w:rsidRPr="00A144E6">
        <w:rPr>
          <w:rFonts w:cstheme="minorHAnsi"/>
          <w:i/>
          <w:noProof/>
        </w:rPr>
        <w:t>et al.</w:t>
      </w:r>
      <w:r w:rsidR="00A144E6" w:rsidRPr="00A144E6">
        <w:rPr>
          <w:rFonts w:cstheme="minorHAnsi"/>
          <w:noProof/>
        </w:rPr>
        <w:t>, 2017)</w:t>
      </w:r>
      <w:r w:rsidRPr="002E3A25">
        <w:rPr>
          <w:rFonts w:cstheme="minorHAnsi"/>
        </w:rPr>
        <w:fldChar w:fldCharType="end"/>
      </w:r>
      <w:r w:rsidRPr="002E3A25">
        <w:rPr>
          <w:rFonts w:cstheme="minorHAnsi"/>
        </w:rPr>
        <w:t xml:space="preserve"> had collated a list of all available LCA studies for each food item and used this to make best estimates of </w:t>
      </w:r>
      <w:r w:rsidR="001E4972">
        <w:rPr>
          <w:rFonts w:cstheme="minorHAnsi"/>
        </w:rPr>
        <w:t>CI</w:t>
      </w:r>
      <w:r w:rsidRPr="002E3A25">
        <w:rPr>
          <w:rFonts w:cstheme="minorHAnsi"/>
        </w:rPr>
        <w:t xml:space="preserve"> for a wide variety of products. Where a product was ordered by BAS, but had not been covered by Clune et al., other studies were used instead; likewise, if </w:t>
      </w:r>
      <w:proofErr w:type="gramStart"/>
      <w:r w:rsidRPr="002E3A25">
        <w:rPr>
          <w:rFonts w:cstheme="minorHAnsi"/>
        </w:rPr>
        <w:t>a large number of</w:t>
      </w:r>
      <w:proofErr w:type="gramEnd"/>
      <w:r w:rsidRPr="002E3A25">
        <w:rPr>
          <w:rFonts w:cstheme="minorHAnsi"/>
        </w:rPr>
        <w:t xml:space="preserve"> studies had been conducted into one particular product (as was the case with cheeses, for example), then multiple studies are cited with averages taken (if appropriate) to determine a best estimate for the products’ true </w:t>
      </w:r>
      <w:r w:rsidR="001E4972">
        <w:rPr>
          <w:rFonts w:cstheme="minorHAnsi"/>
        </w:rPr>
        <w:t>CI</w:t>
      </w:r>
      <w:r w:rsidRPr="002E3A25">
        <w:rPr>
          <w:rFonts w:cstheme="minorHAnsi"/>
        </w:rPr>
        <w:t xml:space="preserve">. Where there was truly no academic data available on certain products, as a last resort data from </w:t>
      </w:r>
      <w:r w:rsidR="001E4972">
        <w:rPr>
          <w:rFonts w:cstheme="minorHAnsi"/>
        </w:rPr>
        <w:t xml:space="preserve">UK supermarket </w:t>
      </w:r>
      <w:r w:rsidRPr="002E3A25">
        <w:rPr>
          <w:rFonts w:cstheme="minorHAnsi"/>
        </w:rPr>
        <w:t xml:space="preserve">Tesco’s own analysis of their products was used to form an estimate </w:t>
      </w:r>
      <w:r w:rsidRPr="002E3A25">
        <w:rPr>
          <w:rFonts w:cstheme="minorHAnsi"/>
        </w:rPr>
        <w:fldChar w:fldCharType="begin" w:fldLock="1"/>
      </w:r>
      <w:r w:rsidR="0049473F" w:rsidRPr="002E3A25">
        <w:rPr>
          <w:rFonts w:cstheme="minorHAnsi"/>
        </w:rPr>
        <w:instrText>ADDIN CSL_CITATION {"citationItems":[{"id":"ITEM-1","itemData":{"author":[{"dropping-particle":"","family":"Tesco","given":"","non-dropping-particle":"","parse-names":false,"suffix":""}],"id":"ITEM-1","issued":{"date-parts":[["2012"]]},"title":"Product Carbon Footprint Summary","type":"report"},"uris":["http://www.mendeley.com/documents/?uuid=2055fb9f-a65b-4a80-8819-0f8a6d07b40a"]}],"mendeley":{"formattedCitation":"(Tesco, 2012)","plainTextFormattedCitation":"(Tesco, 2012)","previouslyFormattedCitation":"(Tesco, 2012)"},"properties":{"noteIndex":0},"schema":"https://github.com/citation-style-language/schema/raw/master/csl-citation.json"}</w:instrText>
      </w:r>
      <w:r w:rsidRPr="002E3A25">
        <w:rPr>
          <w:rFonts w:cstheme="minorHAnsi"/>
        </w:rPr>
        <w:fldChar w:fldCharType="separate"/>
      </w:r>
      <w:r w:rsidRPr="002E3A25">
        <w:rPr>
          <w:rFonts w:cstheme="minorHAnsi"/>
          <w:noProof/>
        </w:rPr>
        <w:t>(Tesco, 2012)</w:t>
      </w:r>
      <w:r w:rsidRPr="002E3A25">
        <w:rPr>
          <w:rFonts w:cstheme="minorHAnsi"/>
        </w:rPr>
        <w:fldChar w:fldCharType="end"/>
      </w:r>
      <w:r w:rsidRPr="002E3A25">
        <w:rPr>
          <w:rFonts w:cstheme="minorHAnsi"/>
        </w:rPr>
        <w:t>.</w:t>
      </w:r>
    </w:p>
    <w:p w14:paraId="195B73BC" w14:textId="77777777" w:rsidR="002168BC" w:rsidRPr="002E3A25" w:rsidRDefault="002168BC" w:rsidP="002E3A25">
      <w:pPr>
        <w:rPr>
          <w:rFonts w:cstheme="minorHAnsi"/>
        </w:rPr>
      </w:pPr>
    </w:p>
    <w:p w14:paraId="6473C1F8" w14:textId="77777777" w:rsidR="002168BC" w:rsidRPr="002E3A25" w:rsidRDefault="002168BC" w:rsidP="002E3A25">
      <w:pPr>
        <w:rPr>
          <w:rFonts w:cstheme="minorHAnsi"/>
        </w:rPr>
      </w:pPr>
      <w:r w:rsidRPr="002E3A25">
        <w:rPr>
          <w:rFonts w:cstheme="minorHAnsi"/>
        </w:rPr>
        <w:t>The following section details the main body of the research, starting with the production phase, for which the food is split into dried and frozen goods, before moving on to the transport and other phases of the food lifecycle.</w:t>
      </w:r>
    </w:p>
    <w:p w14:paraId="47E53CA8" w14:textId="31793685" w:rsidR="002168BC" w:rsidRPr="002E3A25" w:rsidRDefault="002168BC" w:rsidP="002E3A25">
      <w:pPr>
        <w:rPr>
          <w:rFonts w:cstheme="minorHAnsi"/>
        </w:rPr>
      </w:pPr>
    </w:p>
    <w:p w14:paraId="122D57EC" w14:textId="4933F3EE" w:rsidR="00691094" w:rsidRPr="002E3A25" w:rsidRDefault="00691094" w:rsidP="002E3A25">
      <w:pPr>
        <w:rPr>
          <w:rFonts w:cstheme="minorHAnsi"/>
        </w:rPr>
      </w:pPr>
    </w:p>
    <w:p w14:paraId="6921D51D" w14:textId="7ACB72D7" w:rsidR="00691094" w:rsidRDefault="00691094" w:rsidP="002E3A25">
      <w:pPr>
        <w:rPr>
          <w:rFonts w:cstheme="minorHAnsi"/>
        </w:rPr>
      </w:pPr>
    </w:p>
    <w:p w14:paraId="2863DA71" w14:textId="1F64F533" w:rsidR="002E3A25" w:rsidRDefault="002E3A25" w:rsidP="002E3A25">
      <w:pPr>
        <w:rPr>
          <w:rFonts w:cstheme="minorHAnsi"/>
        </w:rPr>
      </w:pPr>
    </w:p>
    <w:p w14:paraId="7F1F65BD" w14:textId="7FCFC5FC" w:rsidR="002E3A25" w:rsidRDefault="002E3A25" w:rsidP="002E3A25">
      <w:pPr>
        <w:pStyle w:val="Heading1"/>
      </w:pPr>
      <w:bookmarkStart w:id="3" w:name="_Toc83984895"/>
      <w:r>
        <w:lastRenderedPageBreak/>
        <w:t>Results</w:t>
      </w:r>
      <w:bookmarkEnd w:id="3"/>
    </w:p>
    <w:p w14:paraId="7376609A" w14:textId="77777777" w:rsidR="002E3A25" w:rsidRPr="002E3A25" w:rsidRDefault="002E3A25" w:rsidP="002E3A25">
      <w:pPr>
        <w:rPr>
          <w:rFonts w:cstheme="minorHAnsi"/>
        </w:rPr>
      </w:pPr>
    </w:p>
    <w:p w14:paraId="518BF702" w14:textId="77777777" w:rsidR="002E3A25" w:rsidRPr="002E3A25" w:rsidRDefault="002E3A25" w:rsidP="002E3A25">
      <w:pPr>
        <w:rPr>
          <w:rFonts w:cstheme="minorHAnsi"/>
        </w:rPr>
      </w:pPr>
      <w:r w:rsidRPr="002E3A25">
        <w:rPr>
          <w:rFonts w:cstheme="minorHAnsi"/>
        </w:rPr>
        <w:t xml:space="preserve">The foods we consume can have a significant environmental impact associated with the GHG emissions released throughout their lifecycles. There can be substantial differences in what might be called the ‘embedded’ carbon of different foods (that is, the carbon required to grow a type of food from birth or from seed to the point that it is harvested or slaughtered ready for consumption). Here we explore the impacts of various foods sent to Rothera in the 2020 season to the point where they are delivered to British Antarctic Survey processing facilities in the UK. </w:t>
      </w:r>
    </w:p>
    <w:p w14:paraId="018FE71D" w14:textId="77777777" w:rsidR="002E3A25" w:rsidRPr="002E3A25" w:rsidRDefault="002E3A25" w:rsidP="002E3A25">
      <w:pPr>
        <w:rPr>
          <w:rFonts w:cstheme="minorHAnsi"/>
        </w:rPr>
      </w:pPr>
    </w:p>
    <w:p w14:paraId="49DE50A2" w14:textId="11119F9A" w:rsidR="002E3A25" w:rsidRPr="002E3A25" w:rsidRDefault="002E3A25" w:rsidP="002E3A25">
      <w:pPr>
        <w:pStyle w:val="Heading2"/>
      </w:pPr>
      <w:bookmarkStart w:id="4" w:name="_Toc80349577"/>
      <w:bookmarkStart w:id="5" w:name="_Toc81915313"/>
      <w:bookmarkStart w:id="6" w:name="_Toc81916158"/>
      <w:bookmarkStart w:id="7" w:name="_Toc81916194"/>
      <w:bookmarkStart w:id="8" w:name="_Toc81917217"/>
      <w:bookmarkStart w:id="9" w:name="_Toc81918699"/>
      <w:bookmarkStart w:id="10" w:name="_Toc81920007"/>
      <w:bookmarkStart w:id="11" w:name="_Toc81920121"/>
      <w:bookmarkStart w:id="12" w:name="_Toc81920171"/>
      <w:bookmarkStart w:id="13" w:name="_Toc81920721"/>
      <w:bookmarkStart w:id="14" w:name="_Toc82606258"/>
      <w:bookmarkStart w:id="15" w:name="_Toc82606309"/>
      <w:bookmarkStart w:id="16" w:name="_Toc82606699"/>
      <w:bookmarkStart w:id="17" w:name="_Toc82607047"/>
      <w:bookmarkStart w:id="18" w:name="_Toc82607135"/>
      <w:bookmarkStart w:id="19" w:name="_Toc83984896"/>
      <w:r w:rsidRPr="002E3A25">
        <w:t>Frozen food</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p>
    <w:p w14:paraId="70C825F0" w14:textId="05EF758D" w:rsidR="002E3A25" w:rsidRPr="002E3A25" w:rsidRDefault="002E3A25" w:rsidP="002E3A25">
      <w:pPr>
        <w:pStyle w:val="Heading3"/>
      </w:pPr>
      <w:bookmarkStart w:id="20" w:name="_Toc80349578"/>
      <w:bookmarkStart w:id="21" w:name="_Toc81915314"/>
      <w:bookmarkStart w:id="22" w:name="_Toc81916159"/>
      <w:bookmarkStart w:id="23" w:name="_Toc81916195"/>
      <w:bookmarkStart w:id="24" w:name="_Toc81917218"/>
      <w:bookmarkStart w:id="25" w:name="_Toc81918700"/>
      <w:bookmarkStart w:id="26" w:name="_Toc81920008"/>
      <w:bookmarkStart w:id="27" w:name="_Toc81920122"/>
      <w:bookmarkStart w:id="28" w:name="_Toc81920172"/>
      <w:bookmarkStart w:id="29" w:name="_Toc81920722"/>
      <w:bookmarkStart w:id="30" w:name="_Toc82606259"/>
      <w:bookmarkStart w:id="31" w:name="_Toc82606310"/>
      <w:bookmarkStart w:id="32" w:name="_Toc82606700"/>
      <w:bookmarkStart w:id="33" w:name="_Toc82607048"/>
      <w:bookmarkStart w:id="34" w:name="_Toc82607136"/>
      <w:r>
        <w:t xml:space="preserve"> </w:t>
      </w:r>
      <w:bookmarkStart w:id="35" w:name="_Toc83984897"/>
      <w:r w:rsidRPr="002E3A25">
        <w:t>Beef, Lamb and Pork</w:t>
      </w:r>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p>
    <w:p w14:paraId="49644A7E" w14:textId="77777777" w:rsidR="002E3A25" w:rsidRPr="002E3A25" w:rsidRDefault="002E3A25" w:rsidP="002E3A25">
      <w:pPr>
        <w:rPr>
          <w:rFonts w:cstheme="minorHAnsi"/>
        </w:rPr>
      </w:pPr>
    </w:p>
    <w:p w14:paraId="278AA99A" w14:textId="430E78A8" w:rsidR="002E3A25" w:rsidRPr="002E3A25" w:rsidRDefault="002E3A25" w:rsidP="002E3A25">
      <w:pPr>
        <w:rPr>
          <w:rFonts w:cstheme="minorHAnsi"/>
        </w:rPr>
      </w:pPr>
      <w:r w:rsidRPr="002E3A25">
        <w:rPr>
          <w:rFonts w:cstheme="minorHAnsi"/>
        </w:rPr>
        <w:t xml:space="preserve">BAS purchasing data shows that 2101.2kg of frozen beef was ordered in 2020. Values in the literature for the exact climate impact (CI) for beef vary, but for the purposes of this analysis </w:t>
      </w:r>
      <w:r w:rsidRPr="002E3A25">
        <w:rPr>
          <w:rFonts w:cstheme="minorHAnsi"/>
        </w:rPr>
        <w:fldChar w:fldCharType="begin" w:fldLock="1"/>
      </w:r>
      <w:r w:rsidR="00DB677C">
        <w:rPr>
          <w:rFonts w:cstheme="minorHAnsi"/>
        </w:rPr>
        <w:instrText>ADDIN CSL_CITATION {"citationItems":[{"id":"ITEM-1","itemData":{"DOI":"10.1016/j.anifeedsci.2011.04.058","ISSN":"03778401","abstract":"There are increasing concerns about the ecological footprint of global animal production. Expanding livestock sectors worldwide contribute to expansion of agricultural land and associated deforestation, emissions of greenhouse gases (GHG), eutrophication of surface waters and nutrient imbalances. Farm based studies indicate that there are large differences among farms in animal productivity and environmental performance. Here, we report on regional variations in dairy, beef, pork, poultry and egg production, and related GHG emissions in the 27 Member States of the European Union (EU-27), based on 2003-2005 data. Analyses were made with the MITERRA-Europe model which calculates annual nutrient flows and GHG emissions from agriculture in the EU-27. Main input data were derived from CAPRI (i.e., crop areas, livestock distribution, feed inputs), GAINS (i.e., animal numbers, excretion factors, NH3 emission factors), FAO statistics (i.e., crop yields, fertilizer consumption, animal production) and IPCC (i.e., CH4, N2O, CO2 emission factors). Sources of GHG emissions included were enteric fermentation, manure management, direct and indirect N2O soil emissions, cultivation of organic soils, liming, fossil fuel use and fertilizer production. The dairy sector had the highest GHG emission in the EU-27, with annual emission of 195TgCO2-eq, followed by the beef sector with 192TgCO2-eq. Enteric fermentation was the main source of GHG emissions in the European livestock sector (36%) followed by N2O soil emissions (28%). On a per kg product basis, beef had by far the highest GHG emission with 22.6kgCO2-eq/kg, milk had an emission of 1.3kgCO2-eq/kg, pork 3.5kgCO2-eq/kg, poultry 1.6kgCO2-eq/kg, and eggs 1.7kgCO2-eq/kg. However large variations in GHG emissions per unit product exist among EU countries, which are due to differences in animal production systems, feed types and nutrient use efficiencies. There are, however, substantial uncertainties in the base data and applied methodology such as assumptions surrounding allocation of feeds to livestock species. Our results provide insight into differences in GHG sources and emissions among animal production sectors for the various regions of Europe. This article is part of the special issue entitled: Greenhouse Gases in Animal Agriculture - Finding a Balance between Food and Emissions, Guest Edited by T.A. McAllister, Section Guest Editors; K.A. Beauchemin, X. Hao, S. McGinn and Editor for Animal Feed Science and Technolog…","author":[{"dropping-particle":"","family":"Lesschen","given":"J. P.","non-dropping-particle":"","parse-names":false,"suffix":""},{"dropping-particle":"","family":"Berg","given":"M.","non-dropping-particle":"van den","parse-names":false,"suffix":""},{"dropping-particle":"","family":"Westhoek","given":"H. J.","non-dropping-particle":"","parse-names":false,"suffix":""},{"dropping-particle":"","family":"Witzke","given":"H. P.","non-dropping-particle":"","parse-names":false,"suffix":""},{"dropping-particle":"","family":"Oenema","given":"O.","non-dropping-particle":"","parse-names":false,"suffix":""}],"container-title":"Animal Feed Science and Technology","id":"ITEM-1","issued":{"date-parts":[["2011"]]},"page":"16-28","publisher":"Elsevier B.V.","title":"Greenhouse gas emission profiles of European livestock sectors","type":"article-journal","volume":"166-167"},"uris":["http://www.mendeley.com/documents/?uuid=4a8911f2-064b-4585-b31a-001ffbdc4253"]}],"mendeley":{"formattedCitation":"(Lesschen &lt;i&gt;et al.&lt;/i&gt;, 2011)","manualFormatting":"Lesschen et al. (2011)","plainTextFormattedCitation":"(Lesschen et al., 2011)","previouslyFormattedCitation":"(Lesschen &lt;i&gt;et al.&lt;/i&gt;, 2011)"},"properties":{"noteIndex":0},"schema":"https://github.com/citation-style-language/schema/raw/master/csl-citation.json"}</w:instrText>
      </w:r>
      <w:r w:rsidRPr="002E3A25">
        <w:rPr>
          <w:rFonts w:cstheme="minorHAnsi"/>
        </w:rPr>
        <w:fldChar w:fldCharType="separate"/>
      </w:r>
      <w:r w:rsidRPr="002E3A25">
        <w:rPr>
          <w:rFonts w:cstheme="minorHAnsi"/>
          <w:noProof/>
        </w:rPr>
        <w:t xml:space="preserve">Lesschen </w:t>
      </w:r>
      <w:r w:rsidRPr="002E3A25">
        <w:rPr>
          <w:rFonts w:cstheme="minorHAnsi"/>
          <w:i/>
          <w:noProof/>
        </w:rPr>
        <w:t>et al.</w:t>
      </w:r>
      <w:r w:rsidRPr="002E3A25">
        <w:rPr>
          <w:rFonts w:cstheme="minorHAnsi"/>
          <w:noProof/>
        </w:rPr>
        <w:t xml:space="preserve"> (2011)</w:t>
      </w:r>
      <w:r w:rsidRPr="002E3A25">
        <w:rPr>
          <w:rFonts w:cstheme="minorHAnsi"/>
        </w:rPr>
        <w:fldChar w:fldCharType="end"/>
      </w:r>
      <w:r w:rsidRPr="002E3A25">
        <w:rPr>
          <w:rFonts w:cstheme="minorHAnsi"/>
        </w:rPr>
        <w:t xml:space="preserve"> reached a value of 22.6kg CO</w:t>
      </w:r>
      <w:r w:rsidRPr="002E3A25">
        <w:rPr>
          <w:rFonts w:cstheme="minorHAnsi"/>
          <w:vertAlign w:val="subscript"/>
        </w:rPr>
        <w:t>2</w:t>
      </w:r>
      <w:r w:rsidRPr="002E3A25">
        <w:rPr>
          <w:rFonts w:cstheme="minorHAnsi"/>
        </w:rPr>
        <w:t>e</w:t>
      </w:r>
      <w:r w:rsidRPr="002E3A25">
        <w:rPr>
          <w:rFonts w:cstheme="minorHAnsi"/>
          <w:vertAlign w:val="superscript"/>
        </w:rPr>
        <w:t>-</w:t>
      </w:r>
      <w:r w:rsidRPr="002E3A25">
        <w:rPr>
          <w:rFonts w:cstheme="minorHAnsi"/>
        </w:rPr>
        <w:t xml:space="preserve"> for the EU27 countries (which included the UK at the time of the study). </w:t>
      </w:r>
      <w:r w:rsidRPr="002E3A25">
        <w:rPr>
          <w:rFonts w:cstheme="minorHAnsi"/>
        </w:rPr>
        <w:fldChar w:fldCharType="begin" w:fldLock="1"/>
      </w:r>
      <w:r w:rsidR="00DB677C">
        <w:rPr>
          <w:rFonts w:cstheme="minorHAnsi"/>
        </w:rPr>
        <w:instrText>ADDIN CSL_CITATION {"citationItems":[{"id":"ITEM-1","itemData":{"DOI":"10.1016/j.jclepro.2016.04.082","ISSN":"09596526","abstract":"This paper presents the results of a systematic literature review of greenhouse gas emissions for different food categories from life cycle assessment (LCA) studies, to enable streamline calculations that could inform dietary choice. The motivation for completing the paper was the inadequate synthesis of food greenhouse gas emissions available in the public domain. The paper reviewed 369 published studies that provided 1718 global warming potential (GWP) values for 168 varieties of fresh produce. A meta-analysis of the LCA studies was completed for the following categories: fresh vegetables (root vegetables, brassica, leaves and stems); fresh fruits (pepo, hesperidium, true berries, pomes, aggregates fruits and drupes); staples (grains, legumes, nuts, seeds and rice); dairy (almond/coconut milk, soy milk, dairy milk, butter and cheese); non-ruminant livestock (chicken, fish, pork); and ruminant livestock (lamb and beef). The meta-analysis indicates a clear greenhouse gas hierarchy emerging across the food categories, with grains, fruit and vegetables having the lowest impact and meat from ruminants having the highest impact. The meta-analysis presents the median, mean, standard deviation, upper and lower quartile, minimum and maximum results for each food category. The resultant data enables streamline calculations of the global warming potential of human diets, and is illustrated by a short case study of an Australian family's weekly shop. The database is provided in the Appendix as a resource for practitioners. The paper concludes with recommendations for future LCA studies to focus upon with respect to content and approach.","author":[{"dropping-particle":"","family":"Clune","given":"Stephen","non-dropping-particle":"","parse-names":false,"suffix":""},{"dropping-particle":"","family":"Crossin","given":"Enda","non-dropping-particle":"","parse-names":false,"suffix":""},{"dropping-particle":"","family":"Verghese","given":"Karli","non-dropping-particle":"","parse-names":false,"suffix":""}],"container-title":"Journal of Cleaner Production","id":"ITEM-1","issued":{"date-parts":[["2017"]]},"page":"766-783","publisher":"Elsevier Ltd","title":"Systematic review of greenhouse gas emissions for different fresh food categories","type":"article-journal","volume":"140"},"uris":["http://www.mendeley.com/documents/?uuid=0e341aac-86ff-4f87-808a-31076b0523e3"]}],"mendeley":{"formattedCitation":"(Clune &lt;i&gt;et al.&lt;/i&gt;, 2017)","manualFormatting":"Clune et al. (2017)","plainTextFormattedCitation":"(Clune et al., 2017)","previouslyFormattedCitation":"(Clune &lt;i&gt;et al.&lt;/i&gt;, 2017)"},"properties":{"noteIndex":0},"schema":"https://github.com/citation-style-language/schema/raw/master/csl-citation.json"}</w:instrText>
      </w:r>
      <w:r w:rsidRPr="002E3A25">
        <w:rPr>
          <w:rFonts w:cstheme="minorHAnsi"/>
        </w:rPr>
        <w:fldChar w:fldCharType="separate"/>
      </w:r>
      <w:r w:rsidRPr="002E3A25">
        <w:rPr>
          <w:rFonts w:cstheme="minorHAnsi"/>
          <w:noProof/>
        </w:rPr>
        <w:t xml:space="preserve">Clune </w:t>
      </w:r>
      <w:r w:rsidRPr="002E3A25">
        <w:rPr>
          <w:rFonts w:cstheme="minorHAnsi"/>
          <w:i/>
          <w:noProof/>
        </w:rPr>
        <w:t>et al.</w:t>
      </w:r>
      <w:r w:rsidRPr="002E3A25">
        <w:rPr>
          <w:rFonts w:cstheme="minorHAnsi"/>
          <w:noProof/>
        </w:rPr>
        <w:t xml:space="preserve"> (2017)</w:t>
      </w:r>
      <w:r w:rsidRPr="002E3A25">
        <w:rPr>
          <w:rFonts w:cstheme="minorHAnsi"/>
        </w:rPr>
        <w:fldChar w:fldCharType="end"/>
      </w:r>
      <w:r w:rsidRPr="002E3A25">
        <w:rPr>
          <w:rFonts w:cstheme="minorHAnsi"/>
        </w:rPr>
        <w:t xml:space="preserve"> determined that 25.76kg CO</w:t>
      </w:r>
      <w:r w:rsidRPr="002E3A25">
        <w:rPr>
          <w:rFonts w:cstheme="minorHAnsi"/>
          <w:vertAlign w:val="subscript"/>
        </w:rPr>
        <w:t>2</w:t>
      </w:r>
      <w:r w:rsidRPr="002E3A25">
        <w:rPr>
          <w:rFonts w:cstheme="minorHAnsi"/>
        </w:rPr>
        <w:t>e</w:t>
      </w:r>
      <w:r w:rsidRPr="002E3A25">
        <w:rPr>
          <w:rFonts w:cstheme="minorHAnsi"/>
          <w:vertAlign w:val="superscript"/>
        </w:rPr>
        <w:t>-</w:t>
      </w:r>
      <w:r w:rsidRPr="002E3A25">
        <w:rPr>
          <w:rFonts w:cstheme="minorHAnsi"/>
        </w:rPr>
        <w:t xml:space="preserve"> was the average for the UK, so taking the average of these two figures - 24.18 – we arrive at an estimate of </w:t>
      </w:r>
      <w:r w:rsidRPr="002E3A25">
        <w:rPr>
          <w:rFonts w:cstheme="minorHAnsi"/>
          <w:u w:val="single"/>
        </w:rPr>
        <w:t>50807kg CO</w:t>
      </w:r>
      <w:r w:rsidRPr="002E3A25">
        <w:rPr>
          <w:rFonts w:cstheme="minorHAnsi"/>
          <w:u w:val="single"/>
          <w:vertAlign w:val="subscript"/>
        </w:rPr>
        <w:t>2</w:t>
      </w:r>
      <w:r w:rsidRPr="002E3A25">
        <w:rPr>
          <w:rFonts w:cstheme="minorHAnsi"/>
          <w:u w:val="single"/>
        </w:rPr>
        <w:t>e</w:t>
      </w:r>
      <w:r w:rsidRPr="002E3A25">
        <w:rPr>
          <w:rFonts w:cstheme="minorHAnsi"/>
          <w:u w:val="single"/>
          <w:vertAlign w:val="superscript"/>
        </w:rPr>
        <w:t xml:space="preserve">- </w:t>
      </w:r>
      <w:r w:rsidRPr="002E3A25">
        <w:rPr>
          <w:rFonts w:cstheme="minorHAnsi"/>
        </w:rPr>
        <w:t>for the 2020 beef order.</w:t>
      </w:r>
    </w:p>
    <w:p w14:paraId="0D994D05" w14:textId="77777777" w:rsidR="002E3A25" w:rsidRPr="002E3A25" w:rsidRDefault="002E3A25" w:rsidP="002E3A25">
      <w:pPr>
        <w:rPr>
          <w:rFonts w:cstheme="minorHAnsi"/>
        </w:rPr>
      </w:pPr>
    </w:p>
    <w:p w14:paraId="4D2C64A6" w14:textId="345C355C" w:rsidR="002E3A25" w:rsidRPr="002E3A25" w:rsidRDefault="002E3A25" w:rsidP="002E3A25">
      <w:pPr>
        <w:rPr>
          <w:rFonts w:cstheme="minorHAnsi"/>
        </w:rPr>
      </w:pPr>
      <w:r w:rsidRPr="002E3A25">
        <w:rPr>
          <w:rFonts w:cstheme="minorHAnsi"/>
        </w:rPr>
        <w:t>Additionally, 1050kg of lamb was ordered in 2020. Using the 25.84kg CO</w:t>
      </w:r>
      <w:r w:rsidRPr="002E3A25">
        <w:rPr>
          <w:rFonts w:cstheme="minorHAnsi"/>
          <w:vertAlign w:val="subscript"/>
        </w:rPr>
        <w:t>2</w:t>
      </w:r>
      <w:r w:rsidRPr="002E3A25">
        <w:rPr>
          <w:rFonts w:cstheme="minorHAnsi"/>
        </w:rPr>
        <w:t>e</w:t>
      </w:r>
      <w:r w:rsidRPr="002E3A25">
        <w:rPr>
          <w:rFonts w:cstheme="minorHAnsi"/>
          <w:vertAlign w:val="superscript"/>
        </w:rPr>
        <w:t>-</w:t>
      </w:r>
      <w:r w:rsidRPr="002E3A25">
        <w:rPr>
          <w:rFonts w:cstheme="minorHAnsi"/>
        </w:rPr>
        <w:t xml:space="preserve"> value reached by </w:t>
      </w:r>
      <w:r w:rsidRPr="002E3A25">
        <w:rPr>
          <w:rFonts w:cstheme="minorHAnsi"/>
        </w:rPr>
        <w:fldChar w:fldCharType="begin" w:fldLock="1"/>
      </w:r>
      <w:r w:rsidR="00DB677C">
        <w:rPr>
          <w:rFonts w:cstheme="minorHAnsi"/>
        </w:rPr>
        <w:instrText>ADDIN CSL_CITATION {"citationItems":[{"id":"ITEM-1","itemData":{"DOI":"10.1016/j.jclepro.2016.04.082","ISSN":"09596526","abstract":"This paper presents the results of a systematic literature review of greenhouse gas emissions for different food categories from life cycle assessment (LCA) studies, to enable streamline calculations that could inform dietary choice. The motivation for completing the paper was the inadequate synthesis of food greenhouse gas emissions available in the public domain. The paper reviewed 369 published studies that provided 1718 global warming potential (GWP) values for 168 varieties of fresh produce. A meta-analysis of the LCA studies was completed for the following categories: fresh vegetables (root vegetables, brassica, leaves and stems); fresh fruits (pepo, hesperidium, true berries, pomes, aggregates fruits and drupes); staples (grains, legumes, nuts, seeds and rice); dairy (almond/coconut milk, soy milk, dairy milk, butter and cheese); non-ruminant livestock (chicken, fish, pork); and ruminant livestock (lamb and beef). The meta-analysis indicates a clear greenhouse gas hierarchy emerging across the food categories, with grains, fruit and vegetables having the lowest impact and meat from ruminants having the highest impact. The meta-analysis presents the median, mean, standard deviation, upper and lower quartile, minimum and maximum results for each food category. The resultant data enables streamline calculations of the global warming potential of human diets, and is illustrated by a short case study of an Australian family's weekly shop. The database is provided in the Appendix as a resource for practitioners. The paper concludes with recommendations for future LCA studies to focus upon with respect to content and approach.","author":[{"dropping-particle":"","family":"Clune","given":"Stephen","non-dropping-particle":"","parse-names":false,"suffix":""},{"dropping-particle":"","family":"Crossin","given":"Enda","non-dropping-particle":"","parse-names":false,"suffix":""},{"dropping-particle":"","family":"Verghese","given":"Karli","non-dropping-particle":"","parse-names":false,"suffix":""}],"container-title":"Journal of Cleaner Production","id":"ITEM-1","issued":{"date-parts":[["2017"]]},"page":"766-783","publisher":"Elsevier Ltd","title":"Systematic review of greenhouse gas emissions for different fresh food categories","type":"article-journal","volume":"140"},"uris":["http://www.mendeley.com/documents/?uuid=0e341aac-86ff-4f87-808a-31076b0523e3"]}],"mendeley":{"formattedCitation":"(Clune &lt;i&gt;et al.&lt;/i&gt;, 2017)","manualFormatting":"Clune et al. (2017)","plainTextFormattedCitation":"(Clune et al., 2017)","previouslyFormattedCitation":"(Clune &lt;i&gt;et al.&lt;/i&gt;, 2017)"},"properties":{"noteIndex":0},"schema":"https://github.com/citation-style-language/schema/raw/master/csl-citation.json"}</w:instrText>
      </w:r>
      <w:r w:rsidRPr="002E3A25">
        <w:rPr>
          <w:rFonts w:cstheme="minorHAnsi"/>
        </w:rPr>
        <w:fldChar w:fldCharType="separate"/>
      </w:r>
      <w:r w:rsidRPr="002E3A25">
        <w:rPr>
          <w:rFonts w:cstheme="minorHAnsi"/>
          <w:noProof/>
        </w:rPr>
        <w:t xml:space="preserve">Clune </w:t>
      </w:r>
      <w:r w:rsidRPr="002E3A25">
        <w:rPr>
          <w:rFonts w:cstheme="minorHAnsi"/>
          <w:i/>
          <w:noProof/>
        </w:rPr>
        <w:t>et al.</w:t>
      </w:r>
      <w:r w:rsidRPr="002E3A25">
        <w:rPr>
          <w:rFonts w:cstheme="minorHAnsi"/>
          <w:noProof/>
        </w:rPr>
        <w:t xml:space="preserve"> (2017)</w:t>
      </w:r>
      <w:r w:rsidRPr="002E3A25">
        <w:rPr>
          <w:rFonts w:cstheme="minorHAnsi"/>
        </w:rPr>
        <w:fldChar w:fldCharType="end"/>
      </w:r>
      <w:r w:rsidRPr="002E3A25">
        <w:rPr>
          <w:rFonts w:cstheme="minorHAnsi"/>
        </w:rPr>
        <w:t xml:space="preserve">, an estimate of the CI from lamb is reached at </w:t>
      </w:r>
      <w:r w:rsidRPr="002E3A25">
        <w:rPr>
          <w:rFonts w:cstheme="minorHAnsi"/>
          <w:u w:val="single"/>
        </w:rPr>
        <w:t>27132kg CO</w:t>
      </w:r>
      <w:r w:rsidRPr="002E3A25">
        <w:rPr>
          <w:rFonts w:cstheme="minorHAnsi"/>
          <w:u w:val="single"/>
          <w:vertAlign w:val="subscript"/>
        </w:rPr>
        <w:t>2</w:t>
      </w:r>
      <w:r w:rsidRPr="002E3A25">
        <w:rPr>
          <w:rFonts w:cstheme="minorHAnsi"/>
          <w:u w:val="single"/>
        </w:rPr>
        <w:t>e</w:t>
      </w:r>
      <w:r w:rsidRPr="002E3A25">
        <w:rPr>
          <w:rFonts w:cstheme="minorHAnsi"/>
          <w:vertAlign w:val="superscript"/>
        </w:rPr>
        <w:t>-</w:t>
      </w:r>
      <w:r w:rsidRPr="002E3A25">
        <w:rPr>
          <w:rFonts w:cstheme="minorHAnsi"/>
        </w:rPr>
        <w:t xml:space="preserve">. There can be significant variation in the CI of British lamb depending on its source, shown in a comparison of two Welsh sheep farms by </w:t>
      </w:r>
      <w:r w:rsidRPr="002E3A25">
        <w:rPr>
          <w:rFonts w:cstheme="minorHAnsi"/>
        </w:rPr>
        <w:fldChar w:fldCharType="begin" w:fldLock="1"/>
      </w:r>
      <w:r w:rsidR="00DB677C">
        <w:rPr>
          <w:rFonts w:cstheme="minorHAnsi"/>
        </w:rPr>
        <w:instrText>ADDIN CSL_CITATION {"citationItems":[{"id":"ITEM-1","itemData":{"DOI":"10.1017/S0021859609990165","ISSN":"00218596","abstract":"Carbon footprinting is an increasingly important method of communicating the climate change impacts of food production to stakeholders. Few studies utilize empirical data collected from farms to calculate the carbon footprints of lamb and beef. Data from two farms in Wales, UK, were employed to undertake such an analysis for two system boundaries. Within a system boundary that considers the embodied greenhouse gases (GHGs) in inputs and on-farm emissions, producing 1 kg of lamb releases 1.3-4.4 kg CO2 eq/kg live weight (case study farm 1) and 1.5-4.7 kg CO2 eq/kg live weight (case study farm 2). The production of beef releases 1.5-5.3 and 1.4-4.4 kg CO2 eq/kg live weight. Within a wider system boundary that also includes GHG emissions from animals and farm soils, lamb released 8.1-31.7 and 20.3-143.5 kg CO2 eq/kg live weight on the two case study farms, and beef released 9.7-38.1 and 18.8-132.6 kg CO2 eq/kg live weight. The difference in emissions for this system boundary relates to nitrous oxides emitted from the organic soils on case study farm 2. These values overlap with nearly all other studies of GHG emissions from lamb and beef production. No direct comparisons between studies are possible due to substantial differences in the methodological approaches adopted. © 2009 Cambridge University Press.","author":[{"dropping-particle":"","family":"Edwards-Jones","given":"G.","non-dropping-particle":"","parse-names":false,"suffix":""},{"dropping-particle":"","family":"Plassmann","given":"K.","non-dropping-particle":"","parse-names":false,"suffix":""},{"dropping-particle":"","family":"Harris","given":"I. M.","non-dropping-particle":"","parse-names":false,"suffix":""}],"container-title":"Journal of Agricultural Science","id":"ITEM-1","issue":"6","issued":{"date-parts":[["2009"]]},"page":"707-719","title":"Carbon footprinting of lamb and beef production systems: Insights from an empirical analysis of farms in Wales, UK","type":"article-journal","volume":"147"},"uris":["http://www.mendeley.com/documents/?uuid=9e8fef8d-7573-4a61-9141-a665bbfe3a18"]}],"mendeley":{"formattedCitation":"(Edwards-Jones &lt;i&gt;et al.&lt;/i&gt;, 2009)","manualFormatting":"Edwards-Jones et al. (2009)","plainTextFormattedCitation":"(Edwards-Jones et al., 2009)","previouslyFormattedCitation":"(Edwards-Jones &lt;i&gt;et al.&lt;/i&gt;, 2009)"},"properties":{"noteIndex":0},"schema":"https://github.com/citation-style-language/schema/raw/master/csl-citation.json"}</w:instrText>
      </w:r>
      <w:r w:rsidRPr="002E3A25">
        <w:rPr>
          <w:rFonts w:cstheme="minorHAnsi"/>
        </w:rPr>
        <w:fldChar w:fldCharType="separate"/>
      </w:r>
      <w:r w:rsidRPr="002E3A25">
        <w:rPr>
          <w:rFonts w:cstheme="minorHAnsi"/>
          <w:noProof/>
        </w:rPr>
        <w:t xml:space="preserve">Edwards-Jones </w:t>
      </w:r>
      <w:r w:rsidRPr="002E3A25">
        <w:rPr>
          <w:rFonts w:cstheme="minorHAnsi"/>
          <w:i/>
          <w:noProof/>
        </w:rPr>
        <w:t>et al.</w:t>
      </w:r>
      <w:r w:rsidRPr="002E3A25">
        <w:rPr>
          <w:rFonts w:cstheme="minorHAnsi"/>
          <w:noProof/>
        </w:rPr>
        <w:t xml:space="preserve"> (2009)</w:t>
      </w:r>
      <w:r w:rsidRPr="002E3A25">
        <w:rPr>
          <w:rFonts w:cstheme="minorHAnsi"/>
        </w:rPr>
        <w:fldChar w:fldCharType="end"/>
      </w:r>
      <w:r w:rsidRPr="002E3A25">
        <w:rPr>
          <w:rFonts w:cstheme="minorHAnsi"/>
        </w:rPr>
        <w:t xml:space="preserve"> in which one farm was estimated to produce lambs at 13kg CO</w:t>
      </w:r>
      <w:r w:rsidRPr="002E3A25">
        <w:rPr>
          <w:rFonts w:cstheme="minorHAnsi"/>
          <w:vertAlign w:val="subscript"/>
        </w:rPr>
        <w:t>2</w:t>
      </w:r>
      <w:r w:rsidRPr="002E3A25">
        <w:rPr>
          <w:rFonts w:cstheme="minorHAnsi"/>
        </w:rPr>
        <w:t>e</w:t>
      </w:r>
      <w:r w:rsidRPr="002E3A25">
        <w:rPr>
          <w:rFonts w:cstheme="minorHAnsi"/>
          <w:vertAlign w:val="superscript"/>
        </w:rPr>
        <w:t>-</w:t>
      </w:r>
      <w:r w:rsidRPr="002E3A25">
        <w:rPr>
          <w:rFonts w:cstheme="minorHAnsi"/>
        </w:rPr>
        <w:t xml:space="preserve"> while another was estimated at 52kg CO</w:t>
      </w:r>
      <w:r w:rsidRPr="002E3A25">
        <w:rPr>
          <w:rFonts w:cstheme="minorHAnsi"/>
          <w:vertAlign w:val="subscript"/>
        </w:rPr>
        <w:t>2</w:t>
      </w:r>
      <w:r w:rsidRPr="002E3A25">
        <w:rPr>
          <w:rFonts w:cstheme="minorHAnsi"/>
        </w:rPr>
        <w:t>e</w:t>
      </w:r>
      <w:r w:rsidRPr="002E3A25">
        <w:rPr>
          <w:rFonts w:cstheme="minorHAnsi"/>
          <w:vertAlign w:val="superscript"/>
        </w:rPr>
        <w:t>-</w:t>
      </w:r>
      <w:r w:rsidRPr="002E3A25">
        <w:rPr>
          <w:rFonts w:cstheme="minorHAnsi"/>
        </w:rPr>
        <w:t xml:space="preserve">. The figure used in the analysis above </w:t>
      </w:r>
      <w:proofErr w:type="gramStart"/>
      <w:r w:rsidRPr="002E3A25">
        <w:rPr>
          <w:rFonts w:cstheme="minorHAnsi"/>
        </w:rPr>
        <w:t>takes into account</w:t>
      </w:r>
      <w:proofErr w:type="gramEnd"/>
      <w:r w:rsidRPr="002E3A25">
        <w:rPr>
          <w:rFonts w:cstheme="minorHAnsi"/>
        </w:rPr>
        <w:t xml:space="preserve"> upland and lowland farming methods and the results of multiple studies to estimate a UK average figure which it is determined is the best solution to this issue.</w:t>
      </w:r>
    </w:p>
    <w:p w14:paraId="3B1E181C" w14:textId="77777777" w:rsidR="002E3A25" w:rsidRPr="002E3A25" w:rsidRDefault="002E3A25" w:rsidP="002E3A25">
      <w:pPr>
        <w:rPr>
          <w:rFonts w:cstheme="minorHAnsi"/>
        </w:rPr>
      </w:pPr>
    </w:p>
    <w:p w14:paraId="0C8FC1EB" w14:textId="4DE3BB69" w:rsidR="002E3A25" w:rsidRPr="002E3A25" w:rsidRDefault="002E3A25" w:rsidP="002E3A25">
      <w:pPr>
        <w:rPr>
          <w:rFonts w:cstheme="minorHAnsi"/>
        </w:rPr>
      </w:pPr>
      <w:r w:rsidRPr="002E3A25">
        <w:rPr>
          <w:rFonts w:cstheme="minorHAnsi"/>
        </w:rPr>
        <w:t>Continuing with the meat, a total of 3219kg of pork was ordered, comprised of 780kg of various cuts of pork (</w:t>
      </w:r>
      <w:proofErr w:type="spellStart"/>
      <w:r w:rsidRPr="002E3A25">
        <w:rPr>
          <w:rFonts w:cstheme="minorHAnsi"/>
        </w:rPr>
        <w:t>eg.</w:t>
      </w:r>
      <w:proofErr w:type="spellEnd"/>
      <w:r w:rsidRPr="002E3A25">
        <w:rPr>
          <w:rFonts w:cstheme="minorHAnsi"/>
        </w:rPr>
        <w:t xml:space="preserve"> loin steaks, bellies), 1000kg of bacon, 1271kg sausage meat and 168kg cured meat (hams etc). Pork has a significantly lower CI than beef or lamb at 6kg CO</w:t>
      </w:r>
      <w:r w:rsidRPr="002E3A25">
        <w:rPr>
          <w:rFonts w:cstheme="minorHAnsi"/>
          <w:vertAlign w:val="subscript"/>
        </w:rPr>
        <w:t>2</w:t>
      </w:r>
      <w:r w:rsidRPr="002E3A25">
        <w:rPr>
          <w:rFonts w:cstheme="minorHAnsi"/>
        </w:rPr>
        <w:t>e</w:t>
      </w:r>
      <w:r w:rsidRPr="002E3A25">
        <w:rPr>
          <w:rFonts w:cstheme="minorHAnsi"/>
          <w:vertAlign w:val="superscript"/>
        </w:rPr>
        <w:t>-</w:t>
      </w:r>
      <w:r w:rsidRPr="002E3A25">
        <w:rPr>
          <w:rFonts w:cstheme="minorHAnsi"/>
        </w:rPr>
        <w:t xml:space="preserve">, leaving us with a total of </w:t>
      </w:r>
      <w:r w:rsidRPr="002E3A25">
        <w:rPr>
          <w:rFonts w:cstheme="minorHAnsi"/>
          <w:u w:val="single"/>
        </w:rPr>
        <w:t>19314kg CO</w:t>
      </w:r>
      <w:r w:rsidRPr="002E3A25">
        <w:rPr>
          <w:rFonts w:cstheme="minorHAnsi"/>
          <w:u w:val="single"/>
          <w:vertAlign w:val="subscript"/>
        </w:rPr>
        <w:t>2</w:t>
      </w:r>
      <w:r w:rsidRPr="002E3A25">
        <w:rPr>
          <w:rFonts w:cstheme="minorHAnsi"/>
          <w:u w:val="single"/>
        </w:rPr>
        <w:t>e</w:t>
      </w:r>
      <w:r w:rsidRPr="002E3A25">
        <w:rPr>
          <w:rFonts w:cstheme="minorHAnsi"/>
          <w:u w:val="single"/>
          <w:vertAlign w:val="superscript"/>
        </w:rPr>
        <w:t>-</w:t>
      </w:r>
      <w:r w:rsidRPr="002E3A25">
        <w:rPr>
          <w:rFonts w:cstheme="minorHAnsi"/>
          <w:u w:val="single"/>
        </w:rPr>
        <w:t xml:space="preserve"> </w:t>
      </w:r>
      <w:r w:rsidRPr="002E3A25">
        <w:rPr>
          <w:rFonts w:cstheme="minorHAnsi"/>
        </w:rPr>
        <w:t xml:space="preserve"> from the 2020 order </w:t>
      </w:r>
      <w:r w:rsidRPr="002E3A25">
        <w:rPr>
          <w:rFonts w:cstheme="minorHAnsi"/>
        </w:rPr>
        <w:fldChar w:fldCharType="begin" w:fldLock="1"/>
      </w:r>
      <w:r w:rsidR="00DB677C">
        <w:rPr>
          <w:rFonts w:cstheme="minorHAnsi"/>
        </w:rPr>
        <w:instrText>ADDIN CSL_CITATION {"citationItems":[{"id":"ITEM-1","itemData":{"DOI":"10.1016/j.jclepro.2016.04.082","ISSN":"09596526","abstract":"This paper presents the results of a systematic literature review of greenhouse gas emissions for different food categories from life cycle assessment (LCA) studies, to enable streamline calculations that could inform dietary choice. The motivation for completing the paper was the inadequate synthesis of food greenhouse gas emissions available in the public domain. The paper reviewed 369 published studies that provided 1718 global warming potential (GWP) values for 168 varieties of fresh produce. A meta-analysis of the LCA studies was completed for the following categories: fresh vegetables (root vegetables, brassica, leaves and stems); fresh fruits (pepo, hesperidium, true berries, pomes, aggregates fruits and drupes); staples (grains, legumes, nuts, seeds and rice); dairy (almond/coconut milk, soy milk, dairy milk, butter and cheese); non-ruminant livestock (chicken, fish, pork); and ruminant livestock (lamb and beef). The meta-analysis indicates a clear greenhouse gas hierarchy emerging across the food categories, with grains, fruit and vegetables having the lowest impact and meat from ruminants having the highest impact. The meta-analysis presents the median, mean, standard deviation, upper and lower quartile, minimum and maximum results for each food category. The resultant data enables streamline calculations of the global warming potential of human diets, and is illustrated by a short case study of an Australian family's weekly shop. The database is provided in the Appendix as a resource for practitioners. The paper concludes with recommendations for future LCA studies to focus upon with respect to content and approach.","author":[{"dropping-particle":"","family":"Clune","given":"Stephen","non-dropping-particle":"","parse-names":false,"suffix":""},{"dropping-particle":"","family":"Crossin","given":"Enda","non-dropping-particle":"","parse-names":false,"suffix":""},{"dropping-particle":"","family":"Verghese","given":"Karli","non-dropping-particle":"","parse-names":false,"suffix":""}],"container-title":"Journal of Cleaner Production","id":"ITEM-1","issued":{"date-parts":[["2017"]]},"page":"766-783","publisher":"Elsevier Ltd","title":"Systematic review of greenhouse gas emissions for different fresh food categories","type":"article-journal","volume":"140"},"uris":["http://www.mendeley.com/documents/?uuid=0e341aac-86ff-4f87-808a-31076b0523e3"]}],"mendeley":{"formattedCitation":"(Clune &lt;i&gt;et al.&lt;/i&gt;, 2017)","plainTextFormattedCitation":"(Clune et al., 2017)","previouslyFormattedCitation":"(Clune &lt;i&gt;et al.&lt;/i&gt;, 2017)"},"properties":{"noteIndex":0},"schema":"https://github.com/citation-style-language/schema/raw/master/csl-citation.json"}</w:instrText>
      </w:r>
      <w:r w:rsidRPr="002E3A25">
        <w:rPr>
          <w:rFonts w:cstheme="minorHAnsi"/>
        </w:rPr>
        <w:fldChar w:fldCharType="separate"/>
      </w:r>
      <w:r w:rsidR="00A144E6" w:rsidRPr="00A144E6">
        <w:rPr>
          <w:rFonts w:cstheme="minorHAnsi"/>
          <w:noProof/>
        </w:rPr>
        <w:t xml:space="preserve">(Clune </w:t>
      </w:r>
      <w:r w:rsidR="00A144E6" w:rsidRPr="00A144E6">
        <w:rPr>
          <w:rFonts w:cstheme="minorHAnsi"/>
          <w:i/>
          <w:noProof/>
        </w:rPr>
        <w:t>et al.</w:t>
      </w:r>
      <w:r w:rsidR="00A144E6" w:rsidRPr="00A144E6">
        <w:rPr>
          <w:rFonts w:cstheme="minorHAnsi"/>
          <w:noProof/>
        </w:rPr>
        <w:t>, 2017)</w:t>
      </w:r>
      <w:r w:rsidRPr="002E3A25">
        <w:rPr>
          <w:rFonts w:cstheme="minorHAnsi"/>
        </w:rPr>
        <w:fldChar w:fldCharType="end"/>
      </w:r>
      <w:r w:rsidRPr="002E3A25">
        <w:rPr>
          <w:rFonts w:cstheme="minorHAnsi"/>
        </w:rPr>
        <w:t xml:space="preserve">. </w:t>
      </w:r>
    </w:p>
    <w:p w14:paraId="020EFC63" w14:textId="77777777" w:rsidR="002E3A25" w:rsidRPr="002E3A25" w:rsidRDefault="002E3A25" w:rsidP="002E3A25">
      <w:pPr>
        <w:rPr>
          <w:rFonts w:cstheme="minorHAnsi"/>
        </w:rPr>
      </w:pPr>
    </w:p>
    <w:p w14:paraId="13F5154B" w14:textId="4E7D5879" w:rsidR="002E3A25" w:rsidRPr="002E3A25" w:rsidRDefault="002E3A25" w:rsidP="002E3A25">
      <w:pPr>
        <w:pStyle w:val="Heading3"/>
      </w:pPr>
      <w:bookmarkStart w:id="36" w:name="_Toc80349579"/>
      <w:bookmarkStart w:id="37" w:name="_Toc81915315"/>
      <w:bookmarkStart w:id="38" w:name="_Toc81916160"/>
      <w:bookmarkStart w:id="39" w:name="_Toc81916196"/>
      <w:bookmarkStart w:id="40" w:name="_Toc81917219"/>
      <w:bookmarkStart w:id="41" w:name="_Toc81918701"/>
      <w:bookmarkStart w:id="42" w:name="_Toc81920009"/>
      <w:bookmarkStart w:id="43" w:name="_Toc81920123"/>
      <w:bookmarkStart w:id="44" w:name="_Toc81920173"/>
      <w:bookmarkStart w:id="45" w:name="_Toc81920723"/>
      <w:bookmarkStart w:id="46" w:name="_Toc82606260"/>
      <w:bookmarkStart w:id="47" w:name="_Toc82606311"/>
      <w:bookmarkStart w:id="48" w:name="_Toc82606701"/>
      <w:bookmarkStart w:id="49" w:name="_Toc82607049"/>
      <w:bookmarkStart w:id="50" w:name="_Toc82607137"/>
      <w:r>
        <w:t xml:space="preserve"> </w:t>
      </w:r>
      <w:bookmarkStart w:id="51" w:name="_Toc83984898"/>
      <w:r w:rsidRPr="002E3A25">
        <w:t>Poultry</w:t>
      </w:r>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p>
    <w:p w14:paraId="3C3EA1FC" w14:textId="77777777" w:rsidR="002E3A25" w:rsidRPr="002E3A25" w:rsidRDefault="002E3A25" w:rsidP="002E3A25">
      <w:pPr>
        <w:rPr>
          <w:rFonts w:cstheme="minorHAnsi"/>
        </w:rPr>
      </w:pPr>
    </w:p>
    <w:p w14:paraId="49D912D1" w14:textId="4B78E8B5" w:rsidR="002E3A25" w:rsidRPr="002E3A25" w:rsidRDefault="002E3A25" w:rsidP="002E3A25">
      <w:pPr>
        <w:rPr>
          <w:rFonts w:cstheme="minorHAnsi"/>
        </w:rPr>
      </w:pPr>
      <w:r w:rsidRPr="002E3A25">
        <w:rPr>
          <w:rFonts w:cstheme="minorHAnsi"/>
        </w:rPr>
        <w:t xml:space="preserve">In general, poultry has a much lower CI than red meat, largely due to it being non-ruminant in nature and therefore lacking output from the enteric fermentation process found in, for example, cows. It is perhaps not surprising, then, that the 1200kg of chicken ordered in 2020 resulted in </w:t>
      </w:r>
      <w:r w:rsidRPr="002E3A25">
        <w:rPr>
          <w:rFonts w:cstheme="minorHAnsi"/>
          <w:u w:val="single"/>
        </w:rPr>
        <w:t>4994kg CO</w:t>
      </w:r>
      <w:r w:rsidRPr="002E3A25">
        <w:rPr>
          <w:rFonts w:cstheme="minorHAnsi"/>
          <w:u w:val="single"/>
          <w:vertAlign w:val="subscript"/>
        </w:rPr>
        <w:t>2</w:t>
      </w:r>
      <w:r w:rsidRPr="002E3A25">
        <w:rPr>
          <w:rFonts w:cstheme="minorHAnsi"/>
          <w:u w:val="single"/>
        </w:rPr>
        <w:t>e</w:t>
      </w:r>
      <w:r w:rsidRPr="002E3A25">
        <w:rPr>
          <w:rFonts w:cstheme="minorHAnsi"/>
          <w:u w:val="single"/>
          <w:vertAlign w:val="superscript"/>
        </w:rPr>
        <w:t>-</w:t>
      </w:r>
      <w:r w:rsidRPr="002E3A25">
        <w:rPr>
          <w:rFonts w:cstheme="minorHAnsi"/>
        </w:rPr>
        <w:t xml:space="preserve"> when an estimate for CI of 4.12kg CO</w:t>
      </w:r>
      <w:r w:rsidRPr="002E3A25">
        <w:rPr>
          <w:rFonts w:cstheme="minorHAnsi"/>
          <w:vertAlign w:val="subscript"/>
        </w:rPr>
        <w:t>2</w:t>
      </w:r>
      <w:r w:rsidRPr="002E3A25">
        <w:rPr>
          <w:rFonts w:cstheme="minorHAnsi"/>
        </w:rPr>
        <w:t>e</w:t>
      </w:r>
      <w:r w:rsidRPr="002E3A25">
        <w:rPr>
          <w:rFonts w:cstheme="minorHAnsi"/>
          <w:vertAlign w:val="superscript"/>
        </w:rPr>
        <w:t>-</w:t>
      </w:r>
      <w:r w:rsidRPr="002E3A25">
        <w:rPr>
          <w:rFonts w:cstheme="minorHAnsi"/>
        </w:rPr>
        <w:t xml:space="preserve"> is used </w:t>
      </w:r>
      <w:r w:rsidRPr="002E3A25">
        <w:rPr>
          <w:rFonts w:cstheme="minorHAnsi"/>
        </w:rPr>
        <w:fldChar w:fldCharType="begin" w:fldLock="1"/>
      </w:r>
      <w:r w:rsidR="00DB677C">
        <w:rPr>
          <w:rFonts w:cstheme="minorHAnsi"/>
        </w:rPr>
        <w:instrText>ADDIN CSL_CITATION {"citationItems":[{"id":"ITEM-1","itemData":{"DOI":"10.1016/j.jclepro.2016.04.082","ISSN":"09596526","abstract":"This paper presents the results of a systematic literature review of greenhouse gas emissions for different food categories from life cycle assessment (LCA) studies, to enable streamline calculations that could inform dietary choice. The motivation for completing the paper was the inadequate synthesis of food greenhouse gas emissions available in the public domain. The paper reviewed 369 published studies that provided 1718 global warming potential (GWP) values for 168 varieties of fresh produce. A meta-analysis of the LCA studies was completed for the following categories: fresh vegetables (root vegetables, brassica, leaves and stems); fresh fruits (pepo, hesperidium, true berries, pomes, aggregates fruits and drupes); staples (grains, legumes, nuts, seeds and rice); dairy (almond/coconut milk, soy milk, dairy milk, butter and cheese); non-ruminant livestock (chicken, fish, pork); and ruminant livestock (lamb and beef). The meta-analysis indicates a clear greenhouse gas hierarchy emerging across the food categories, with grains, fruit and vegetables having the lowest impact and meat from ruminants having the highest impact. The meta-analysis presents the median, mean, standard deviation, upper and lower quartile, minimum and maximum results for each food category. The resultant data enables streamline calculations of the global warming potential of human diets, and is illustrated by a short case study of an Australian family's weekly shop. The database is provided in the Appendix as a resource for practitioners. The paper concludes with recommendations for future LCA studies to focus upon with respect to content and approach.","author":[{"dropping-particle":"","family":"Clune","given":"Stephen","non-dropping-particle":"","parse-names":false,"suffix":""},{"dropping-particle":"","family":"Crossin","given":"Enda","non-dropping-particle":"","parse-names":false,"suffix":""},{"dropping-particle":"","family":"Verghese","given":"Karli","non-dropping-particle":"","parse-names":false,"suffix":""}],"container-title":"Journal of Cleaner Production","id":"ITEM-1","issued":{"date-parts":[["2017"]]},"page":"766-783","publisher":"Elsevier Ltd","title":"Systematic review of greenhouse gas emissions for different fresh food categories","type":"article-journal","volume":"140"},"uris":["http://www.mendeley.com/documents/?uuid=0e341aac-86ff-4f87-808a-31076b0523e3"]}],"mendeley":{"formattedCitation":"(Clune &lt;i&gt;et al.&lt;/i&gt;, 2017)","plainTextFormattedCitation":"(Clune et al., 2017)","previouslyFormattedCitation":"(Clune &lt;i&gt;et al.&lt;/i&gt;, 2017)"},"properties":{"noteIndex":0},"schema":"https://github.com/citation-style-language/schema/raw/master/csl-citation.json"}</w:instrText>
      </w:r>
      <w:r w:rsidRPr="002E3A25">
        <w:rPr>
          <w:rFonts w:cstheme="minorHAnsi"/>
        </w:rPr>
        <w:fldChar w:fldCharType="separate"/>
      </w:r>
      <w:r w:rsidR="00A144E6" w:rsidRPr="00A144E6">
        <w:rPr>
          <w:rFonts w:cstheme="minorHAnsi"/>
          <w:noProof/>
        </w:rPr>
        <w:t xml:space="preserve">(Clune </w:t>
      </w:r>
      <w:r w:rsidR="00A144E6" w:rsidRPr="00A144E6">
        <w:rPr>
          <w:rFonts w:cstheme="minorHAnsi"/>
          <w:i/>
          <w:noProof/>
        </w:rPr>
        <w:t>et al.</w:t>
      </w:r>
      <w:r w:rsidR="00A144E6" w:rsidRPr="00A144E6">
        <w:rPr>
          <w:rFonts w:cstheme="minorHAnsi"/>
          <w:noProof/>
        </w:rPr>
        <w:t>, 2017)</w:t>
      </w:r>
      <w:r w:rsidRPr="002E3A25">
        <w:rPr>
          <w:rFonts w:cstheme="minorHAnsi"/>
        </w:rPr>
        <w:fldChar w:fldCharType="end"/>
      </w:r>
      <w:r w:rsidRPr="002E3A25">
        <w:rPr>
          <w:rFonts w:cstheme="minorHAnsi"/>
        </w:rPr>
        <w:t xml:space="preserve">, which is much lower when compared with the values for red meat. </w:t>
      </w:r>
    </w:p>
    <w:p w14:paraId="27B3C6B3" w14:textId="77777777" w:rsidR="002E3A25" w:rsidRPr="002E3A25" w:rsidRDefault="002E3A25" w:rsidP="002E3A25">
      <w:pPr>
        <w:rPr>
          <w:rFonts w:cstheme="minorHAnsi"/>
        </w:rPr>
      </w:pPr>
    </w:p>
    <w:p w14:paraId="36DA94A6" w14:textId="335305E3" w:rsidR="002E3A25" w:rsidRPr="002E3A25" w:rsidRDefault="002E3A25" w:rsidP="002E3A25">
      <w:pPr>
        <w:rPr>
          <w:rFonts w:cstheme="minorHAnsi"/>
        </w:rPr>
      </w:pPr>
      <w:r w:rsidRPr="002E3A25">
        <w:rPr>
          <w:rFonts w:cstheme="minorHAnsi"/>
        </w:rPr>
        <w:t xml:space="preserve">Chicken sits at the midpoint of poultry in terms of CI; the 80kg of duck produced </w:t>
      </w:r>
      <w:r w:rsidRPr="002E3A25">
        <w:rPr>
          <w:rFonts w:cstheme="minorHAnsi"/>
          <w:u w:val="single"/>
        </w:rPr>
        <w:t>247.2kg CO</w:t>
      </w:r>
      <w:r w:rsidRPr="002E3A25">
        <w:rPr>
          <w:rFonts w:cstheme="minorHAnsi"/>
          <w:u w:val="single"/>
          <w:vertAlign w:val="subscript"/>
        </w:rPr>
        <w:t>2</w:t>
      </w:r>
      <w:r w:rsidRPr="002E3A25">
        <w:rPr>
          <w:rFonts w:cstheme="minorHAnsi"/>
          <w:u w:val="single"/>
        </w:rPr>
        <w:t>e</w:t>
      </w:r>
      <w:r w:rsidRPr="002E3A25">
        <w:rPr>
          <w:rFonts w:cstheme="minorHAnsi"/>
          <w:u w:val="single"/>
          <w:vertAlign w:val="superscript"/>
        </w:rPr>
        <w:t>-</w:t>
      </w:r>
      <w:r w:rsidRPr="002E3A25">
        <w:rPr>
          <w:rFonts w:cstheme="minorHAnsi"/>
        </w:rPr>
        <w:t xml:space="preserve"> at a lower average of 3.09kg CO</w:t>
      </w:r>
      <w:r w:rsidRPr="002E3A25">
        <w:rPr>
          <w:rFonts w:cstheme="minorHAnsi"/>
          <w:vertAlign w:val="subscript"/>
        </w:rPr>
        <w:t>2</w:t>
      </w:r>
      <w:r w:rsidRPr="002E3A25">
        <w:rPr>
          <w:rFonts w:cstheme="minorHAnsi"/>
        </w:rPr>
        <w:t>e</w:t>
      </w:r>
      <w:r w:rsidRPr="002E3A25">
        <w:rPr>
          <w:rFonts w:cstheme="minorHAnsi"/>
          <w:vertAlign w:val="superscript"/>
        </w:rPr>
        <w:t>-</w:t>
      </w:r>
      <w:r w:rsidRPr="002E3A25">
        <w:rPr>
          <w:rFonts w:cstheme="minorHAnsi"/>
        </w:rPr>
        <w:t xml:space="preserve">, and the 150kg of turkey was more comparable to </w:t>
      </w:r>
      <w:r w:rsidRPr="002E3A25">
        <w:rPr>
          <w:rFonts w:cstheme="minorHAnsi"/>
        </w:rPr>
        <w:lastRenderedPageBreak/>
        <w:t>pork at 6.04kg CO</w:t>
      </w:r>
      <w:r w:rsidRPr="002E3A25">
        <w:rPr>
          <w:rFonts w:cstheme="minorHAnsi"/>
          <w:vertAlign w:val="subscript"/>
        </w:rPr>
        <w:t>2</w:t>
      </w:r>
      <w:r w:rsidRPr="002E3A25">
        <w:rPr>
          <w:rFonts w:cstheme="minorHAnsi"/>
        </w:rPr>
        <w:t>e</w:t>
      </w:r>
      <w:r w:rsidRPr="002E3A25">
        <w:rPr>
          <w:rFonts w:cstheme="minorHAnsi"/>
          <w:vertAlign w:val="superscript"/>
        </w:rPr>
        <w:t>-</w:t>
      </w:r>
      <w:r w:rsidRPr="002E3A25">
        <w:rPr>
          <w:rFonts w:cstheme="minorHAnsi"/>
        </w:rPr>
        <w:t xml:space="preserve">; this resulted in a CI of </w:t>
      </w:r>
      <w:r w:rsidRPr="002E3A25">
        <w:rPr>
          <w:rFonts w:cstheme="minorHAnsi"/>
          <w:u w:val="single"/>
        </w:rPr>
        <w:t>906kg CO</w:t>
      </w:r>
      <w:r w:rsidRPr="002E3A25">
        <w:rPr>
          <w:rFonts w:cstheme="minorHAnsi"/>
          <w:u w:val="single"/>
          <w:vertAlign w:val="subscript"/>
        </w:rPr>
        <w:t>2</w:t>
      </w:r>
      <w:r w:rsidRPr="002E3A25">
        <w:rPr>
          <w:rFonts w:cstheme="minorHAnsi"/>
          <w:u w:val="single"/>
        </w:rPr>
        <w:t>e</w:t>
      </w:r>
      <w:r w:rsidRPr="002E3A25">
        <w:rPr>
          <w:rFonts w:cstheme="minorHAnsi"/>
          <w:u w:val="single"/>
          <w:vertAlign w:val="superscript"/>
        </w:rPr>
        <w:t>-</w:t>
      </w:r>
      <w:r w:rsidRPr="002E3A25">
        <w:rPr>
          <w:rFonts w:cstheme="minorHAnsi"/>
        </w:rPr>
        <w:t xml:space="preserve"> (all CI estimates from </w:t>
      </w:r>
      <w:r w:rsidRPr="002E3A25">
        <w:rPr>
          <w:rFonts w:cstheme="minorHAnsi"/>
        </w:rPr>
        <w:fldChar w:fldCharType="begin" w:fldLock="1"/>
      </w:r>
      <w:r w:rsidR="00DB677C">
        <w:rPr>
          <w:rFonts w:cstheme="minorHAnsi"/>
        </w:rPr>
        <w:instrText>ADDIN CSL_CITATION {"citationItems":[{"id":"ITEM-1","itemData":{"DOI":"10.1016/j.jclepro.2016.04.082","ISSN":"09596526","abstract":"This paper presents the results of a systematic literature review of greenhouse gas emissions for different food categories from life cycle assessment (LCA) studies, to enable streamline calculations that could inform dietary choice. The motivation for completing the paper was the inadequate synthesis of food greenhouse gas emissions available in the public domain. The paper reviewed 369 published studies that provided 1718 global warming potential (GWP) values for 168 varieties of fresh produce. A meta-analysis of the LCA studies was completed for the following categories: fresh vegetables (root vegetables, brassica, leaves and stems); fresh fruits (pepo, hesperidium, true berries, pomes, aggregates fruits and drupes); staples (grains, legumes, nuts, seeds and rice); dairy (almond/coconut milk, soy milk, dairy milk, butter and cheese); non-ruminant livestock (chicken, fish, pork); and ruminant livestock (lamb and beef). The meta-analysis indicates a clear greenhouse gas hierarchy emerging across the food categories, with grains, fruit and vegetables having the lowest impact and meat from ruminants having the highest impact. The meta-analysis presents the median, mean, standard deviation, upper and lower quartile, minimum and maximum results for each food category. The resultant data enables streamline calculations of the global warming potential of human diets, and is illustrated by a short case study of an Australian family's weekly shop. The database is provided in the Appendix as a resource for practitioners. The paper concludes with recommendations for future LCA studies to focus upon with respect to content and approach.","author":[{"dropping-particle":"","family":"Clune","given":"Stephen","non-dropping-particle":"","parse-names":false,"suffix":""},{"dropping-particle":"","family":"Crossin","given":"Enda","non-dropping-particle":"","parse-names":false,"suffix":""},{"dropping-particle":"","family":"Verghese","given":"Karli","non-dropping-particle":"","parse-names":false,"suffix":""}],"container-title":"Journal of Cleaner Production","id":"ITEM-1","issued":{"date-parts":[["2017"]]},"page":"766-783","publisher":"Elsevier Ltd","title":"Systematic review of greenhouse gas emissions for different fresh food categories","type":"article-journal","volume":"140"},"uris":["http://www.mendeley.com/documents/?uuid=0e341aac-86ff-4f87-808a-31076b0523e3"]}],"mendeley":{"formattedCitation":"(Clune &lt;i&gt;et al.&lt;/i&gt;, 2017)","manualFormatting":"Clune et al., 2017)","plainTextFormattedCitation":"(Clune et al., 2017)","previouslyFormattedCitation":"(Clune &lt;i&gt;et al.&lt;/i&gt;, 2017)"},"properties":{"noteIndex":0},"schema":"https://github.com/citation-style-language/schema/raw/master/csl-citation.json"}</w:instrText>
      </w:r>
      <w:r w:rsidRPr="002E3A25">
        <w:rPr>
          <w:rFonts w:cstheme="minorHAnsi"/>
        </w:rPr>
        <w:fldChar w:fldCharType="separate"/>
      </w:r>
      <w:r w:rsidRPr="002E3A25">
        <w:rPr>
          <w:rFonts w:cstheme="minorHAnsi"/>
          <w:noProof/>
        </w:rPr>
        <w:t xml:space="preserve">Clune </w:t>
      </w:r>
      <w:r w:rsidRPr="002E3A25">
        <w:rPr>
          <w:rFonts w:cstheme="minorHAnsi"/>
          <w:i/>
          <w:noProof/>
        </w:rPr>
        <w:t>et al.</w:t>
      </w:r>
      <w:r w:rsidRPr="002E3A25">
        <w:rPr>
          <w:rFonts w:cstheme="minorHAnsi"/>
          <w:noProof/>
        </w:rPr>
        <w:t>, 2017)</w:t>
      </w:r>
      <w:r w:rsidRPr="002E3A25">
        <w:rPr>
          <w:rFonts w:cstheme="minorHAnsi"/>
        </w:rPr>
        <w:fldChar w:fldCharType="end"/>
      </w:r>
      <w:r w:rsidRPr="002E3A25">
        <w:rPr>
          <w:rFonts w:cstheme="minorHAnsi"/>
        </w:rPr>
        <w:t xml:space="preserve">. </w:t>
      </w:r>
    </w:p>
    <w:p w14:paraId="7A85730D" w14:textId="77777777" w:rsidR="002E3A25" w:rsidRPr="002E3A25" w:rsidRDefault="002E3A25" w:rsidP="002E3A25">
      <w:pPr>
        <w:rPr>
          <w:rFonts w:cstheme="minorHAnsi"/>
        </w:rPr>
      </w:pPr>
    </w:p>
    <w:p w14:paraId="6C9BB640" w14:textId="77777777" w:rsidR="002E3A25" w:rsidRPr="002E3A25" w:rsidRDefault="002E3A25" w:rsidP="002E3A25">
      <w:pPr>
        <w:pStyle w:val="Heading3"/>
      </w:pPr>
      <w:bookmarkStart w:id="52" w:name="_Toc80349580"/>
      <w:bookmarkStart w:id="53" w:name="_Toc81915316"/>
      <w:bookmarkStart w:id="54" w:name="_Toc81916161"/>
      <w:bookmarkStart w:id="55" w:name="_Toc81916197"/>
      <w:bookmarkStart w:id="56" w:name="_Toc81917220"/>
      <w:bookmarkStart w:id="57" w:name="_Toc81918702"/>
      <w:bookmarkStart w:id="58" w:name="_Toc81920010"/>
      <w:bookmarkStart w:id="59" w:name="_Toc81920124"/>
      <w:bookmarkStart w:id="60" w:name="_Toc81920174"/>
      <w:bookmarkStart w:id="61" w:name="_Toc81920724"/>
      <w:bookmarkStart w:id="62" w:name="_Toc82606261"/>
      <w:bookmarkStart w:id="63" w:name="_Toc82606312"/>
      <w:bookmarkStart w:id="64" w:name="_Toc82606702"/>
      <w:bookmarkStart w:id="65" w:name="_Toc82607050"/>
      <w:bookmarkStart w:id="66" w:name="_Toc82607138"/>
      <w:bookmarkStart w:id="67" w:name="_Toc83984899"/>
      <w:r w:rsidRPr="002E3A25">
        <w:t>Dairy products</w:t>
      </w:r>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p>
    <w:p w14:paraId="2CABB142" w14:textId="77777777" w:rsidR="002E3A25" w:rsidRPr="002E3A25" w:rsidRDefault="002E3A25" w:rsidP="002E3A25">
      <w:pPr>
        <w:rPr>
          <w:rFonts w:cstheme="minorHAnsi"/>
        </w:rPr>
      </w:pPr>
    </w:p>
    <w:p w14:paraId="51BBFC21" w14:textId="4D0EA227" w:rsidR="002E3A25" w:rsidRPr="002E3A25" w:rsidRDefault="002E3A25" w:rsidP="002E3A25">
      <w:pPr>
        <w:rPr>
          <w:rFonts w:cstheme="minorHAnsi"/>
        </w:rPr>
      </w:pPr>
      <w:r w:rsidRPr="002E3A25">
        <w:rPr>
          <w:rFonts w:cstheme="minorHAnsi"/>
        </w:rPr>
        <w:t>A total of 1325kg of cheese was ordered in 2020, of which 440kg was cheddar in various forms. While popular, this is also one of the most carbon intensive types of cheese, producing a CI of about 13kg CO</w:t>
      </w:r>
      <w:r w:rsidRPr="002E3A25">
        <w:rPr>
          <w:rFonts w:cstheme="minorHAnsi"/>
          <w:vertAlign w:val="subscript"/>
        </w:rPr>
        <w:t>2</w:t>
      </w:r>
      <w:r w:rsidRPr="002E3A25">
        <w:rPr>
          <w:rFonts w:cstheme="minorHAnsi"/>
        </w:rPr>
        <w:t>e</w:t>
      </w:r>
      <w:r w:rsidRPr="002E3A25">
        <w:rPr>
          <w:rFonts w:cstheme="minorHAnsi"/>
          <w:vertAlign w:val="superscript"/>
        </w:rPr>
        <w:t>-</w:t>
      </w:r>
      <w:r w:rsidRPr="002E3A25">
        <w:rPr>
          <w:rFonts w:cstheme="minorHAnsi"/>
        </w:rPr>
        <w:t xml:space="preserve">. Cheddar alone therefore contributed </w:t>
      </w:r>
      <w:r w:rsidRPr="002E3A25">
        <w:rPr>
          <w:rFonts w:cstheme="minorHAnsi"/>
          <w:u w:val="single"/>
        </w:rPr>
        <w:t>5720kg CO</w:t>
      </w:r>
      <w:r w:rsidRPr="002E3A25">
        <w:rPr>
          <w:rFonts w:cstheme="minorHAnsi"/>
          <w:u w:val="single"/>
          <w:vertAlign w:val="subscript"/>
        </w:rPr>
        <w:t>2</w:t>
      </w:r>
      <w:r w:rsidRPr="002E3A25">
        <w:rPr>
          <w:rFonts w:cstheme="minorHAnsi"/>
          <w:u w:val="single"/>
        </w:rPr>
        <w:t>e</w:t>
      </w:r>
      <w:r w:rsidRPr="002E3A25">
        <w:rPr>
          <w:rFonts w:cstheme="minorHAnsi"/>
          <w:u w:val="single"/>
          <w:vertAlign w:val="superscript"/>
        </w:rPr>
        <w:t>-</w:t>
      </w:r>
      <w:r w:rsidRPr="002E3A25">
        <w:rPr>
          <w:rFonts w:cstheme="minorHAnsi"/>
          <w:vertAlign w:val="superscript"/>
        </w:rPr>
        <w:t xml:space="preserve"> </w:t>
      </w:r>
      <w:r w:rsidRPr="002E3A25">
        <w:rPr>
          <w:rFonts w:cstheme="minorHAnsi"/>
        </w:rPr>
        <w:t xml:space="preserve">to the total </w:t>
      </w:r>
      <w:r w:rsidRPr="002E3A25">
        <w:rPr>
          <w:rFonts w:cstheme="minorHAnsi"/>
        </w:rPr>
        <w:fldChar w:fldCharType="begin" w:fldLock="1"/>
      </w:r>
      <w:r w:rsidR="00DB677C">
        <w:rPr>
          <w:rFonts w:cstheme="minorHAnsi"/>
        </w:rPr>
        <w:instrText>ADDIN CSL_CITATION {"citationItems":[{"id":"ITEM-1","itemData":{"DOI":"10.1016/j.spc.2021.07.022","ISSN":"23525509","abstract":"This paper combines process design and modelling with life cycle sustainability assessment to identify opportunities for improving the environmental and economic performance in the cheese industry. Considering both the production and consumption perspectives, the study considers first a range of improvement options in the cheese manufacturing process, followed by an assessment of the rest of the life cycle. For the manufacturing process, the focus is on energy efficiency and valorisation of waste with the following four options considered: Option 1 is a base case that reflects current manufacturing practice and therefore excludes energy recovery and waste utilisation; Option 2 includes heat integration applied to recover waste heat from the process; Option 3 considers the combination of heat integration with treatment of cheese whey via anaerobic digestion to produce biogas; in Option 4, heat integration is combined with treatment of whey via fermentation to produce bioethanol and animal feed. Cheddar cheese has been selected by way of example as one of the most consumed types of cheese in different countries, including the US and the UK. Using life cycle assessment and life cycle costing, the environmental and economic sustainability of cheese have been assessed for these options from farm gate to cheese-plant gate for the production perspective, and from cradle to grave for the consumption perspective. Option 4 is found to be the best alternative across all impacts and costs for both perspectives. For example, compared to the base case, the climate change impact and life cycle costs of cheese are reduced respectively by 148% and 158% for the production perspective, and by 3.4% and 8% for the consumption perspective. These reductions are mainly due to the co-production of bioethanol and animal feed. Production of biogas from whey in Option 3 has higher environmental impacts than the base case, making it the worst alternative. Taking the consumption of cheese at the UK level as an example, improvements in the manufacturing process via Option 4 could reduce the annual climate change impact of the food sector by around 209 kt CO2 eq./yr and primary energy demand by 6.7 PJ/yr, while increasing the value added of cheese by up to 11%. These results will be of interest to cheese producers, food manufacturers, consumers and policy makers.","author":[{"dropping-particle":"","family":"Gosalvitr","given":"Piya","non-dropping-particle":"","parse-names":false,"suffix":""},{"dropping-particle":"","family":"Cuéllar-Franca","given":"Rosa M.","non-dropping-particle":"","parse-names":false,"suffix":""},{"dropping-particle":"","family":"Smith","given":"Robin","non-dropping-particle":"","parse-names":false,"suffix":""},{"dropping-particle":"","family":"Azapagic","given":"Adisa","non-dropping-particle":"","parse-names":false,"suffix":""}],"container-title":"Sustainable Production and Consumption","id":"ITEM-1","issue":"2021","issued":{"date-parts":[["2021"]]},"page":"969-986","publisher":"Elsevier B.V.","title":"Integrating process modelling and sustainability assessment to improve the environmental and economic sustainability in the cheese industry","type":"article-journal","volume":"28"},"uris":["http://www.mendeley.com/documents/?uuid=19d25e66-2384-4d98-815d-28e6fa7f3d26"]}],"mendeley":{"formattedCitation":"(Gosalvitr &lt;i&gt;et al.&lt;/i&gt;, 2021)","plainTextFormattedCitation":"(Gosalvitr et al., 2021)","previouslyFormattedCitation":"(Gosalvitr &lt;i&gt;et al.&lt;/i&gt;, 2021)"},"properties":{"noteIndex":0},"schema":"https://github.com/citation-style-language/schema/raw/master/csl-citation.json"}</w:instrText>
      </w:r>
      <w:r w:rsidRPr="002E3A25">
        <w:rPr>
          <w:rFonts w:cstheme="minorHAnsi"/>
        </w:rPr>
        <w:fldChar w:fldCharType="separate"/>
      </w:r>
      <w:r w:rsidR="00A144E6" w:rsidRPr="00A144E6">
        <w:rPr>
          <w:rFonts w:cstheme="minorHAnsi"/>
          <w:noProof/>
        </w:rPr>
        <w:t xml:space="preserve">(Gosalvitr </w:t>
      </w:r>
      <w:r w:rsidR="00A144E6" w:rsidRPr="00A144E6">
        <w:rPr>
          <w:rFonts w:cstheme="minorHAnsi"/>
          <w:i/>
          <w:noProof/>
        </w:rPr>
        <w:t>et al.</w:t>
      </w:r>
      <w:r w:rsidR="00A144E6" w:rsidRPr="00A144E6">
        <w:rPr>
          <w:rFonts w:cstheme="minorHAnsi"/>
          <w:noProof/>
        </w:rPr>
        <w:t>, 2021)</w:t>
      </w:r>
      <w:r w:rsidRPr="002E3A25">
        <w:rPr>
          <w:rFonts w:cstheme="minorHAnsi"/>
        </w:rPr>
        <w:fldChar w:fldCharType="end"/>
      </w:r>
      <w:r w:rsidRPr="002E3A25">
        <w:rPr>
          <w:rFonts w:cstheme="minorHAnsi"/>
        </w:rPr>
        <w:t>. For the remaining 885kg of other cheeses, such as feta, halloumi and mozzarella, a CI value of 8kg CO</w:t>
      </w:r>
      <w:r w:rsidRPr="002E3A25">
        <w:rPr>
          <w:rFonts w:cstheme="minorHAnsi"/>
          <w:vertAlign w:val="subscript"/>
        </w:rPr>
        <w:t>2</w:t>
      </w:r>
      <w:r w:rsidRPr="002E3A25">
        <w:rPr>
          <w:rFonts w:cstheme="minorHAnsi"/>
        </w:rPr>
        <w:t>e</w:t>
      </w:r>
      <w:r w:rsidRPr="002E3A25">
        <w:rPr>
          <w:rFonts w:cstheme="minorHAnsi"/>
          <w:vertAlign w:val="superscript"/>
        </w:rPr>
        <w:t>-</w:t>
      </w:r>
      <w:r w:rsidRPr="002E3A25">
        <w:rPr>
          <w:rFonts w:cstheme="minorHAnsi"/>
        </w:rPr>
        <w:t xml:space="preserve"> has been used, based on data from </w:t>
      </w:r>
      <w:r w:rsidRPr="002E3A25">
        <w:rPr>
          <w:rFonts w:cstheme="minorHAnsi"/>
        </w:rPr>
        <w:fldChar w:fldCharType="begin" w:fldLock="1"/>
      </w:r>
      <w:r w:rsidR="00DB677C">
        <w:rPr>
          <w:rFonts w:cstheme="minorHAnsi"/>
        </w:rPr>
        <w:instrText>ADDIN CSL_CITATION {"citationItems":[{"id":"ITEM-1","itemData":{"author":[{"dropping-particle":"","family":"Finnegan","given":"William","non-dropping-particle":"","parse-names":false,"suffix":""}],"container-title":"Jilca","id":"ITEM-1","issued":{"date-parts":[["2017"]]},"page":"1773-1787","publisher":"The International Journal of Life Cycle Assessment","title":"A review of environmental life cycle assessment studies examining cheese production","type":"article-journal"},"uris":["http://www.mendeley.com/documents/?uuid=61e8327f-8677-4a16-a86c-949353e15f63"]},{"id":"ITEM-2","itemData":{"DOI":"10.1016/j.scitotenv.2018.04.045","ISSN":"18791026","PMID":"29660720","abstract":"The environmental performance of a small-scale cheese factory sited in a NW Spanish region has been analysed by Life Cycle Assessment (LCA) as representative of numerous cheese traditional factories that are scattered through the European Union, especially in the southern countries. Inventory data were directly obtained from this facility corresponding to one-year operation, and the main subsystems involved in cheese production were included, i.e. raw materials, water, electricity, energy, cleaning products, packaging materials, transports, solid and liquid wastes and gas emissions. Results indicated that the environmental impacts derived from cheese making were mainly originated from raw milk production and the natural land transformation was the most affected of the considered categories. On the contrary, the manufacturing of packaging material and other non-dairy ingredients barely influenced on the total impact. Additionally, an average carbon footprint of the cheeses produced in the analysed facility has also been calculated, resulting milk production and pellet boiler emissions the most contributing subsystems. Furthermore, it was notable the positive environmental effect that entailed the direct use of whey as animal feed, which was considered in this study as avoided fodder. Finally, a revision of published works regarding the environmental performance of cheese production worldwide was provided and compared to results found in the present work. According to the analysed data, it is clear that the content of fat and dry extract are determinant factors for the carbon footprint of cheeses, whereas the cheesemaking scale and the geographical area have a very low effect.","author":[{"dropping-particle":"","family":"Canellada","given":"Fernando","non-dropping-particle":"","parse-names":false,"suffix":""},{"dropping-particle":"","family":"Laca","given":"Amanda","non-dropping-particle":"","parse-names":false,"suffix":""},{"dropping-particle":"","family":"Laca","given":"Adriana","non-dropping-particle":"","parse-names":false,"suffix":""},{"dropping-particle":"","family":"Díaz","given":"Mario","non-dropping-particle":"","parse-names":false,"suffix":""}],"container-title":"Science of the Total Environment","id":"ITEM-2","issued":{"date-parts":[["2018"]]},"page":"167-177","publisher":"Elsevier B.V.","title":"Environmental impact of cheese production: A case study of a small-scale factory in southern Europe and global overview of carbon footprint","type":"article-journal","volume":"635"},"uris":["http://www.mendeley.com/documents/?uuid=6e5defe1-23c5-4ec4-8a4e-adc395fa1e34"]}],"mendeley":{"formattedCitation":"(Canellada &lt;i&gt;et al.&lt;/i&gt;, 2018; Finnegan, 2017)","manualFormatting":"Canellada et al. (2018) and Finnegan (2017)","plainTextFormattedCitation":"(Canellada et al., 2018; Finnegan, 2017)","previouslyFormattedCitation":"(Canellada &lt;i&gt;et al.&lt;/i&gt;, 2018; Finnegan, 2017)"},"properties":{"noteIndex":0},"schema":"https://github.com/citation-style-language/schema/raw/master/csl-citation.json"}</w:instrText>
      </w:r>
      <w:r w:rsidRPr="002E3A25">
        <w:rPr>
          <w:rFonts w:cstheme="minorHAnsi"/>
        </w:rPr>
        <w:fldChar w:fldCharType="separate"/>
      </w:r>
      <w:r w:rsidRPr="002E3A25">
        <w:rPr>
          <w:rFonts w:cstheme="minorHAnsi"/>
          <w:noProof/>
        </w:rPr>
        <w:t xml:space="preserve">Canellada </w:t>
      </w:r>
      <w:r w:rsidRPr="002E3A25">
        <w:rPr>
          <w:rFonts w:cstheme="minorHAnsi"/>
          <w:i/>
          <w:noProof/>
        </w:rPr>
        <w:t>et al.</w:t>
      </w:r>
      <w:r w:rsidRPr="002E3A25">
        <w:rPr>
          <w:rFonts w:cstheme="minorHAnsi"/>
          <w:noProof/>
        </w:rPr>
        <w:t xml:space="preserve"> (2018) and Finnegan (2017)</w:t>
      </w:r>
      <w:r w:rsidRPr="002E3A25">
        <w:rPr>
          <w:rFonts w:cstheme="minorHAnsi"/>
        </w:rPr>
        <w:fldChar w:fldCharType="end"/>
      </w:r>
      <w:r w:rsidRPr="002E3A25">
        <w:rPr>
          <w:rFonts w:cstheme="minorHAnsi"/>
        </w:rPr>
        <w:t xml:space="preserve">. This yielded a total of </w:t>
      </w:r>
      <w:r w:rsidRPr="002E3A25">
        <w:rPr>
          <w:rFonts w:cstheme="minorHAnsi"/>
          <w:u w:val="single"/>
        </w:rPr>
        <w:t>7080kg CO</w:t>
      </w:r>
      <w:r w:rsidRPr="002E3A25">
        <w:rPr>
          <w:rFonts w:cstheme="minorHAnsi"/>
          <w:u w:val="single"/>
          <w:vertAlign w:val="subscript"/>
        </w:rPr>
        <w:t>2</w:t>
      </w:r>
      <w:r w:rsidRPr="002E3A25">
        <w:rPr>
          <w:rFonts w:cstheme="minorHAnsi"/>
          <w:u w:val="single"/>
        </w:rPr>
        <w:t>e</w:t>
      </w:r>
      <w:r w:rsidRPr="002E3A25">
        <w:rPr>
          <w:rFonts w:cstheme="minorHAnsi"/>
          <w:u w:val="single"/>
          <w:vertAlign w:val="superscript"/>
        </w:rPr>
        <w:t>-</w:t>
      </w:r>
      <w:r w:rsidRPr="002E3A25">
        <w:rPr>
          <w:rFonts w:cstheme="minorHAnsi"/>
        </w:rPr>
        <w:t xml:space="preserve">, meaning cheese </w:t>
      </w:r>
      <w:proofErr w:type="gramStart"/>
      <w:r w:rsidRPr="002E3A25">
        <w:rPr>
          <w:rFonts w:cstheme="minorHAnsi"/>
        </w:rPr>
        <w:t>as a whole had</w:t>
      </w:r>
      <w:proofErr w:type="gramEnd"/>
      <w:r w:rsidRPr="002E3A25">
        <w:rPr>
          <w:rFonts w:cstheme="minorHAnsi"/>
        </w:rPr>
        <w:t xml:space="preserve"> a CI of </w:t>
      </w:r>
      <w:r w:rsidRPr="002E3A25">
        <w:rPr>
          <w:rFonts w:cstheme="minorHAnsi"/>
          <w:u w:val="single"/>
        </w:rPr>
        <w:t>12800kg CO</w:t>
      </w:r>
      <w:r w:rsidRPr="002E3A25">
        <w:rPr>
          <w:rFonts w:cstheme="minorHAnsi"/>
          <w:u w:val="single"/>
          <w:vertAlign w:val="subscript"/>
        </w:rPr>
        <w:t>2</w:t>
      </w:r>
      <w:r w:rsidRPr="002E3A25">
        <w:rPr>
          <w:rFonts w:cstheme="minorHAnsi"/>
          <w:u w:val="single"/>
        </w:rPr>
        <w:t>e</w:t>
      </w:r>
      <w:r w:rsidRPr="002E3A25">
        <w:rPr>
          <w:rFonts w:cstheme="minorHAnsi"/>
          <w:u w:val="single"/>
          <w:vertAlign w:val="superscript"/>
        </w:rPr>
        <w:t>-</w:t>
      </w:r>
      <w:r w:rsidRPr="002E3A25">
        <w:rPr>
          <w:rFonts w:cstheme="minorHAnsi"/>
        </w:rPr>
        <w:t xml:space="preserve">. </w:t>
      </w:r>
    </w:p>
    <w:p w14:paraId="33C45EF2" w14:textId="77777777" w:rsidR="002E3A25" w:rsidRPr="002E3A25" w:rsidRDefault="002E3A25" w:rsidP="002E3A25">
      <w:pPr>
        <w:rPr>
          <w:rFonts w:cstheme="minorHAnsi"/>
        </w:rPr>
      </w:pPr>
    </w:p>
    <w:p w14:paraId="0F7B4568" w14:textId="29D70C64" w:rsidR="002E3A25" w:rsidRPr="002E3A25" w:rsidRDefault="002E3A25" w:rsidP="002E3A25">
      <w:pPr>
        <w:rPr>
          <w:rFonts w:cstheme="minorHAnsi"/>
        </w:rPr>
      </w:pPr>
      <w:r w:rsidRPr="002E3A25">
        <w:rPr>
          <w:rFonts w:cstheme="minorHAnsi"/>
        </w:rPr>
        <w:t>Not far off this figure is the 1250kg salted &amp; unsalted butter from the 2020 order. At 7.6kg CO</w:t>
      </w:r>
      <w:r w:rsidRPr="002E3A25">
        <w:rPr>
          <w:rFonts w:cstheme="minorHAnsi"/>
          <w:vertAlign w:val="subscript"/>
        </w:rPr>
        <w:t>2</w:t>
      </w:r>
      <w:r w:rsidRPr="002E3A25">
        <w:rPr>
          <w:rFonts w:cstheme="minorHAnsi"/>
        </w:rPr>
        <w:t>e</w:t>
      </w:r>
      <w:r w:rsidRPr="002E3A25">
        <w:rPr>
          <w:rFonts w:cstheme="minorHAnsi"/>
          <w:vertAlign w:val="superscript"/>
        </w:rPr>
        <w:t>-</w:t>
      </w:r>
      <w:r w:rsidRPr="002E3A25">
        <w:rPr>
          <w:rFonts w:cstheme="minorHAnsi"/>
        </w:rPr>
        <w:t xml:space="preserve">, which is an average of the 3 British data sources used in </w:t>
      </w:r>
      <w:r w:rsidRPr="002E3A25">
        <w:rPr>
          <w:rFonts w:cstheme="minorHAnsi"/>
        </w:rPr>
        <w:fldChar w:fldCharType="begin" w:fldLock="1"/>
      </w:r>
      <w:r w:rsidR="00DB677C">
        <w:rPr>
          <w:rFonts w:cstheme="minorHAnsi"/>
        </w:rPr>
        <w:instrText>ADDIN CSL_CITATION {"citationItems":[{"id":"ITEM-1","itemData":{"DOI":"10.1016/j.jclepro.2016.04.082","ISSN":"09596526","abstract":"This paper presents the results of a systematic literature review of greenhouse gas emissions for different food categories from life cycle assessment (LCA) studies, to enable streamline calculations that could inform dietary choice. The motivation for completing the paper was the inadequate synthesis of food greenhouse gas emissions available in the public domain. The paper reviewed 369 published studies that provided 1718 global warming potential (GWP) values for 168 varieties of fresh produce. A meta-analysis of the LCA studies was completed for the following categories: fresh vegetables (root vegetables, brassica, leaves and stems); fresh fruits (pepo, hesperidium, true berries, pomes, aggregates fruits and drupes); staples (grains, legumes, nuts, seeds and rice); dairy (almond/coconut milk, soy milk, dairy milk, butter and cheese); non-ruminant livestock (chicken, fish, pork); and ruminant livestock (lamb and beef). The meta-analysis indicates a clear greenhouse gas hierarchy emerging across the food categories, with grains, fruit and vegetables having the lowest impact and meat from ruminants having the highest impact. The meta-analysis presents the median, mean, standard deviation, upper and lower quartile, minimum and maximum results for each food category. The resultant data enables streamline calculations of the global warming potential of human diets, and is illustrated by a short case study of an Australian family's weekly shop. The database is provided in the Appendix as a resource for practitioners. The paper concludes with recommendations for future LCA studies to focus upon with respect to content and approach.","author":[{"dropping-particle":"","family":"Clune","given":"Stephen","non-dropping-particle":"","parse-names":false,"suffix":""},{"dropping-particle":"","family":"Crossin","given":"Enda","non-dropping-particle":"","parse-names":false,"suffix":""},{"dropping-particle":"","family":"Verghese","given":"Karli","non-dropping-particle":"","parse-names":false,"suffix":""}],"container-title":"Journal of Cleaner Production","id":"ITEM-1","issued":{"date-parts":[["2017"]]},"page":"766-783","publisher":"Elsevier Ltd","title":"Systematic review of greenhouse gas emissions for different fresh food categories","type":"article-journal","volume":"140"},"uris":["http://www.mendeley.com/documents/?uuid=0e341aac-86ff-4f87-808a-31076b0523e3"]}],"mendeley":{"formattedCitation":"(Clune &lt;i&gt;et al.&lt;/i&gt;, 2017)","manualFormatting":"Clune et al.'s (2017)","plainTextFormattedCitation":"(Clune et al., 2017)","previouslyFormattedCitation":"(Clune &lt;i&gt;et al.&lt;/i&gt;, 2017)"},"properties":{"noteIndex":0},"schema":"https://github.com/citation-style-language/schema/raw/master/csl-citation.json"}</w:instrText>
      </w:r>
      <w:r w:rsidRPr="002E3A25">
        <w:rPr>
          <w:rFonts w:cstheme="minorHAnsi"/>
        </w:rPr>
        <w:fldChar w:fldCharType="separate"/>
      </w:r>
      <w:r w:rsidRPr="002E3A25">
        <w:rPr>
          <w:rFonts w:cstheme="minorHAnsi"/>
          <w:noProof/>
        </w:rPr>
        <w:t xml:space="preserve">Clune </w:t>
      </w:r>
      <w:r w:rsidRPr="002E3A25">
        <w:rPr>
          <w:rFonts w:cstheme="minorHAnsi"/>
          <w:i/>
          <w:noProof/>
        </w:rPr>
        <w:t>et al.</w:t>
      </w:r>
      <w:r w:rsidRPr="002E3A25">
        <w:rPr>
          <w:rFonts w:cstheme="minorHAnsi"/>
          <w:noProof/>
        </w:rPr>
        <w:t>'s (2017)</w:t>
      </w:r>
      <w:r w:rsidRPr="002E3A25">
        <w:rPr>
          <w:rFonts w:cstheme="minorHAnsi"/>
        </w:rPr>
        <w:fldChar w:fldCharType="end"/>
      </w:r>
      <w:r w:rsidRPr="002E3A25">
        <w:rPr>
          <w:rFonts w:cstheme="minorHAnsi"/>
        </w:rPr>
        <w:t xml:space="preserve"> study, we reach </w:t>
      </w:r>
      <w:r w:rsidRPr="002E3A25">
        <w:rPr>
          <w:rFonts w:cstheme="minorHAnsi"/>
          <w:u w:val="single"/>
        </w:rPr>
        <w:t>9500kg CO</w:t>
      </w:r>
      <w:r w:rsidRPr="002E3A25">
        <w:rPr>
          <w:rFonts w:cstheme="minorHAnsi"/>
          <w:u w:val="single"/>
          <w:vertAlign w:val="subscript"/>
        </w:rPr>
        <w:t>2</w:t>
      </w:r>
      <w:r w:rsidRPr="002E3A25">
        <w:rPr>
          <w:rFonts w:cstheme="minorHAnsi"/>
          <w:u w:val="single"/>
        </w:rPr>
        <w:t>e</w:t>
      </w:r>
      <w:r w:rsidRPr="002E3A25">
        <w:rPr>
          <w:rFonts w:cstheme="minorHAnsi"/>
          <w:u w:val="single"/>
          <w:vertAlign w:val="superscript"/>
        </w:rPr>
        <w:t>-</w:t>
      </w:r>
      <w:r w:rsidRPr="002E3A25">
        <w:rPr>
          <w:rFonts w:cstheme="minorHAnsi"/>
        </w:rPr>
        <w:t>, demonstrating the relatively high CI of common dairy products.</w:t>
      </w:r>
    </w:p>
    <w:p w14:paraId="072251F2" w14:textId="77777777" w:rsidR="002E3A25" w:rsidRPr="002E3A25" w:rsidRDefault="002E3A25" w:rsidP="002E3A25">
      <w:pPr>
        <w:rPr>
          <w:rFonts w:cstheme="minorHAnsi"/>
        </w:rPr>
      </w:pPr>
    </w:p>
    <w:p w14:paraId="4AAE5601" w14:textId="77777777" w:rsidR="002E3A25" w:rsidRPr="002E3A25" w:rsidRDefault="002E3A25" w:rsidP="002E3A25">
      <w:pPr>
        <w:pStyle w:val="Heading3"/>
      </w:pPr>
      <w:bookmarkStart w:id="68" w:name="_Toc80349581"/>
      <w:bookmarkStart w:id="69" w:name="_Toc81915317"/>
      <w:bookmarkStart w:id="70" w:name="_Toc81916162"/>
      <w:bookmarkStart w:id="71" w:name="_Toc81916198"/>
      <w:bookmarkStart w:id="72" w:name="_Toc81917221"/>
      <w:bookmarkStart w:id="73" w:name="_Toc81918703"/>
      <w:bookmarkStart w:id="74" w:name="_Toc81920011"/>
      <w:bookmarkStart w:id="75" w:name="_Toc81920125"/>
      <w:bookmarkStart w:id="76" w:name="_Toc81920175"/>
      <w:bookmarkStart w:id="77" w:name="_Toc81920725"/>
      <w:bookmarkStart w:id="78" w:name="_Toc82606262"/>
      <w:bookmarkStart w:id="79" w:name="_Toc82606313"/>
      <w:bookmarkStart w:id="80" w:name="_Toc82606703"/>
      <w:bookmarkStart w:id="81" w:name="_Toc82607051"/>
      <w:bookmarkStart w:id="82" w:name="_Toc82607139"/>
      <w:bookmarkStart w:id="83" w:name="_Toc83984900"/>
      <w:r w:rsidRPr="002E3A25">
        <w:t>Fish &amp; seafood</w:t>
      </w:r>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p>
    <w:p w14:paraId="1D263AD5" w14:textId="77777777" w:rsidR="002E3A25" w:rsidRPr="002E3A25" w:rsidRDefault="002E3A25" w:rsidP="002E3A25">
      <w:pPr>
        <w:rPr>
          <w:rFonts w:cstheme="minorHAnsi"/>
        </w:rPr>
      </w:pPr>
    </w:p>
    <w:p w14:paraId="5EABC861" w14:textId="77777777" w:rsidR="002E3A25" w:rsidRPr="002E3A25" w:rsidRDefault="002E3A25" w:rsidP="002E3A25">
      <w:pPr>
        <w:rPr>
          <w:rFonts w:cstheme="minorHAnsi"/>
        </w:rPr>
      </w:pPr>
      <w:r w:rsidRPr="002E3A25">
        <w:rPr>
          <w:rFonts w:cstheme="minorHAnsi"/>
        </w:rPr>
        <w:t xml:space="preserve">In total, 1598kg of frozen seafood products were ordered in 2020. This included 736kg of cod, </w:t>
      </w:r>
      <w:proofErr w:type="gramStart"/>
      <w:r w:rsidRPr="002E3A25">
        <w:rPr>
          <w:rFonts w:cstheme="minorHAnsi"/>
        </w:rPr>
        <w:t>haddock</w:t>
      </w:r>
      <w:proofErr w:type="gramEnd"/>
      <w:r w:rsidRPr="002E3A25">
        <w:rPr>
          <w:rFonts w:cstheme="minorHAnsi"/>
        </w:rPr>
        <w:t xml:space="preserve"> and salmon (200kg of cod and salmon, 336 of haddock). These species have been grouped together due to similar emissions from the three of around 3.4kg CO</w:t>
      </w:r>
      <w:r w:rsidRPr="002E3A25">
        <w:rPr>
          <w:rFonts w:cstheme="minorHAnsi"/>
          <w:vertAlign w:val="subscript"/>
        </w:rPr>
        <w:t>2</w:t>
      </w:r>
      <w:r w:rsidRPr="002E3A25">
        <w:rPr>
          <w:rFonts w:cstheme="minorHAnsi"/>
        </w:rPr>
        <w:t>e</w:t>
      </w:r>
      <w:r w:rsidRPr="002E3A25">
        <w:rPr>
          <w:rFonts w:cstheme="minorHAnsi"/>
          <w:vertAlign w:val="superscript"/>
        </w:rPr>
        <w:t>-</w:t>
      </w:r>
      <w:r w:rsidRPr="002E3A25">
        <w:rPr>
          <w:rFonts w:cstheme="minorHAnsi"/>
        </w:rPr>
        <w:t xml:space="preserve">, giving a total CI of </w:t>
      </w:r>
      <w:r w:rsidRPr="002E3A25">
        <w:rPr>
          <w:rFonts w:cstheme="minorHAnsi"/>
          <w:u w:val="single"/>
        </w:rPr>
        <w:t>2502.4kg CO</w:t>
      </w:r>
      <w:r w:rsidRPr="002E3A25">
        <w:rPr>
          <w:rFonts w:cstheme="minorHAnsi"/>
          <w:u w:val="single"/>
          <w:vertAlign w:val="subscript"/>
        </w:rPr>
        <w:t>2</w:t>
      </w:r>
      <w:r w:rsidRPr="002E3A25">
        <w:rPr>
          <w:rFonts w:cstheme="minorHAnsi"/>
          <w:u w:val="single"/>
        </w:rPr>
        <w:t>e</w:t>
      </w:r>
      <w:r w:rsidRPr="002E3A25">
        <w:rPr>
          <w:rFonts w:cstheme="minorHAnsi"/>
          <w:u w:val="single"/>
          <w:vertAlign w:val="superscript"/>
        </w:rPr>
        <w:t>-</w:t>
      </w:r>
      <w:r w:rsidRPr="002E3A25">
        <w:rPr>
          <w:rFonts w:cstheme="minorHAnsi"/>
        </w:rPr>
        <w:t>. These species have roughly double the CI of the average fish species.</w:t>
      </w:r>
    </w:p>
    <w:p w14:paraId="7F332A9E" w14:textId="77777777" w:rsidR="002E3A25" w:rsidRPr="002E3A25" w:rsidRDefault="002E3A25" w:rsidP="002E3A25">
      <w:pPr>
        <w:rPr>
          <w:rFonts w:cstheme="minorHAnsi"/>
        </w:rPr>
      </w:pPr>
    </w:p>
    <w:p w14:paraId="68F6F97D" w14:textId="091475C5" w:rsidR="002E3A25" w:rsidRPr="002E3A25" w:rsidRDefault="002E3A25" w:rsidP="002E3A25">
      <w:pPr>
        <w:rPr>
          <w:rFonts w:cstheme="minorHAnsi"/>
        </w:rPr>
      </w:pPr>
      <w:r w:rsidRPr="002E3A25">
        <w:rPr>
          <w:rFonts w:cstheme="minorHAnsi"/>
        </w:rPr>
        <w:t xml:space="preserve">A further 259kg of pollock and 205kg of </w:t>
      </w:r>
      <w:proofErr w:type="spellStart"/>
      <w:r w:rsidRPr="002E3A25">
        <w:rPr>
          <w:rFonts w:cstheme="minorHAnsi"/>
        </w:rPr>
        <w:t>hoki</w:t>
      </w:r>
      <w:proofErr w:type="spellEnd"/>
      <w:r w:rsidRPr="002E3A25">
        <w:rPr>
          <w:rFonts w:cstheme="minorHAnsi"/>
        </w:rPr>
        <w:t xml:space="preserve"> fish at 1.7kg CO</w:t>
      </w:r>
      <w:r w:rsidRPr="002E3A25">
        <w:rPr>
          <w:rFonts w:cstheme="minorHAnsi"/>
          <w:vertAlign w:val="subscript"/>
        </w:rPr>
        <w:t>2</w:t>
      </w:r>
      <w:r w:rsidRPr="002E3A25">
        <w:rPr>
          <w:rFonts w:cstheme="minorHAnsi"/>
        </w:rPr>
        <w:t>e</w:t>
      </w:r>
      <w:r w:rsidRPr="002E3A25">
        <w:rPr>
          <w:rFonts w:cstheme="minorHAnsi"/>
          <w:vertAlign w:val="superscript"/>
        </w:rPr>
        <w:t>-</w:t>
      </w:r>
      <w:r w:rsidRPr="002E3A25">
        <w:rPr>
          <w:rFonts w:cstheme="minorHAnsi"/>
        </w:rPr>
        <w:t xml:space="preserve"> each </w:t>
      </w:r>
      <w:proofErr w:type="gramStart"/>
      <w:r w:rsidRPr="002E3A25">
        <w:rPr>
          <w:rFonts w:cstheme="minorHAnsi"/>
        </w:rPr>
        <w:t>results</w:t>
      </w:r>
      <w:proofErr w:type="gramEnd"/>
      <w:r w:rsidRPr="002E3A25">
        <w:rPr>
          <w:rFonts w:cstheme="minorHAnsi"/>
        </w:rPr>
        <w:t xml:space="preserve"> in a total of </w:t>
      </w:r>
      <w:r w:rsidRPr="002E3A25">
        <w:rPr>
          <w:rFonts w:cstheme="minorHAnsi"/>
          <w:u w:val="single"/>
        </w:rPr>
        <w:t>788.8kg CO</w:t>
      </w:r>
      <w:r w:rsidRPr="002E3A25">
        <w:rPr>
          <w:rFonts w:cstheme="minorHAnsi"/>
          <w:u w:val="single"/>
          <w:vertAlign w:val="subscript"/>
        </w:rPr>
        <w:t>2</w:t>
      </w:r>
      <w:r w:rsidRPr="002E3A25">
        <w:rPr>
          <w:rFonts w:cstheme="minorHAnsi"/>
          <w:u w:val="single"/>
        </w:rPr>
        <w:t>e</w:t>
      </w:r>
      <w:r w:rsidRPr="002E3A25">
        <w:rPr>
          <w:rFonts w:cstheme="minorHAnsi"/>
          <w:u w:val="single"/>
          <w:vertAlign w:val="superscript"/>
        </w:rPr>
        <w:t>-</w:t>
      </w:r>
      <w:r w:rsidRPr="002E3A25">
        <w:rPr>
          <w:rFonts w:cstheme="minorHAnsi"/>
        </w:rPr>
        <w:t xml:space="preserve"> for both species. All data on fisheries uses the industry average for the EU determined by </w:t>
      </w:r>
      <w:r w:rsidRPr="002E3A25">
        <w:rPr>
          <w:rFonts w:cstheme="minorHAnsi"/>
        </w:rPr>
        <w:fldChar w:fldCharType="begin" w:fldLock="1"/>
      </w:r>
      <w:r w:rsidR="00DB677C">
        <w:rPr>
          <w:rFonts w:cstheme="minorHAnsi"/>
        </w:rPr>
        <w:instrText>ADDIN CSL_CITATION {"citationItems":[{"id":"ITEM-1","itemData":{"DOI":"10.1038/s41558-018-0117-x","ISSN":"17586798","abstract":"Food production is responsible for a quarter of anthropogenic greenhouse gas (GHG) emissions globally. Marine fisheries are typically excluded from global assessments of GHGs or are generalized based on a limited number of case studies. Here we quantify fuel inputs and GHG emissions for the global fishing fleet from 1990-2011 and compare emissions from fisheries to those from agriculture and livestock production. We estimate that fisheries consumed 40 billion litres of fuel in 2011 and generated a total of 179 million tonnes of CO2-equivalent GHGs (4% of global food production). Emissions from the global fishing industry grew by 28% between 1990 and 2011, with little coinciding increase in production (average emissions per tonne landed grew by 21%). Growth in emissions was driven primarily by increased harvests from fuel-intensive crustacean fisheries. The environmental benefit of low-carbon fisheries could be further realized if a greater proportion of landings were directed to human consumption rather than industrial uses.","author":[{"dropping-particle":"","family":"Parker","given":"Robert W.R.","non-dropping-particle":"","parse-names":false,"suffix":""},{"dropping-particle":"","family":"Blanchard","given":"Julia L.","non-dropping-particle":"","parse-names":false,"suffix":""},{"dropping-particle":"","family":"Gardner","given":"Caleb","non-dropping-particle":"","parse-names":false,"suffix":""},{"dropping-particle":"","family":"Green","given":"Bridget S.","non-dropping-particle":"","parse-names":false,"suffix":""},{"dropping-particle":"","family":"Hartmann","given":"Klaas","non-dropping-particle":"","parse-names":false,"suffix":""},{"dropping-particle":"","family":"Tyedmers","given":"Peter H.","non-dropping-particle":"","parse-names":false,"suffix":""},{"dropping-particle":"","family":"Watson","given":"Reg A.","non-dropping-particle":"","parse-names":false,"suffix":""}],"container-title":"Nature Climate Change","id":"ITEM-1","issue":"4","issued":{"date-parts":[["2018"]]},"page":"333-337","publisher":"Springer US","title":"Fuel use and greenhouse gas emissions of world fisheries","type":"article-journal","volume":"8"},"uris":["http://www.mendeley.com/documents/?uuid=6e781969-6946-4294-a0c6-7f0432a65840"]}],"mendeley":{"formattedCitation":"(Parker &lt;i&gt;et al.&lt;/i&gt;, 2018)","manualFormatting":"Parker et al. (2018)","plainTextFormattedCitation":"(Parker et al., 2018)","previouslyFormattedCitation":"(Parker &lt;i&gt;et al.&lt;/i&gt;, 2018)"},"properties":{"noteIndex":0},"schema":"https://github.com/citation-style-language/schema/raw/master/csl-citation.json"}</w:instrText>
      </w:r>
      <w:r w:rsidRPr="002E3A25">
        <w:rPr>
          <w:rFonts w:cstheme="minorHAnsi"/>
        </w:rPr>
        <w:fldChar w:fldCharType="separate"/>
      </w:r>
      <w:r w:rsidRPr="002E3A25">
        <w:rPr>
          <w:rFonts w:cstheme="minorHAnsi"/>
          <w:noProof/>
        </w:rPr>
        <w:t xml:space="preserve">Parker </w:t>
      </w:r>
      <w:r w:rsidRPr="002E3A25">
        <w:rPr>
          <w:rFonts w:cstheme="minorHAnsi"/>
          <w:i/>
          <w:noProof/>
        </w:rPr>
        <w:t>et al.</w:t>
      </w:r>
      <w:r w:rsidRPr="002E3A25">
        <w:rPr>
          <w:rFonts w:cstheme="minorHAnsi"/>
          <w:noProof/>
        </w:rPr>
        <w:t xml:space="preserve"> (2018)</w:t>
      </w:r>
      <w:r w:rsidRPr="002E3A25">
        <w:rPr>
          <w:rFonts w:cstheme="minorHAnsi"/>
        </w:rPr>
        <w:fldChar w:fldCharType="end"/>
      </w:r>
      <w:r w:rsidRPr="002E3A25">
        <w:rPr>
          <w:rFonts w:cstheme="minorHAnsi"/>
        </w:rPr>
        <w:t xml:space="preserve">, which agrees with conclusions reached by </w:t>
      </w:r>
      <w:r w:rsidRPr="002E3A25">
        <w:rPr>
          <w:rFonts w:cstheme="minorHAnsi"/>
        </w:rPr>
        <w:fldChar w:fldCharType="begin" w:fldLock="1"/>
      </w:r>
      <w:r w:rsidR="00DB677C">
        <w:rPr>
          <w:rFonts w:cstheme="minorHAnsi"/>
        </w:rPr>
        <w:instrText>ADDIN CSL_CITATION {"citationItems":[{"id":"ITEM-1","itemData":{"DOI":"10.1016/j.jclepro.2016.04.082","ISSN":"09596526","abstract":"This paper presents the results of a systematic literature review of greenhouse gas emissions for different food categories from life cycle assessment (LCA) studies, to enable streamline calculations that could inform dietary choice. The motivation for completing the paper was the inadequate synthesis of food greenhouse gas emissions available in the public domain. The paper reviewed 369 published studies that provided 1718 global warming potential (GWP) values for 168 varieties of fresh produce. A meta-analysis of the LCA studies was completed for the following categories: fresh vegetables (root vegetables, brassica, leaves and stems); fresh fruits (pepo, hesperidium, true berries, pomes, aggregates fruits and drupes); staples (grains, legumes, nuts, seeds and rice); dairy (almond/coconut milk, soy milk, dairy milk, butter and cheese); non-ruminant livestock (chicken, fish, pork); and ruminant livestock (lamb and beef). The meta-analysis indicates a clear greenhouse gas hierarchy emerging across the food categories, with grains, fruit and vegetables having the lowest impact and meat from ruminants having the highest impact. The meta-analysis presents the median, mean, standard deviation, upper and lower quartile, minimum and maximum results for each food category. The resultant data enables streamline calculations of the global warming potential of human diets, and is illustrated by a short case study of an Australian family's weekly shop. The database is provided in the Appendix as a resource for practitioners. The paper concludes with recommendations for future LCA studies to focus upon with respect to content and approach.","author":[{"dropping-particle":"","family":"Clune","given":"Stephen","non-dropping-particle":"","parse-names":false,"suffix":""},{"dropping-particle":"","family":"Crossin","given":"Enda","non-dropping-particle":"","parse-names":false,"suffix":""},{"dropping-particle":"","family":"Verghese","given":"Karli","non-dropping-particle":"","parse-names":false,"suffix":""}],"container-title":"Journal of Cleaner Production","id":"ITEM-1","issued":{"date-parts":[["2017"]]},"page":"766-783","publisher":"Elsevier Ltd","title":"Systematic review of greenhouse gas emissions for different fresh food categories","type":"article-journal","volume":"140"},"uris":["http://www.mendeley.com/documents/?uuid=0e341aac-86ff-4f87-808a-31076b0523e3"]}],"mendeley":{"formattedCitation":"(Clune &lt;i&gt;et al.&lt;/i&gt;, 2017)","manualFormatting":"Clune et al. (2017)","plainTextFormattedCitation":"(Clune et al., 2017)","previouslyFormattedCitation":"(Clune &lt;i&gt;et al.&lt;/i&gt;, 2017)"},"properties":{"noteIndex":0},"schema":"https://github.com/citation-style-language/schema/raw/master/csl-citation.json"}</w:instrText>
      </w:r>
      <w:r w:rsidRPr="002E3A25">
        <w:rPr>
          <w:rFonts w:cstheme="minorHAnsi"/>
        </w:rPr>
        <w:fldChar w:fldCharType="separate"/>
      </w:r>
      <w:r w:rsidRPr="002E3A25">
        <w:rPr>
          <w:rFonts w:cstheme="minorHAnsi"/>
          <w:noProof/>
        </w:rPr>
        <w:t xml:space="preserve">Clune </w:t>
      </w:r>
      <w:r w:rsidRPr="002E3A25">
        <w:rPr>
          <w:rFonts w:cstheme="minorHAnsi"/>
          <w:i/>
          <w:noProof/>
        </w:rPr>
        <w:t>et al.</w:t>
      </w:r>
      <w:r w:rsidRPr="002E3A25">
        <w:rPr>
          <w:rFonts w:cstheme="minorHAnsi"/>
          <w:noProof/>
        </w:rPr>
        <w:t xml:space="preserve"> (2017)</w:t>
      </w:r>
      <w:r w:rsidRPr="002E3A25">
        <w:rPr>
          <w:rFonts w:cstheme="minorHAnsi"/>
        </w:rPr>
        <w:fldChar w:fldCharType="end"/>
      </w:r>
      <w:r w:rsidRPr="002E3A25">
        <w:rPr>
          <w:rFonts w:cstheme="minorHAnsi"/>
        </w:rPr>
        <w:t>.</w:t>
      </w:r>
    </w:p>
    <w:p w14:paraId="65CE279E" w14:textId="77777777" w:rsidR="002E3A25" w:rsidRPr="002E3A25" w:rsidRDefault="002E3A25" w:rsidP="002E3A25">
      <w:pPr>
        <w:rPr>
          <w:rFonts w:cstheme="minorHAnsi"/>
        </w:rPr>
      </w:pPr>
    </w:p>
    <w:p w14:paraId="30D2D83A" w14:textId="77777777" w:rsidR="002E3A25" w:rsidRPr="002E3A25" w:rsidRDefault="002E3A25" w:rsidP="002E3A25">
      <w:pPr>
        <w:rPr>
          <w:rFonts w:cstheme="minorHAnsi"/>
        </w:rPr>
      </w:pPr>
      <w:r w:rsidRPr="002E3A25">
        <w:rPr>
          <w:rFonts w:cstheme="minorHAnsi"/>
        </w:rPr>
        <w:t xml:space="preserve">Finally, 303kg of processed fish fingers and fish cakes, which it is assumed are cod or haddock, add </w:t>
      </w:r>
      <w:r w:rsidRPr="002E3A25">
        <w:rPr>
          <w:rFonts w:cstheme="minorHAnsi"/>
          <w:u w:val="single"/>
        </w:rPr>
        <w:t>1030.2kg CO</w:t>
      </w:r>
      <w:r w:rsidRPr="002E3A25">
        <w:rPr>
          <w:rFonts w:cstheme="minorHAnsi"/>
          <w:u w:val="single"/>
          <w:vertAlign w:val="subscript"/>
        </w:rPr>
        <w:t>2</w:t>
      </w:r>
      <w:r w:rsidRPr="002E3A25">
        <w:rPr>
          <w:rFonts w:cstheme="minorHAnsi"/>
          <w:u w:val="single"/>
        </w:rPr>
        <w:t>e</w:t>
      </w:r>
      <w:r w:rsidRPr="002E3A25">
        <w:rPr>
          <w:rFonts w:cstheme="minorHAnsi"/>
          <w:u w:val="single"/>
          <w:vertAlign w:val="superscript"/>
        </w:rPr>
        <w:t>-</w:t>
      </w:r>
      <w:r w:rsidRPr="002E3A25">
        <w:rPr>
          <w:rFonts w:cstheme="minorHAnsi"/>
        </w:rPr>
        <w:t xml:space="preserve"> to the total.</w:t>
      </w:r>
    </w:p>
    <w:p w14:paraId="23BDFE44" w14:textId="77777777" w:rsidR="002E3A25" w:rsidRPr="002E3A25" w:rsidRDefault="002E3A25" w:rsidP="002E3A25">
      <w:pPr>
        <w:rPr>
          <w:rFonts w:cstheme="minorHAnsi"/>
        </w:rPr>
      </w:pPr>
    </w:p>
    <w:p w14:paraId="4AD03E56" w14:textId="77777777" w:rsidR="002E3A25" w:rsidRPr="002E3A25" w:rsidRDefault="002E3A25" w:rsidP="002E3A25">
      <w:pPr>
        <w:rPr>
          <w:rFonts w:cstheme="minorHAnsi"/>
        </w:rPr>
      </w:pPr>
    </w:p>
    <w:p w14:paraId="31F43598" w14:textId="77777777" w:rsidR="002E3A25" w:rsidRPr="002E3A25" w:rsidRDefault="002E3A25" w:rsidP="002E3A25">
      <w:pPr>
        <w:pStyle w:val="Heading3"/>
      </w:pPr>
      <w:bookmarkStart w:id="84" w:name="_Toc80349582"/>
      <w:bookmarkStart w:id="85" w:name="_Toc81915318"/>
      <w:bookmarkStart w:id="86" w:name="_Toc81916163"/>
      <w:bookmarkStart w:id="87" w:name="_Toc81916199"/>
      <w:bookmarkStart w:id="88" w:name="_Toc81917222"/>
      <w:bookmarkStart w:id="89" w:name="_Toc81918704"/>
      <w:bookmarkStart w:id="90" w:name="_Toc81920012"/>
      <w:bookmarkStart w:id="91" w:name="_Toc81920126"/>
      <w:bookmarkStart w:id="92" w:name="_Toc81920176"/>
      <w:bookmarkStart w:id="93" w:name="_Toc81920726"/>
      <w:bookmarkStart w:id="94" w:name="_Toc82606263"/>
      <w:bookmarkStart w:id="95" w:name="_Toc82606314"/>
      <w:bookmarkStart w:id="96" w:name="_Toc82606704"/>
      <w:bookmarkStart w:id="97" w:name="_Toc82607052"/>
      <w:bookmarkStart w:id="98" w:name="_Toc82607140"/>
      <w:bookmarkStart w:id="99" w:name="_Toc83984901"/>
      <w:r w:rsidRPr="002E3A25">
        <w:t>Other animal source foods</w:t>
      </w:r>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p>
    <w:p w14:paraId="00B8E595" w14:textId="77777777" w:rsidR="002E3A25" w:rsidRPr="002E3A25" w:rsidRDefault="002E3A25" w:rsidP="002E3A25">
      <w:pPr>
        <w:rPr>
          <w:rFonts w:cstheme="minorHAnsi"/>
        </w:rPr>
      </w:pPr>
    </w:p>
    <w:p w14:paraId="6BC522E3" w14:textId="127E190F" w:rsidR="002E3A25" w:rsidRPr="002E3A25" w:rsidRDefault="002E3A25" w:rsidP="002E3A25">
      <w:pPr>
        <w:rPr>
          <w:rFonts w:cstheme="minorHAnsi"/>
        </w:rPr>
      </w:pPr>
      <w:proofErr w:type="gramStart"/>
      <w:r w:rsidRPr="002E3A25">
        <w:rPr>
          <w:rFonts w:cstheme="minorHAnsi"/>
        </w:rPr>
        <w:t>A large number of</w:t>
      </w:r>
      <w:proofErr w:type="gramEnd"/>
      <w:r w:rsidRPr="002E3A25">
        <w:rPr>
          <w:rFonts w:cstheme="minorHAnsi"/>
        </w:rPr>
        <w:t xml:space="preserve"> eggs – assuming medium sized eggs weighing 60 grams, 8733 of them – were ordered at a total weight of 524kg. Note that of this total, 400kg were whole eggs and the remainder were whites or yolks that were already separated (all frozen). They are treated here as whole eggs due to a lack of available data for the difference in CI this would result in. </w:t>
      </w:r>
      <w:r w:rsidRPr="002E3A25">
        <w:rPr>
          <w:rFonts w:cstheme="minorHAnsi"/>
        </w:rPr>
        <w:fldChar w:fldCharType="begin" w:fldLock="1"/>
      </w:r>
      <w:r w:rsidR="00DB677C">
        <w:rPr>
          <w:rFonts w:cstheme="minorHAnsi"/>
        </w:rPr>
        <w:instrText>ADDIN CSL_CITATION {"citationItems":[{"id":"ITEM-1","itemData":{"DOI":"10.3382/ps.2011-01635","ISSN":"15253171","abstract":"The aim of this study was to apply a life cycle assessment (LCA) method, from cradle to gate, to quantify the environmental burdens per 1,000 kg of eggs produced in the 4 major hen-egg production systems in the United Kingdom: 1) cage, 2) barn, 3) free range, and 4) organic. The analysis was based on an approach that applied a structural model for the industry and mechanistic submodels for animal performance, crop production, and nutrient flows. Baseline feeds representative of those used by the UK egg production industry were used. Typical figures from the UK egg production industry, feed intake, mortality of birds, farm energy, and material use in different systems were applied. Monte Carlo simulations were used to quantify the uncertainties in the outputs and allow for comparisons between the systems. The number of birds required to produce 1,000 kg of eggs was highest in the organic and lowest in the cage system; similarly, the amount of feed consumed per bird was highest in the organic and lowest in the cage system. These general differences in productivity largely affected the differences in the environmental impacts between the systems. Feed production, processing, and transport caused greater impacts compared with those from any other component of production; that is, 54 to 75% of the primary energy use and 64 to 72% of the global warming potential of the systems. Electricity (used mainly for ventilation, automatic feeding, and lighting) had the second greatest impact in primary energy use (16-38%). Gas and oil (used mainly for heating in pullet rearing and incineration of dead layer birds) used 7 to 14% of the total primary energy. Manure had the greatest impact on the acidification and eutrophication potentials of the systems because of ammonia emissions that contributed to both of these potentials and nitrate leaching that only affected eutrophication potential. The LCA method allows for comparisons between systems and for the identification of hotspots of environmental impacts that could be subject to mitigation. © 2012 Poultry Science Association Inc.","author":[{"dropping-particle":"","family":"Leinonen","given":"I.","non-dropping-particle":"","parse-names":false,"suffix":""},{"dropping-particle":"","family":"Williams","given":"A. G.","non-dropping-particle":"","parse-names":false,"suffix":""},{"dropping-particle":"","family":"Wiseman","given":"J.","non-dropping-particle":"","parse-names":false,"suffix":""},{"dropping-particle":"","family":"Guy","given":"J.","non-dropping-particle":"","parse-names":false,"suffix":""},{"dropping-particle":"","family":"Kyriazakis","given":"I.","non-dropping-particle":"","parse-names":false,"suffix":""}],"container-title":"Poultry Science","id":"ITEM-1","issue":"1","issued":{"date-parts":[["2012"]]},"page":"26-40","publisher":"Poultry Science Association Inc.","title":"Predicting the environmental impacts of chicken systems in the united kingdom through a life cycle assessment: Egg production systems","type":"article-journal","volume":"91"},"uris":["http://www.mendeley.com/documents/?uuid=6425fdc8-5901-4666-94d4-3a15990152f6"]}],"mendeley":{"formattedCitation":"(Leinonen &lt;i&gt;et al.&lt;/i&gt;, 2012)","manualFormatting":"Leinonen et al.'s (2012)","plainTextFormattedCitation":"(Leinonen et al., 2012)","previouslyFormattedCitation":"(Leinonen &lt;i&gt;et al.&lt;/i&gt;, 2012)"},"properties":{"noteIndex":0},"schema":"https://github.com/citation-style-language/schema/raw/master/csl-citation.json"}</w:instrText>
      </w:r>
      <w:r w:rsidRPr="002E3A25">
        <w:rPr>
          <w:rFonts w:cstheme="minorHAnsi"/>
        </w:rPr>
        <w:fldChar w:fldCharType="separate"/>
      </w:r>
      <w:r w:rsidRPr="002E3A25">
        <w:rPr>
          <w:rFonts w:cstheme="minorHAnsi"/>
          <w:noProof/>
        </w:rPr>
        <w:t xml:space="preserve">Leinonen </w:t>
      </w:r>
      <w:r w:rsidRPr="002E3A25">
        <w:rPr>
          <w:rFonts w:cstheme="minorHAnsi"/>
          <w:i/>
          <w:noProof/>
        </w:rPr>
        <w:t>et al.</w:t>
      </w:r>
      <w:r w:rsidRPr="002E3A25">
        <w:rPr>
          <w:rFonts w:cstheme="minorHAnsi"/>
          <w:noProof/>
        </w:rPr>
        <w:t>'s (2012)</w:t>
      </w:r>
      <w:r w:rsidRPr="002E3A25">
        <w:rPr>
          <w:rFonts w:cstheme="minorHAnsi"/>
        </w:rPr>
        <w:fldChar w:fldCharType="end"/>
      </w:r>
      <w:r w:rsidRPr="002E3A25">
        <w:rPr>
          <w:rFonts w:cstheme="minorHAnsi"/>
        </w:rPr>
        <w:t xml:space="preserve"> study looked at eggs produced in cages, barns, free range and organic (the four main production systems in the UK), and the average of all these is 3.29kg CO</w:t>
      </w:r>
      <w:r w:rsidRPr="002E3A25">
        <w:rPr>
          <w:rFonts w:cstheme="minorHAnsi"/>
          <w:vertAlign w:val="subscript"/>
        </w:rPr>
        <w:t>2</w:t>
      </w:r>
      <w:r w:rsidRPr="002E3A25">
        <w:rPr>
          <w:rFonts w:cstheme="minorHAnsi"/>
        </w:rPr>
        <w:t>e</w:t>
      </w:r>
      <w:r w:rsidRPr="002E3A25">
        <w:rPr>
          <w:rFonts w:cstheme="minorHAnsi"/>
          <w:vertAlign w:val="superscript"/>
        </w:rPr>
        <w:t>-</w:t>
      </w:r>
      <w:r w:rsidRPr="002E3A25">
        <w:rPr>
          <w:rFonts w:cstheme="minorHAnsi"/>
        </w:rPr>
        <w:t xml:space="preserve"> per kg of eggs produced. This results in a total CI of </w:t>
      </w:r>
      <w:r w:rsidRPr="002E3A25">
        <w:rPr>
          <w:rFonts w:cstheme="minorHAnsi"/>
          <w:u w:val="single"/>
        </w:rPr>
        <w:t>1725kg CO</w:t>
      </w:r>
      <w:r w:rsidRPr="002E3A25">
        <w:rPr>
          <w:rFonts w:cstheme="minorHAnsi"/>
          <w:u w:val="single"/>
          <w:vertAlign w:val="subscript"/>
        </w:rPr>
        <w:t>2</w:t>
      </w:r>
      <w:r w:rsidRPr="002E3A25">
        <w:rPr>
          <w:rFonts w:cstheme="minorHAnsi"/>
          <w:u w:val="single"/>
        </w:rPr>
        <w:t>e</w:t>
      </w:r>
      <w:r w:rsidRPr="002E3A25">
        <w:rPr>
          <w:rFonts w:cstheme="minorHAnsi"/>
          <w:u w:val="single"/>
          <w:vertAlign w:val="superscript"/>
        </w:rPr>
        <w:t>-</w:t>
      </w:r>
      <w:r w:rsidRPr="002E3A25">
        <w:rPr>
          <w:rFonts w:cstheme="minorHAnsi"/>
        </w:rPr>
        <w:t xml:space="preserve"> for the egg order.</w:t>
      </w:r>
    </w:p>
    <w:p w14:paraId="04D83C81" w14:textId="77777777" w:rsidR="002E3A25" w:rsidRPr="002E3A25" w:rsidRDefault="002E3A25" w:rsidP="002E3A25">
      <w:pPr>
        <w:pStyle w:val="Heading3"/>
      </w:pPr>
      <w:bookmarkStart w:id="100" w:name="_Toc80349583"/>
      <w:bookmarkStart w:id="101" w:name="_Toc81915319"/>
      <w:bookmarkStart w:id="102" w:name="_Toc81916164"/>
      <w:bookmarkStart w:id="103" w:name="_Toc81916200"/>
      <w:bookmarkStart w:id="104" w:name="_Toc81917223"/>
      <w:bookmarkStart w:id="105" w:name="_Toc81918705"/>
      <w:bookmarkStart w:id="106" w:name="_Toc81920013"/>
      <w:bookmarkStart w:id="107" w:name="_Toc81920127"/>
      <w:bookmarkStart w:id="108" w:name="_Toc81920177"/>
      <w:bookmarkStart w:id="109" w:name="_Toc81920727"/>
      <w:bookmarkStart w:id="110" w:name="_Toc82606264"/>
      <w:bookmarkStart w:id="111" w:name="_Toc82606315"/>
      <w:bookmarkStart w:id="112" w:name="_Toc82606705"/>
      <w:bookmarkStart w:id="113" w:name="_Toc82607053"/>
      <w:bookmarkStart w:id="114" w:name="_Toc82607141"/>
      <w:bookmarkStart w:id="115" w:name="_Toc83984902"/>
      <w:r w:rsidRPr="002E3A25">
        <w:lastRenderedPageBreak/>
        <w:t>Potato products</w:t>
      </w:r>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p>
    <w:p w14:paraId="7695D2D6" w14:textId="77777777" w:rsidR="002E3A25" w:rsidRPr="002E3A25" w:rsidRDefault="002E3A25" w:rsidP="002E3A25">
      <w:pPr>
        <w:rPr>
          <w:rFonts w:cstheme="minorHAnsi"/>
        </w:rPr>
      </w:pPr>
    </w:p>
    <w:p w14:paraId="6CC661DD" w14:textId="6B4A1B17" w:rsidR="002E3A25" w:rsidRPr="002E3A25" w:rsidRDefault="002E3A25" w:rsidP="002E3A25">
      <w:pPr>
        <w:rPr>
          <w:rFonts w:cstheme="minorHAnsi"/>
        </w:rPr>
      </w:pPr>
      <w:r w:rsidRPr="002E3A25">
        <w:rPr>
          <w:rFonts w:cstheme="minorHAnsi"/>
        </w:rPr>
        <w:t>Surpassed by weight by only pork-based products, 3000kg of fried potato products including French fries, hash browns and wedges were ordered in 2020. While a study specifically investigating UK production of these items has not been conducted, estimates of Swiss and Dutch French fry production (including the frying process) yield results of about 2kg CO</w:t>
      </w:r>
      <w:r w:rsidRPr="002E3A25">
        <w:rPr>
          <w:rFonts w:cstheme="minorHAnsi"/>
          <w:vertAlign w:val="subscript"/>
        </w:rPr>
        <w:t>2</w:t>
      </w:r>
      <w:r w:rsidRPr="002E3A25">
        <w:rPr>
          <w:rFonts w:cstheme="minorHAnsi"/>
        </w:rPr>
        <w:t>e</w:t>
      </w:r>
      <w:r w:rsidRPr="002E3A25">
        <w:rPr>
          <w:rFonts w:cstheme="minorHAnsi"/>
          <w:vertAlign w:val="superscript"/>
        </w:rPr>
        <w:t>-</w:t>
      </w:r>
      <w:r w:rsidRPr="002E3A25">
        <w:rPr>
          <w:rFonts w:cstheme="minorHAnsi"/>
        </w:rPr>
        <w:t xml:space="preserve"> </w:t>
      </w:r>
      <w:r w:rsidRPr="002E3A25">
        <w:rPr>
          <w:rFonts w:cstheme="minorHAnsi"/>
        </w:rPr>
        <w:fldChar w:fldCharType="begin" w:fldLock="1"/>
      </w:r>
      <w:r w:rsidR="00DB677C">
        <w:rPr>
          <w:rFonts w:cstheme="minorHAnsi"/>
        </w:rPr>
        <w:instrText>ADDIN CSL_CITATION {"citationItems":[{"id":"ITEM-1","itemData":{"DOI":"10.3390/su8121214","ISSN":"20711050","abstract":"The production of food is responsible for major environmental impacts. Bearing this in mind, it is even worse when food is lost rather than consumed. In Switzerland, 46% of all processing potatoes and 53% of all fresh potatoes are lost on their way from field to fork. Our study therefore compares the environmental impacts of losses of fresh potatoes with those of French fries. With the aid of a Life Cycle Assessment, we assessed the impact categories \"demand for nonrenewable energy resources\", \"global warming potential\", \"human toxicity\", \"terrestrial ecotoxicity\" and \"aquatic ecotoxicity\". Our results show that 1 kg of potatoes consumed as French fries causes 3-5 times more environmental impacts than the same quantity of fresh potatoes, but also that the proportion of impacts relating to losses is considerably lower for French fries (5%-10% vs. 23%-39%). The great majority of processing potato losses occur before the resource-intensive, emission-rich frying processes and therefore the environmental \"backpack\" carried by each lost potato is still relatively small. Nonetheless, appropriate loss treatment can substantially reduce the environmental impact of potato losses. In the case of French fries, the frying processes and frying oil are the main \"hot spots\" of environmental impacts, accounting for a considerably higher proportion of damage than potato losses; it is therefore also useful to look at these processes.","author":[{"dropping-particle":"","family":"Mouron","given":"Patrik","non-dropping-particle":"","parse-names":false,"suffix":""},{"dropping-particle":"","family":"Willersinn","given":"Christian","non-dropping-particle":"","parse-names":false,"suffix":""},{"dropping-particle":"","family":"Möbius","given":"Sabrina","non-dropping-particle":"","parse-names":false,"suffix":""},{"dropping-particle":"","family":"Lansche","given":"Jens","non-dropping-particle":"","parse-names":false,"suffix":""}],"container-title":"Sustainability (Switzerland)","id":"ITEM-1","issue":"12","issued":{"date-parts":[["2016"]]},"title":"Environmental profile of the swiss supply chain for French fries: Effects of food loss reduction, loss treatments and process modifications","type":"article-journal","volume":"8"},"uris":["http://www.mendeley.com/documents/?uuid=08d1faca-4610-4a7c-9cd6-fc378d55c2b0"]},{"id":"ITEM-2","itemData":{"author":[{"dropping-particle":"","family":"Ponsioen","given":"Tommie","non-dropping-particle":"","parse-names":false,"suffix":""},{"dropping-particle":"","family":"Blonk","given":"Hans","non-dropping-particle":"","parse-names":false,"suffix":""}],"id":"ITEM-2","issue":"July","issued":{"date-parts":[["2011"]]},"number-of-pages":"27","title":"Case studies for more insight into the methodology and composition of carbon footprints of table potatoes and chips","type":"report"},"uris":["http://www.mendeley.com/documents/?uuid=e6310f7a-77be-457c-a60e-17b8de7a0753"]}],"mendeley":{"formattedCitation":"(Mouron &lt;i&gt;et al.&lt;/i&gt;, 2016; Ponsioen and Blonk, 2011)","plainTextFormattedCitation":"(Mouron et al., 2016; Ponsioen and Blonk, 2011)","previouslyFormattedCitation":"(Mouron &lt;i&gt;et al.&lt;/i&gt;, 2016; Ponsioen and Blonk, 2011)"},"properties":{"noteIndex":0},"schema":"https://github.com/citation-style-language/schema/raw/master/csl-citation.json"}</w:instrText>
      </w:r>
      <w:r w:rsidRPr="002E3A25">
        <w:rPr>
          <w:rFonts w:cstheme="minorHAnsi"/>
        </w:rPr>
        <w:fldChar w:fldCharType="separate"/>
      </w:r>
      <w:r w:rsidR="00A144E6" w:rsidRPr="00A144E6">
        <w:rPr>
          <w:rFonts w:cstheme="minorHAnsi"/>
          <w:noProof/>
        </w:rPr>
        <w:t xml:space="preserve">(Mouron </w:t>
      </w:r>
      <w:r w:rsidR="00A144E6" w:rsidRPr="00A144E6">
        <w:rPr>
          <w:rFonts w:cstheme="minorHAnsi"/>
          <w:i/>
          <w:noProof/>
        </w:rPr>
        <w:t>et al.</w:t>
      </w:r>
      <w:r w:rsidR="00A144E6" w:rsidRPr="00A144E6">
        <w:rPr>
          <w:rFonts w:cstheme="minorHAnsi"/>
          <w:noProof/>
        </w:rPr>
        <w:t>, 2016; Ponsioen and Blonk, 2011)</w:t>
      </w:r>
      <w:r w:rsidRPr="002E3A25">
        <w:rPr>
          <w:rFonts w:cstheme="minorHAnsi"/>
        </w:rPr>
        <w:fldChar w:fldCharType="end"/>
      </w:r>
      <w:r w:rsidRPr="002E3A25">
        <w:rPr>
          <w:rFonts w:cstheme="minorHAnsi"/>
        </w:rPr>
        <w:t xml:space="preserve">. It is thought the differences between </w:t>
      </w:r>
      <w:proofErr w:type="gramStart"/>
      <w:r w:rsidRPr="002E3A25">
        <w:rPr>
          <w:rFonts w:cstheme="minorHAnsi"/>
        </w:rPr>
        <w:t>this</w:t>
      </w:r>
      <w:proofErr w:type="gramEnd"/>
      <w:r w:rsidRPr="002E3A25">
        <w:rPr>
          <w:rFonts w:cstheme="minorHAnsi"/>
        </w:rPr>
        <w:t xml:space="preserve"> and UK figures is likely small, so using this figure we get </w:t>
      </w:r>
      <w:r w:rsidRPr="002E3A25">
        <w:rPr>
          <w:rFonts w:cstheme="minorHAnsi"/>
          <w:u w:val="single"/>
        </w:rPr>
        <w:t>6000kg CO</w:t>
      </w:r>
      <w:r w:rsidRPr="002E3A25">
        <w:rPr>
          <w:rFonts w:cstheme="minorHAnsi"/>
          <w:u w:val="single"/>
          <w:vertAlign w:val="subscript"/>
        </w:rPr>
        <w:t>2</w:t>
      </w:r>
      <w:r w:rsidRPr="002E3A25">
        <w:rPr>
          <w:rFonts w:cstheme="minorHAnsi"/>
          <w:u w:val="single"/>
        </w:rPr>
        <w:t>e</w:t>
      </w:r>
      <w:r w:rsidRPr="002E3A25">
        <w:rPr>
          <w:rFonts w:cstheme="minorHAnsi"/>
          <w:u w:val="single"/>
          <w:vertAlign w:val="superscript"/>
        </w:rPr>
        <w:t>-</w:t>
      </w:r>
      <w:r w:rsidRPr="002E3A25">
        <w:rPr>
          <w:rFonts w:cstheme="minorHAnsi"/>
        </w:rPr>
        <w:t xml:space="preserve"> CI from these items (this is significantly higher than the value for potatoes ‘at farm gate’ due to the energy used in the frying and production process). </w:t>
      </w:r>
    </w:p>
    <w:p w14:paraId="11A53A86" w14:textId="77777777" w:rsidR="002E3A25" w:rsidRPr="002E3A25" w:rsidRDefault="002E3A25" w:rsidP="002E3A25">
      <w:pPr>
        <w:rPr>
          <w:rFonts w:cstheme="minorHAnsi"/>
        </w:rPr>
      </w:pPr>
    </w:p>
    <w:p w14:paraId="0AC2D510" w14:textId="77777777" w:rsidR="002E3A25" w:rsidRPr="002E3A25" w:rsidRDefault="002E3A25" w:rsidP="002E3A25">
      <w:pPr>
        <w:pStyle w:val="Heading3"/>
      </w:pPr>
      <w:bookmarkStart w:id="116" w:name="_Toc80349584"/>
      <w:bookmarkStart w:id="117" w:name="_Toc81915320"/>
      <w:bookmarkStart w:id="118" w:name="_Toc81916165"/>
      <w:bookmarkStart w:id="119" w:name="_Toc81916201"/>
      <w:bookmarkStart w:id="120" w:name="_Toc81917224"/>
      <w:bookmarkStart w:id="121" w:name="_Toc81918706"/>
      <w:bookmarkStart w:id="122" w:name="_Toc81920014"/>
      <w:bookmarkStart w:id="123" w:name="_Toc81920128"/>
      <w:bookmarkStart w:id="124" w:name="_Toc81920178"/>
      <w:bookmarkStart w:id="125" w:name="_Toc81920728"/>
      <w:bookmarkStart w:id="126" w:name="_Toc82606265"/>
      <w:bookmarkStart w:id="127" w:name="_Toc82606316"/>
      <w:bookmarkStart w:id="128" w:name="_Toc82606706"/>
      <w:bookmarkStart w:id="129" w:name="_Toc82607054"/>
      <w:bookmarkStart w:id="130" w:name="_Toc82607142"/>
      <w:bookmarkStart w:id="131" w:name="_Toc83984903"/>
      <w:r w:rsidRPr="002E3A25">
        <w:t>Vegetables</w:t>
      </w:r>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p>
    <w:p w14:paraId="6F748AFF" w14:textId="77777777" w:rsidR="002E3A25" w:rsidRPr="002E3A25" w:rsidRDefault="002E3A25" w:rsidP="002E3A25">
      <w:pPr>
        <w:rPr>
          <w:rFonts w:cstheme="minorHAnsi"/>
        </w:rPr>
      </w:pPr>
    </w:p>
    <w:p w14:paraId="65053DB7" w14:textId="0A93FF29" w:rsidR="002E3A25" w:rsidRDefault="002E3A25" w:rsidP="002E3A25">
      <w:pPr>
        <w:rPr>
          <w:rFonts w:cstheme="minorHAnsi"/>
        </w:rPr>
      </w:pPr>
      <w:r w:rsidRPr="002E3A25">
        <w:rPr>
          <w:rFonts w:cstheme="minorHAnsi"/>
        </w:rPr>
        <w:t xml:space="preserve">In 2020, 4292kg of frozen vegetables were ordered of which the most popular 2880kg by weight can be seen in table 4.1 below. This provides an overview of the CI of the most ordered frozen vegetables and omits only those of which little was </w:t>
      </w:r>
      <w:proofErr w:type="gramStart"/>
      <w:r w:rsidRPr="002E3A25">
        <w:rPr>
          <w:rFonts w:cstheme="minorHAnsi"/>
        </w:rPr>
        <w:t>ordered</w:t>
      </w:r>
      <w:proofErr w:type="gramEnd"/>
      <w:r w:rsidRPr="002E3A25">
        <w:rPr>
          <w:rFonts w:cstheme="minorHAnsi"/>
        </w:rPr>
        <w:t xml:space="preserve"> or no data was available. </w:t>
      </w:r>
    </w:p>
    <w:p w14:paraId="6AB08FE6" w14:textId="77777777" w:rsidR="00A55DFA" w:rsidRPr="002E3A25" w:rsidRDefault="00A55DFA" w:rsidP="002E3A25">
      <w:pPr>
        <w:rPr>
          <w:rFonts w:cstheme="minorHAnsi"/>
        </w:rPr>
      </w:pPr>
    </w:p>
    <w:tbl>
      <w:tblPr>
        <w:tblStyle w:val="TableGrid"/>
        <w:tblW w:w="0" w:type="auto"/>
        <w:tblLook w:val="04A0" w:firstRow="1" w:lastRow="0" w:firstColumn="1" w:lastColumn="0" w:noHBand="0" w:noVBand="1"/>
      </w:tblPr>
      <w:tblGrid>
        <w:gridCol w:w="2252"/>
        <w:gridCol w:w="2252"/>
        <w:gridCol w:w="2253"/>
        <w:gridCol w:w="2253"/>
      </w:tblGrid>
      <w:tr w:rsidR="002E3A25" w:rsidRPr="002E3A25" w14:paraId="6FB55348" w14:textId="77777777" w:rsidTr="00CC6920">
        <w:tc>
          <w:tcPr>
            <w:tcW w:w="2252" w:type="dxa"/>
          </w:tcPr>
          <w:p w14:paraId="151D70AC" w14:textId="77777777" w:rsidR="002E3A25" w:rsidRPr="002E3A25" w:rsidRDefault="002E3A25" w:rsidP="002E3A25">
            <w:pPr>
              <w:rPr>
                <w:rFonts w:cstheme="minorHAnsi"/>
                <w:b/>
                <w:bCs/>
              </w:rPr>
            </w:pPr>
            <w:r w:rsidRPr="002E3A25">
              <w:rPr>
                <w:rFonts w:cstheme="minorHAnsi"/>
                <w:b/>
                <w:bCs/>
              </w:rPr>
              <w:t>Vegetable</w:t>
            </w:r>
          </w:p>
        </w:tc>
        <w:tc>
          <w:tcPr>
            <w:tcW w:w="2252" w:type="dxa"/>
          </w:tcPr>
          <w:p w14:paraId="25782C23" w14:textId="77777777" w:rsidR="002E3A25" w:rsidRPr="002E3A25" w:rsidRDefault="002E3A25" w:rsidP="002E3A25">
            <w:pPr>
              <w:rPr>
                <w:rFonts w:cstheme="minorHAnsi"/>
                <w:b/>
                <w:bCs/>
              </w:rPr>
            </w:pPr>
            <w:r w:rsidRPr="002E3A25">
              <w:rPr>
                <w:rFonts w:cstheme="minorHAnsi"/>
                <w:b/>
                <w:bCs/>
              </w:rPr>
              <w:t>Amount (kg)</w:t>
            </w:r>
          </w:p>
        </w:tc>
        <w:tc>
          <w:tcPr>
            <w:tcW w:w="2253" w:type="dxa"/>
          </w:tcPr>
          <w:p w14:paraId="0E41F04B" w14:textId="77777777" w:rsidR="002E3A25" w:rsidRPr="002E3A25" w:rsidRDefault="002E3A25" w:rsidP="002E3A25">
            <w:pPr>
              <w:rPr>
                <w:rFonts w:cstheme="minorHAnsi"/>
                <w:b/>
                <w:bCs/>
              </w:rPr>
            </w:pPr>
            <w:r w:rsidRPr="002E3A25">
              <w:rPr>
                <w:rFonts w:cstheme="minorHAnsi"/>
                <w:b/>
                <w:bCs/>
              </w:rPr>
              <w:t>Kg CO</w:t>
            </w:r>
            <w:r w:rsidRPr="002E3A25">
              <w:rPr>
                <w:rFonts w:cstheme="minorHAnsi"/>
                <w:b/>
                <w:bCs/>
                <w:vertAlign w:val="subscript"/>
              </w:rPr>
              <w:t>2</w:t>
            </w:r>
            <w:r w:rsidRPr="002E3A25">
              <w:rPr>
                <w:rFonts w:cstheme="minorHAnsi"/>
                <w:b/>
                <w:bCs/>
              </w:rPr>
              <w:t>e</w:t>
            </w:r>
            <w:r w:rsidRPr="002E3A25">
              <w:rPr>
                <w:rFonts w:cstheme="minorHAnsi"/>
                <w:b/>
                <w:bCs/>
                <w:vertAlign w:val="superscript"/>
              </w:rPr>
              <w:t>-</w:t>
            </w:r>
            <w:r w:rsidRPr="002E3A25">
              <w:rPr>
                <w:rFonts w:cstheme="minorHAnsi"/>
                <w:b/>
                <w:bCs/>
              </w:rPr>
              <w:t>/kg</w:t>
            </w:r>
          </w:p>
        </w:tc>
        <w:tc>
          <w:tcPr>
            <w:tcW w:w="2253" w:type="dxa"/>
          </w:tcPr>
          <w:p w14:paraId="12AC1BDB" w14:textId="77777777" w:rsidR="002E3A25" w:rsidRPr="002E3A25" w:rsidRDefault="002E3A25" w:rsidP="002E3A25">
            <w:pPr>
              <w:rPr>
                <w:rFonts w:cstheme="minorHAnsi"/>
                <w:b/>
                <w:bCs/>
              </w:rPr>
            </w:pPr>
            <w:r w:rsidRPr="002E3A25">
              <w:rPr>
                <w:rFonts w:cstheme="minorHAnsi"/>
                <w:b/>
                <w:bCs/>
              </w:rPr>
              <w:t>Total kg CO</w:t>
            </w:r>
            <w:r w:rsidRPr="002E3A25">
              <w:rPr>
                <w:rFonts w:cstheme="minorHAnsi"/>
                <w:b/>
                <w:bCs/>
                <w:vertAlign w:val="subscript"/>
              </w:rPr>
              <w:t>2</w:t>
            </w:r>
            <w:r w:rsidRPr="002E3A25">
              <w:rPr>
                <w:rFonts w:cstheme="minorHAnsi"/>
                <w:b/>
                <w:bCs/>
              </w:rPr>
              <w:t>e</w:t>
            </w:r>
            <w:r w:rsidRPr="002E3A25">
              <w:rPr>
                <w:rFonts w:cstheme="minorHAnsi"/>
                <w:b/>
                <w:bCs/>
                <w:vertAlign w:val="superscript"/>
              </w:rPr>
              <w:t>-</w:t>
            </w:r>
          </w:p>
        </w:tc>
      </w:tr>
      <w:tr w:rsidR="002E3A25" w:rsidRPr="002E3A25" w14:paraId="05168004" w14:textId="77777777" w:rsidTr="00CC6920">
        <w:tc>
          <w:tcPr>
            <w:tcW w:w="2252" w:type="dxa"/>
          </w:tcPr>
          <w:p w14:paraId="1A48F03D" w14:textId="77777777" w:rsidR="002E3A25" w:rsidRPr="002E3A25" w:rsidRDefault="002E3A25" w:rsidP="002E3A25">
            <w:pPr>
              <w:rPr>
                <w:rFonts w:cstheme="minorHAnsi"/>
              </w:rPr>
            </w:pPr>
            <w:r w:rsidRPr="002E3A25">
              <w:rPr>
                <w:rFonts w:cstheme="minorHAnsi"/>
              </w:rPr>
              <w:t>Asparagus</w:t>
            </w:r>
          </w:p>
        </w:tc>
        <w:tc>
          <w:tcPr>
            <w:tcW w:w="2252" w:type="dxa"/>
          </w:tcPr>
          <w:p w14:paraId="7B350A08" w14:textId="77777777" w:rsidR="002E3A25" w:rsidRPr="002E3A25" w:rsidRDefault="002E3A25" w:rsidP="002E3A25">
            <w:pPr>
              <w:rPr>
                <w:rFonts w:cstheme="minorHAnsi"/>
              </w:rPr>
            </w:pPr>
            <w:r w:rsidRPr="002E3A25">
              <w:rPr>
                <w:rFonts w:cstheme="minorHAnsi"/>
              </w:rPr>
              <w:t>100</w:t>
            </w:r>
          </w:p>
        </w:tc>
        <w:tc>
          <w:tcPr>
            <w:tcW w:w="2253" w:type="dxa"/>
          </w:tcPr>
          <w:p w14:paraId="3CCEC5C0" w14:textId="77777777" w:rsidR="002E3A25" w:rsidRPr="002E3A25" w:rsidRDefault="002E3A25" w:rsidP="002E3A25">
            <w:pPr>
              <w:rPr>
                <w:rFonts w:cstheme="minorHAnsi"/>
              </w:rPr>
            </w:pPr>
            <w:r w:rsidRPr="002E3A25">
              <w:rPr>
                <w:rFonts w:cstheme="minorHAnsi"/>
              </w:rPr>
              <w:t>0.92</w:t>
            </w:r>
          </w:p>
        </w:tc>
        <w:tc>
          <w:tcPr>
            <w:tcW w:w="2253" w:type="dxa"/>
          </w:tcPr>
          <w:p w14:paraId="63851F81" w14:textId="77777777" w:rsidR="002E3A25" w:rsidRPr="002E3A25" w:rsidRDefault="002E3A25" w:rsidP="002E3A25">
            <w:pPr>
              <w:rPr>
                <w:rFonts w:cstheme="minorHAnsi"/>
              </w:rPr>
            </w:pPr>
            <w:r w:rsidRPr="002E3A25">
              <w:rPr>
                <w:rFonts w:cstheme="minorHAnsi"/>
              </w:rPr>
              <w:t>92</w:t>
            </w:r>
          </w:p>
        </w:tc>
      </w:tr>
      <w:tr w:rsidR="002E3A25" w:rsidRPr="002E3A25" w14:paraId="0F4753C7" w14:textId="77777777" w:rsidTr="00CC6920">
        <w:tc>
          <w:tcPr>
            <w:tcW w:w="2252" w:type="dxa"/>
          </w:tcPr>
          <w:p w14:paraId="4B39DF5C" w14:textId="77777777" w:rsidR="002E3A25" w:rsidRPr="002E3A25" w:rsidRDefault="002E3A25" w:rsidP="002E3A25">
            <w:pPr>
              <w:rPr>
                <w:rFonts w:cstheme="minorHAnsi"/>
              </w:rPr>
            </w:pPr>
            <w:r w:rsidRPr="002E3A25">
              <w:rPr>
                <w:rFonts w:cstheme="minorHAnsi"/>
              </w:rPr>
              <w:t>Carrots</w:t>
            </w:r>
          </w:p>
        </w:tc>
        <w:tc>
          <w:tcPr>
            <w:tcW w:w="2252" w:type="dxa"/>
          </w:tcPr>
          <w:p w14:paraId="063AB853" w14:textId="77777777" w:rsidR="002E3A25" w:rsidRPr="002E3A25" w:rsidRDefault="002E3A25" w:rsidP="002E3A25">
            <w:pPr>
              <w:rPr>
                <w:rFonts w:cstheme="minorHAnsi"/>
              </w:rPr>
            </w:pPr>
            <w:r w:rsidRPr="002E3A25">
              <w:rPr>
                <w:rFonts w:cstheme="minorHAnsi"/>
              </w:rPr>
              <w:t>400</w:t>
            </w:r>
          </w:p>
        </w:tc>
        <w:tc>
          <w:tcPr>
            <w:tcW w:w="2253" w:type="dxa"/>
          </w:tcPr>
          <w:p w14:paraId="15BDEAD9" w14:textId="77777777" w:rsidR="002E3A25" w:rsidRPr="002E3A25" w:rsidRDefault="002E3A25" w:rsidP="002E3A25">
            <w:pPr>
              <w:rPr>
                <w:rFonts w:cstheme="minorHAnsi"/>
              </w:rPr>
            </w:pPr>
            <w:r w:rsidRPr="002E3A25">
              <w:rPr>
                <w:rFonts w:cstheme="minorHAnsi"/>
              </w:rPr>
              <w:t>0.22</w:t>
            </w:r>
          </w:p>
        </w:tc>
        <w:tc>
          <w:tcPr>
            <w:tcW w:w="2253" w:type="dxa"/>
          </w:tcPr>
          <w:p w14:paraId="31E73E21" w14:textId="77777777" w:rsidR="002E3A25" w:rsidRPr="002E3A25" w:rsidRDefault="002E3A25" w:rsidP="002E3A25">
            <w:pPr>
              <w:rPr>
                <w:rFonts w:cstheme="minorHAnsi"/>
              </w:rPr>
            </w:pPr>
            <w:r w:rsidRPr="002E3A25">
              <w:rPr>
                <w:rFonts w:cstheme="minorHAnsi"/>
              </w:rPr>
              <w:t>88</w:t>
            </w:r>
          </w:p>
        </w:tc>
      </w:tr>
      <w:tr w:rsidR="002E3A25" w:rsidRPr="002E3A25" w14:paraId="2EF531D7" w14:textId="77777777" w:rsidTr="00CC6920">
        <w:tc>
          <w:tcPr>
            <w:tcW w:w="2252" w:type="dxa"/>
          </w:tcPr>
          <w:p w14:paraId="3E65C053" w14:textId="77777777" w:rsidR="002E3A25" w:rsidRPr="002E3A25" w:rsidRDefault="002E3A25" w:rsidP="002E3A25">
            <w:pPr>
              <w:rPr>
                <w:rFonts w:cstheme="minorHAnsi"/>
              </w:rPr>
            </w:pPr>
            <w:r w:rsidRPr="002E3A25">
              <w:rPr>
                <w:rFonts w:cstheme="minorHAnsi"/>
              </w:rPr>
              <w:t>Beans (green &amp; broad)</w:t>
            </w:r>
          </w:p>
        </w:tc>
        <w:tc>
          <w:tcPr>
            <w:tcW w:w="2252" w:type="dxa"/>
          </w:tcPr>
          <w:p w14:paraId="6090117C" w14:textId="77777777" w:rsidR="002E3A25" w:rsidRPr="002E3A25" w:rsidRDefault="002E3A25" w:rsidP="002E3A25">
            <w:pPr>
              <w:rPr>
                <w:rFonts w:cstheme="minorHAnsi"/>
              </w:rPr>
            </w:pPr>
            <w:r w:rsidRPr="002E3A25">
              <w:rPr>
                <w:rFonts w:cstheme="minorHAnsi"/>
              </w:rPr>
              <w:t>350</w:t>
            </w:r>
          </w:p>
        </w:tc>
        <w:tc>
          <w:tcPr>
            <w:tcW w:w="2253" w:type="dxa"/>
          </w:tcPr>
          <w:p w14:paraId="11FB9A04" w14:textId="77777777" w:rsidR="002E3A25" w:rsidRPr="002E3A25" w:rsidRDefault="002E3A25" w:rsidP="002E3A25">
            <w:pPr>
              <w:rPr>
                <w:rFonts w:cstheme="minorHAnsi"/>
              </w:rPr>
            </w:pPr>
            <w:r w:rsidRPr="002E3A25">
              <w:rPr>
                <w:rFonts w:cstheme="minorHAnsi"/>
              </w:rPr>
              <w:t>0.51*</w:t>
            </w:r>
          </w:p>
        </w:tc>
        <w:tc>
          <w:tcPr>
            <w:tcW w:w="2253" w:type="dxa"/>
          </w:tcPr>
          <w:p w14:paraId="7C50485E" w14:textId="77777777" w:rsidR="002E3A25" w:rsidRPr="002E3A25" w:rsidRDefault="002E3A25" w:rsidP="002E3A25">
            <w:pPr>
              <w:rPr>
                <w:rFonts w:cstheme="minorHAnsi"/>
              </w:rPr>
            </w:pPr>
            <w:r w:rsidRPr="002E3A25">
              <w:rPr>
                <w:rFonts w:cstheme="minorHAnsi"/>
              </w:rPr>
              <w:t>178.5</w:t>
            </w:r>
          </w:p>
        </w:tc>
      </w:tr>
      <w:tr w:rsidR="002E3A25" w:rsidRPr="002E3A25" w14:paraId="70A720F2" w14:textId="77777777" w:rsidTr="00CC6920">
        <w:tc>
          <w:tcPr>
            <w:tcW w:w="2252" w:type="dxa"/>
          </w:tcPr>
          <w:p w14:paraId="0F85C9F8" w14:textId="77777777" w:rsidR="002E3A25" w:rsidRPr="002E3A25" w:rsidRDefault="002E3A25" w:rsidP="002E3A25">
            <w:pPr>
              <w:rPr>
                <w:rFonts w:cstheme="minorHAnsi"/>
              </w:rPr>
            </w:pPr>
            <w:r w:rsidRPr="002E3A25">
              <w:rPr>
                <w:rFonts w:cstheme="minorHAnsi"/>
              </w:rPr>
              <w:t>Broccoli</w:t>
            </w:r>
          </w:p>
        </w:tc>
        <w:tc>
          <w:tcPr>
            <w:tcW w:w="2252" w:type="dxa"/>
          </w:tcPr>
          <w:p w14:paraId="1AA1DFCD" w14:textId="77777777" w:rsidR="002E3A25" w:rsidRPr="002E3A25" w:rsidRDefault="002E3A25" w:rsidP="002E3A25">
            <w:pPr>
              <w:rPr>
                <w:rFonts w:cstheme="minorHAnsi"/>
              </w:rPr>
            </w:pPr>
            <w:r w:rsidRPr="002E3A25">
              <w:rPr>
                <w:rFonts w:cstheme="minorHAnsi"/>
              </w:rPr>
              <w:t>350</w:t>
            </w:r>
          </w:p>
        </w:tc>
        <w:tc>
          <w:tcPr>
            <w:tcW w:w="2253" w:type="dxa"/>
          </w:tcPr>
          <w:p w14:paraId="4F13717F" w14:textId="77777777" w:rsidR="002E3A25" w:rsidRPr="002E3A25" w:rsidRDefault="002E3A25" w:rsidP="002E3A25">
            <w:pPr>
              <w:rPr>
                <w:rFonts w:cstheme="minorHAnsi"/>
              </w:rPr>
            </w:pPr>
            <w:r w:rsidRPr="002E3A25">
              <w:rPr>
                <w:rFonts w:cstheme="minorHAnsi"/>
              </w:rPr>
              <w:t>0.7</w:t>
            </w:r>
          </w:p>
        </w:tc>
        <w:tc>
          <w:tcPr>
            <w:tcW w:w="2253" w:type="dxa"/>
          </w:tcPr>
          <w:p w14:paraId="37F5ED8E" w14:textId="77777777" w:rsidR="002E3A25" w:rsidRPr="002E3A25" w:rsidRDefault="002E3A25" w:rsidP="002E3A25">
            <w:pPr>
              <w:rPr>
                <w:rFonts w:cstheme="minorHAnsi"/>
              </w:rPr>
            </w:pPr>
            <w:r w:rsidRPr="002E3A25">
              <w:rPr>
                <w:rFonts w:cstheme="minorHAnsi"/>
              </w:rPr>
              <w:t>245</w:t>
            </w:r>
          </w:p>
        </w:tc>
      </w:tr>
      <w:tr w:rsidR="002E3A25" w:rsidRPr="002E3A25" w14:paraId="38F2F322" w14:textId="77777777" w:rsidTr="00CC6920">
        <w:tc>
          <w:tcPr>
            <w:tcW w:w="2252" w:type="dxa"/>
          </w:tcPr>
          <w:p w14:paraId="56A7E53D" w14:textId="77777777" w:rsidR="002E3A25" w:rsidRPr="002E3A25" w:rsidRDefault="002E3A25" w:rsidP="002E3A25">
            <w:pPr>
              <w:rPr>
                <w:rFonts w:cstheme="minorHAnsi"/>
              </w:rPr>
            </w:pPr>
            <w:r w:rsidRPr="002E3A25">
              <w:rPr>
                <w:rFonts w:cstheme="minorHAnsi"/>
              </w:rPr>
              <w:t>Cauliflower</w:t>
            </w:r>
          </w:p>
        </w:tc>
        <w:tc>
          <w:tcPr>
            <w:tcW w:w="2252" w:type="dxa"/>
          </w:tcPr>
          <w:p w14:paraId="021242C9" w14:textId="77777777" w:rsidR="002E3A25" w:rsidRPr="002E3A25" w:rsidRDefault="002E3A25" w:rsidP="002E3A25">
            <w:pPr>
              <w:rPr>
                <w:rFonts w:cstheme="minorHAnsi"/>
              </w:rPr>
            </w:pPr>
            <w:r w:rsidRPr="002E3A25">
              <w:rPr>
                <w:rFonts w:cstheme="minorHAnsi"/>
              </w:rPr>
              <w:t>280</w:t>
            </w:r>
          </w:p>
        </w:tc>
        <w:tc>
          <w:tcPr>
            <w:tcW w:w="2253" w:type="dxa"/>
          </w:tcPr>
          <w:p w14:paraId="1198C288" w14:textId="77777777" w:rsidR="002E3A25" w:rsidRPr="002E3A25" w:rsidRDefault="002E3A25" w:rsidP="002E3A25">
            <w:pPr>
              <w:rPr>
                <w:rFonts w:cstheme="minorHAnsi"/>
              </w:rPr>
            </w:pPr>
            <w:r w:rsidRPr="002E3A25">
              <w:rPr>
                <w:rFonts w:cstheme="minorHAnsi"/>
              </w:rPr>
              <w:t>0.35</w:t>
            </w:r>
          </w:p>
        </w:tc>
        <w:tc>
          <w:tcPr>
            <w:tcW w:w="2253" w:type="dxa"/>
          </w:tcPr>
          <w:p w14:paraId="2C6BA703" w14:textId="77777777" w:rsidR="002E3A25" w:rsidRPr="002E3A25" w:rsidRDefault="002E3A25" w:rsidP="002E3A25">
            <w:pPr>
              <w:rPr>
                <w:rFonts w:cstheme="minorHAnsi"/>
              </w:rPr>
            </w:pPr>
            <w:r w:rsidRPr="002E3A25">
              <w:rPr>
                <w:rFonts w:cstheme="minorHAnsi"/>
              </w:rPr>
              <w:t>98</w:t>
            </w:r>
          </w:p>
        </w:tc>
      </w:tr>
      <w:tr w:rsidR="002E3A25" w:rsidRPr="002E3A25" w14:paraId="5C918A67" w14:textId="77777777" w:rsidTr="00CC6920">
        <w:tc>
          <w:tcPr>
            <w:tcW w:w="2252" w:type="dxa"/>
          </w:tcPr>
          <w:p w14:paraId="5B663F69" w14:textId="77777777" w:rsidR="002E3A25" w:rsidRPr="002E3A25" w:rsidRDefault="002E3A25" w:rsidP="002E3A25">
            <w:pPr>
              <w:rPr>
                <w:rFonts w:cstheme="minorHAnsi"/>
              </w:rPr>
            </w:pPr>
            <w:r w:rsidRPr="002E3A25">
              <w:rPr>
                <w:rFonts w:cstheme="minorHAnsi"/>
              </w:rPr>
              <w:t>Mixed vegetables</w:t>
            </w:r>
          </w:p>
        </w:tc>
        <w:tc>
          <w:tcPr>
            <w:tcW w:w="2252" w:type="dxa"/>
          </w:tcPr>
          <w:p w14:paraId="7C9B73BC" w14:textId="77777777" w:rsidR="002E3A25" w:rsidRPr="002E3A25" w:rsidRDefault="002E3A25" w:rsidP="002E3A25">
            <w:pPr>
              <w:rPr>
                <w:rFonts w:cstheme="minorHAnsi"/>
              </w:rPr>
            </w:pPr>
            <w:r w:rsidRPr="002E3A25">
              <w:rPr>
                <w:rFonts w:cstheme="minorHAnsi"/>
              </w:rPr>
              <w:t>350</w:t>
            </w:r>
          </w:p>
        </w:tc>
        <w:tc>
          <w:tcPr>
            <w:tcW w:w="2253" w:type="dxa"/>
          </w:tcPr>
          <w:p w14:paraId="72B3F645" w14:textId="77777777" w:rsidR="002E3A25" w:rsidRPr="002E3A25" w:rsidRDefault="002E3A25" w:rsidP="002E3A25">
            <w:pPr>
              <w:rPr>
                <w:rFonts w:cstheme="minorHAnsi"/>
              </w:rPr>
            </w:pPr>
            <w:r w:rsidRPr="002E3A25">
              <w:rPr>
                <w:rFonts w:cstheme="minorHAnsi"/>
              </w:rPr>
              <w:t>0.47**</w:t>
            </w:r>
          </w:p>
        </w:tc>
        <w:tc>
          <w:tcPr>
            <w:tcW w:w="2253" w:type="dxa"/>
          </w:tcPr>
          <w:p w14:paraId="7CFBA262" w14:textId="77777777" w:rsidR="002E3A25" w:rsidRPr="002E3A25" w:rsidRDefault="002E3A25" w:rsidP="002E3A25">
            <w:pPr>
              <w:rPr>
                <w:rFonts w:cstheme="minorHAnsi"/>
              </w:rPr>
            </w:pPr>
            <w:r w:rsidRPr="002E3A25">
              <w:rPr>
                <w:rFonts w:cstheme="minorHAnsi"/>
              </w:rPr>
              <w:t>164.5</w:t>
            </w:r>
          </w:p>
        </w:tc>
      </w:tr>
      <w:tr w:rsidR="002E3A25" w:rsidRPr="002E3A25" w14:paraId="3322BF56" w14:textId="77777777" w:rsidTr="00CC6920">
        <w:tc>
          <w:tcPr>
            <w:tcW w:w="2252" w:type="dxa"/>
          </w:tcPr>
          <w:p w14:paraId="5677748C" w14:textId="77777777" w:rsidR="002E3A25" w:rsidRPr="002E3A25" w:rsidRDefault="002E3A25" w:rsidP="002E3A25">
            <w:pPr>
              <w:rPr>
                <w:rFonts w:cstheme="minorHAnsi"/>
              </w:rPr>
            </w:pPr>
            <w:r w:rsidRPr="002E3A25">
              <w:rPr>
                <w:rFonts w:cstheme="minorHAnsi"/>
              </w:rPr>
              <w:t>Mushrooms</w:t>
            </w:r>
          </w:p>
        </w:tc>
        <w:tc>
          <w:tcPr>
            <w:tcW w:w="2252" w:type="dxa"/>
          </w:tcPr>
          <w:p w14:paraId="3FBF049D" w14:textId="77777777" w:rsidR="002E3A25" w:rsidRPr="002E3A25" w:rsidRDefault="002E3A25" w:rsidP="002E3A25">
            <w:pPr>
              <w:rPr>
                <w:rFonts w:cstheme="minorHAnsi"/>
              </w:rPr>
            </w:pPr>
            <w:r w:rsidRPr="002E3A25">
              <w:rPr>
                <w:rFonts w:cstheme="minorHAnsi"/>
              </w:rPr>
              <w:t>400</w:t>
            </w:r>
          </w:p>
        </w:tc>
        <w:tc>
          <w:tcPr>
            <w:tcW w:w="2253" w:type="dxa"/>
          </w:tcPr>
          <w:p w14:paraId="1E20C824" w14:textId="77777777" w:rsidR="002E3A25" w:rsidRPr="002E3A25" w:rsidRDefault="002E3A25" w:rsidP="002E3A25">
            <w:pPr>
              <w:rPr>
                <w:rFonts w:cstheme="minorHAnsi"/>
              </w:rPr>
            </w:pPr>
            <w:r w:rsidRPr="002E3A25">
              <w:rPr>
                <w:rFonts w:cstheme="minorHAnsi"/>
              </w:rPr>
              <w:t>0.27</w:t>
            </w:r>
          </w:p>
        </w:tc>
        <w:tc>
          <w:tcPr>
            <w:tcW w:w="2253" w:type="dxa"/>
          </w:tcPr>
          <w:p w14:paraId="6AAABD08" w14:textId="77777777" w:rsidR="002E3A25" w:rsidRPr="002E3A25" w:rsidRDefault="002E3A25" w:rsidP="002E3A25">
            <w:pPr>
              <w:rPr>
                <w:rFonts w:cstheme="minorHAnsi"/>
              </w:rPr>
            </w:pPr>
            <w:r w:rsidRPr="002E3A25">
              <w:rPr>
                <w:rFonts w:cstheme="minorHAnsi"/>
              </w:rPr>
              <w:t>108</w:t>
            </w:r>
          </w:p>
        </w:tc>
      </w:tr>
      <w:tr w:rsidR="002E3A25" w:rsidRPr="002E3A25" w14:paraId="6BE9EEDA" w14:textId="77777777" w:rsidTr="00CC6920">
        <w:tc>
          <w:tcPr>
            <w:tcW w:w="2252" w:type="dxa"/>
          </w:tcPr>
          <w:p w14:paraId="57132181" w14:textId="77777777" w:rsidR="002E3A25" w:rsidRPr="002E3A25" w:rsidRDefault="002E3A25" w:rsidP="002E3A25">
            <w:pPr>
              <w:rPr>
                <w:rFonts w:cstheme="minorHAnsi"/>
              </w:rPr>
            </w:pPr>
            <w:r w:rsidRPr="002E3A25">
              <w:rPr>
                <w:rFonts w:cstheme="minorHAnsi"/>
              </w:rPr>
              <w:t>Peas</w:t>
            </w:r>
          </w:p>
        </w:tc>
        <w:tc>
          <w:tcPr>
            <w:tcW w:w="2252" w:type="dxa"/>
          </w:tcPr>
          <w:p w14:paraId="13F934D9" w14:textId="77777777" w:rsidR="002E3A25" w:rsidRPr="002E3A25" w:rsidRDefault="002E3A25" w:rsidP="002E3A25">
            <w:pPr>
              <w:rPr>
                <w:rFonts w:cstheme="minorHAnsi"/>
              </w:rPr>
            </w:pPr>
            <w:r w:rsidRPr="002E3A25">
              <w:rPr>
                <w:rFonts w:cstheme="minorHAnsi"/>
              </w:rPr>
              <w:t>300</w:t>
            </w:r>
          </w:p>
        </w:tc>
        <w:tc>
          <w:tcPr>
            <w:tcW w:w="2253" w:type="dxa"/>
          </w:tcPr>
          <w:p w14:paraId="5A6D1A49" w14:textId="77777777" w:rsidR="002E3A25" w:rsidRPr="002E3A25" w:rsidRDefault="002E3A25" w:rsidP="002E3A25">
            <w:pPr>
              <w:rPr>
                <w:rFonts w:cstheme="minorHAnsi"/>
              </w:rPr>
            </w:pPr>
            <w:r w:rsidRPr="002E3A25">
              <w:rPr>
                <w:rFonts w:cstheme="minorHAnsi"/>
              </w:rPr>
              <w:t>0.6</w:t>
            </w:r>
          </w:p>
        </w:tc>
        <w:tc>
          <w:tcPr>
            <w:tcW w:w="2253" w:type="dxa"/>
          </w:tcPr>
          <w:p w14:paraId="269637DD" w14:textId="77777777" w:rsidR="002E3A25" w:rsidRPr="002E3A25" w:rsidRDefault="002E3A25" w:rsidP="002E3A25">
            <w:pPr>
              <w:rPr>
                <w:rFonts w:cstheme="minorHAnsi"/>
              </w:rPr>
            </w:pPr>
            <w:r w:rsidRPr="002E3A25">
              <w:rPr>
                <w:rFonts w:cstheme="minorHAnsi"/>
              </w:rPr>
              <w:t>180</w:t>
            </w:r>
          </w:p>
        </w:tc>
      </w:tr>
      <w:tr w:rsidR="002E3A25" w:rsidRPr="002E3A25" w14:paraId="57C4F42A" w14:textId="77777777" w:rsidTr="00CC6920">
        <w:tc>
          <w:tcPr>
            <w:tcW w:w="2252" w:type="dxa"/>
          </w:tcPr>
          <w:p w14:paraId="087D0BAC" w14:textId="77777777" w:rsidR="002E3A25" w:rsidRPr="002E3A25" w:rsidRDefault="002E3A25" w:rsidP="002E3A25">
            <w:pPr>
              <w:rPr>
                <w:rFonts w:cstheme="minorHAnsi"/>
              </w:rPr>
            </w:pPr>
            <w:r w:rsidRPr="002E3A25">
              <w:rPr>
                <w:rFonts w:cstheme="minorHAnsi"/>
              </w:rPr>
              <w:t>Peppers</w:t>
            </w:r>
          </w:p>
        </w:tc>
        <w:tc>
          <w:tcPr>
            <w:tcW w:w="2252" w:type="dxa"/>
          </w:tcPr>
          <w:p w14:paraId="40357D4E" w14:textId="77777777" w:rsidR="002E3A25" w:rsidRPr="002E3A25" w:rsidRDefault="002E3A25" w:rsidP="002E3A25">
            <w:pPr>
              <w:rPr>
                <w:rFonts w:cstheme="minorHAnsi"/>
              </w:rPr>
            </w:pPr>
            <w:r w:rsidRPr="002E3A25">
              <w:rPr>
                <w:rFonts w:cstheme="minorHAnsi"/>
              </w:rPr>
              <w:t>350</w:t>
            </w:r>
          </w:p>
        </w:tc>
        <w:tc>
          <w:tcPr>
            <w:tcW w:w="2253" w:type="dxa"/>
          </w:tcPr>
          <w:p w14:paraId="5F14FF89" w14:textId="77777777" w:rsidR="002E3A25" w:rsidRPr="002E3A25" w:rsidRDefault="002E3A25" w:rsidP="002E3A25">
            <w:pPr>
              <w:rPr>
                <w:rFonts w:cstheme="minorHAnsi"/>
              </w:rPr>
            </w:pPr>
            <w:r w:rsidRPr="002E3A25">
              <w:rPr>
                <w:rFonts w:cstheme="minorHAnsi"/>
              </w:rPr>
              <w:t>1.08</w:t>
            </w:r>
          </w:p>
        </w:tc>
        <w:tc>
          <w:tcPr>
            <w:tcW w:w="2253" w:type="dxa"/>
          </w:tcPr>
          <w:p w14:paraId="439C21AE" w14:textId="77777777" w:rsidR="002E3A25" w:rsidRPr="002E3A25" w:rsidRDefault="002E3A25" w:rsidP="002E3A25">
            <w:pPr>
              <w:rPr>
                <w:rFonts w:cstheme="minorHAnsi"/>
              </w:rPr>
            </w:pPr>
            <w:r w:rsidRPr="002E3A25">
              <w:rPr>
                <w:rFonts w:cstheme="minorHAnsi"/>
              </w:rPr>
              <w:t>378</w:t>
            </w:r>
          </w:p>
        </w:tc>
      </w:tr>
    </w:tbl>
    <w:p w14:paraId="39D7D4F0" w14:textId="77777777" w:rsidR="002E3A25" w:rsidRPr="002E3A25" w:rsidRDefault="002E3A25" w:rsidP="002E3A25">
      <w:pPr>
        <w:pStyle w:val="Tabletitle"/>
        <w:rPr>
          <w:rFonts w:asciiTheme="minorHAnsi" w:hAnsiTheme="minorHAnsi" w:cstheme="minorHAnsi"/>
          <w:i/>
          <w:iCs/>
        </w:rPr>
      </w:pPr>
      <w:bookmarkStart w:id="132" w:name="_Toc81915361"/>
      <w:r w:rsidRPr="00A55DFA">
        <w:rPr>
          <w:rFonts w:asciiTheme="minorHAnsi" w:hAnsiTheme="minorHAnsi" w:cstheme="minorHAnsi"/>
          <w:b/>
          <w:bCs/>
          <w:i/>
          <w:iCs/>
        </w:rPr>
        <w:t>Table 4.1:</w:t>
      </w:r>
      <w:r w:rsidRPr="002E3A25">
        <w:rPr>
          <w:rFonts w:asciiTheme="minorHAnsi" w:hAnsiTheme="minorHAnsi" w:cstheme="minorHAnsi"/>
          <w:i/>
          <w:iCs/>
        </w:rPr>
        <w:t xml:space="preserve"> quantity ordered and CI for frozen vegetables ordered by BAS in 2020</w:t>
      </w:r>
      <w:bookmarkEnd w:id="132"/>
    </w:p>
    <w:p w14:paraId="2810C152" w14:textId="77777777" w:rsidR="002E3A25" w:rsidRPr="002E3A25" w:rsidRDefault="002E3A25" w:rsidP="002E3A25">
      <w:pPr>
        <w:rPr>
          <w:rFonts w:cstheme="minorHAnsi"/>
        </w:rPr>
      </w:pPr>
      <w:r w:rsidRPr="002E3A25">
        <w:rPr>
          <w:rFonts w:cstheme="minorHAnsi"/>
        </w:rPr>
        <w:t>*</w:t>
      </w:r>
      <w:proofErr w:type="gramStart"/>
      <w:r w:rsidRPr="002E3A25">
        <w:rPr>
          <w:rFonts w:cstheme="minorHAnsi"/>
        </w:rPr>
        <w:t>data</w:t>
      </w:r>
      <w:proofErr w:type="gramEnd"/>
      <w:r w:rsidRPr="002E3A25">
        <w:rPr>
          <w:rFonts w:cstheme="minorHAnsi"/>
        </w:rPr>
        <w:t xml:space="preserve"> not available for broad beans so the value for green beans has been applied</w:t>
      </w:r>
    </w:p>
    <w:p w14:paraId="25D5413B" w14:textId="77777777" w:rsidR="002E3A25" w:rsidRPr="002E3A25" w:rsidRDefault="002E3A25" w:rsidP="002E3A25">
      <w:pPr>
        <w:rPr>
          <w:rFonts w:cstheme="minorHAnsi"/>
        </w:rPr>
      </w:pPr>
      <w:r w:rsidRPr="002E3A25">
        <w:rPr>
          <w:rFonts w:cstheme="minorHAnsi"/>
        </w:rPr>
        <w:t>**overall average for field-grown vegetables used</w:t>
      </w:r>
    </w:p>
    <w:p w14:paraId="01343121" w14:textId="1CDF22CD" w:rsidR="002E3A25" w:rsidRPr="002E3A25" w:rsidRDefault="002E3A25" w:rsidP="002E3A25">
      <w:pPr>
        <w:rPr>
          <w:rFonts w:cstheme="minorHAnsi"/>
          <w:i/>
          <w:iCs/>
        </w:rPr>
      </w:pPr>
      <w:r w:rsidRPr="002E3A25">
        <w:rPr>
          <w:rFonts w:cstheme="minorHAnsi"/>
          <w:i/>
          <w:iCs/>
        </w:rPr>
        <w:t xml:space="preserve">CI data from </w:t>
      </w:r>
      <w:r w:rsidRPr="002E3A25">
        <w:rPr>
          <w:rFonts w:cstheme="minorHAnsi"/>
          <w:i/>
          <w:iCs/>
        </w:rPr>
        <w:fldChar w:fldCharType="begin" w:fldLock="1"/>
      </w:r>
      <w:r w:rsidR="00DB677C">
        <w:rPr>
          <w:rFonts w:cstheme="minorHAnsi"/>
          <w:i/>
          <w:iCs/>
        </w:rPr>
        <w:instrText>ADDIN CSL_CITATION {"citationItems":[{"id":"ITEM-1","itemData":{"DOI":"10.1016/j.jclepro.2016.04.082","ISSN":"09596526","abstract":"This paper presents the results of a systematic literature review of greenhouse gas emissions for different food categories from life cycle assessment (LCA) studies, to enable streamline calculations that could inform dietary choice. The motivation for completing the paper was the inadequate synthesis of food greenhouse gas emissions available in the public domain. The paper reviewed 369 published studies that provided 1718 global warming potential (GWP) values for 168 varieties of fresh produce. A meta-analysis of the LCA studies was completed for the following categories: fresh vegetables (root vegetables, brassica, leaves and stems); fresh fruits (pepo, hesperidium, true berries, pomes, aggregates fruits and drupes); staples (grains, legumes, nuts, seeds and rice); dairy (almond/coconut milk, soy milk, dairy milk, butter and cheese); non-ruminant livestock (chicken, fish, pork); and ruminant livestock (lamb and beef). The meta-analysis indicates a clear greenhouse gas hierarchy emerging across the food categories, with grains, fruit and vegetables having the lowest impact and meat from ruminants having the highest impact. The meta-analysis presents the median, mean, standard deviation, upper and lower quartile, minimum and maximum results for each food category. The resultant data enables streamline calculations of the global warming potential of human diets, and is illustrated by a short case study of an Australian family's weekly shop. The database is provided in the Appendix as a resource for practitioners. The paper concludes with recommendations for future LCA studies to focus upon with respect to content and approach.","author":[{"dropping-particle":"","family":"Clune","given":"Stephen","non-dropping-particle":"","parse-names":false,"suffix":""},{"dropping-particle":"","family":"Crossin","given":"Enda","non-dropping-particle":"","parse-names":false,"suffix":""},{"dropping-particle":"","family":"Verghese","given":"Karli","non-dropping-particle":"","parse-names":false,"suffix":""}],"container-title":"Journal of Cleaner Production","id":"ITEM-1","issued":{"date-parts":[["2017"]]},"page":"766-783","publisher":"Elsevier Ltd","title":"Systematic review of greenhouse gas emissions for different fresh food categories","type":"article-journal","volume":"140"},"uris":["http://www.mendeley.com/documents/?uuid=0e341aac-86ff-4f87-808a-31076b0523e3"]}],"mendeley":{"formattedCitation":"(Clune &lt;i&gt;et al.&lt;/i&gt;, 2017)","manualFormatting":"Clune et al. (2017)","plainTextFormattedCitation":"(Clune et al., 2017)","previouslyFormattedCitation":"(Clune &lt;i&gt;et al.&lt;/i&gt;, 2017)"},"properties":{"noteIndex":0},"schema":"https://github.com/citation-style-language/schema/raw/master/csl-citation.json"}</w:instrText>
      </w:r>
      <w:r w:rsidRPr="002E3A25">
        <w:rPr>
          <w:rFonts w:cstheme="minorHAnsi"/>
          <w:i/>
          <w:iCs/>
        </w:rPr>
        <w:fldChar w:fldCharType="separate"/>
      </w:r>
      <w:r w:rsidRPr="002E3A25">
        <w:rPr>
          <w:rFonts w:cstheme="minorHAnsi"/>
          <w:i/>
          <w:iCs/>
          <w:noProof/>
        </w:rPr>
        <w:t>Clune et al. (2017)</w:t>
      </w:r>
      <w:r w:rsidRPr="002E3A25">
        <w:rPr>
          <w:rFonts w:cstheme="minorHAnsi"/>
          <w:i/>
          <w:iCs/>
        </w:rPr>
        <w:fldChar w:fldCharType="end"/>
      </w:r>
    </w:p>
    <w:p w14:paraId="4A4D7769" w14:textId="77777777" w:rsidR="002E3A25" w:rsidRPr="002E3A25" w:rsidRDefault="002E3A25" w:rsidP="002E3A25">
      <w:pPr>
        <w:rPr>
          <w:rFonts w:cstheme="minorHAnsi"/>
        </w:rPr>
      </w:pPr>
    </w:p>
    <w:p w14:paraId="18EAC85F" w14:textId="6C2492A9" w:rsidR="002E3A25" w:rsidRDefault="002E3A25" w:rsidP="002E3A25">
      <w:pPr>
        <w:rPr>
          <w:rFonts w:cstheme="minorHAnsi"/>
        </w:rPr>
      </w:pPr>
      <w:r w:rsidRPr="002E3A25">
        <w:rPr>
          <w:rFonts w:cstheme="minorHAnsi"/>
        </w:rPr>
        <w:t xml:space="preserve">From table 4.1 </w:t>
      </w:r>
      <w:proofErr w:type="gramStart"/>
      <w:r w:rsidRPr="002E3A25">
        <w:rPr>
          <w:rFonts w:cstheme="minorHAnsi"/>
        </w:rPr>
        <w:t>it is clear that some</w:t>
      </w:r>
      <w:proofErr w:type="gramEnd"/>
      <w:r w:rsidRPr="002E3A25">
        <w:rPr>
          <w:rFonts w:cstheme="minorHAnsi"/>
        </w:rPr>
        <w:t xml:space="preserve"> vegetables, such as broccoli and peppers, have a much higher CI than others, but that all are well below the values for animal source foods presented above. The total CI for the 2880kg analysed was </w:t>
      </w:r>
      <w:r w:rsidRPr="002E3A25">
        <w:rPr>
          <w:rFonts w:cstheme="minorHAnsi"/>
          <w:u w:val="single"/>
        </w:rPr>
        <w:t>1311kg CO</w:t>
      </w:r>
      <w:r w:rsidRPr="002E3A25">
        <w:rPr>
          <w:rFonts w:cstheme="minorHAnsi"/>
          <w:u w:val="single"/>
          <w:vertAlign w:val="subscript"/>
        </w:rPr>
        <w:t>2</w:t>
      </w:r>
      <w:r w:rsidRPr="002E3A25">
        <w:rPr>
          <w:rFonts w:cstheme="minorHAnsi"/>
          <w:u w:val="single"/>
        </w:rPr>
        <w:t>e</w:t>
      </w:r>
      <w:r w:rsidRPr="002E3A25">
        <w:rPr>
          <w:rFonts w:cstheme="minorHAnsi"/>
          <w:u w:val="single"/>
          <w:vertAlign w:val="superscript"/>
        </w:rPr>
        <w:t>-</w:t>
      </w:r>
      <w:r w:rsidRPr="002E3A25">
        <w:rPr>
          <w:rFonts w:cstheme="minorHAnsi"/>
        </w:rPr>
        <w:t xml:space="preserve">. </w:t>
      </w:r>
    </w:p>
    <w:p w14:paraId="02159F8F" w14:textId="77777777" w:rsidR="002E3A25" w:rsidRPr="002E3A25" w:rsidRDefault="002E3A25" w:rsidP="002E3A25">
      <w:pPr>
        <w:rPr>
          <w:rFonts w:cstheme="minorHAnsi"/>
        </w:rPr>
      </w:pPr>
    </w:p>
    <w:p w14:paraId="1296E986" w14:textId="77777777" w:rsidR="002E3A25" w:rsidRPr="002E3A25" w:rsidRDefault="002E3A25" w:rsidP="002E3A25">
      <w:pPr>
        <w:pStyle w:val="Heading3"/>
      </w:pPr>
      <w:bookmarkStart w:id="133" w:name="_Toc80349585"/>
      <w:bookmarkStart w:id="134" w:name="_Toc81915321"/>
      <w:bookmarkStart w:id="135" w:name="_Toc81916166"/>
      <w:bookmarkStart w:id="136" w:name="_Toc81916202"/>
      <w:bookmarkStart w:id="137" w:name="_Toc81917225"/>
      <w:bookmarkStart w:id="138" w:name="_Toc81918707"/>
      <w:bookmarkStart w:id="139" w:name="_Toc81920015"/>
      <w:bookmarkStart w:id="140" w:name="_Toc81920129"/>
      <w:bookmarkStart w:id="141" w:name="_Toc81920179"/>
      <w:bookmarkStart w:id="142" w:name="_Toc81920729"/>
      <w:bookmarkStart w:id="143" w:name="_Toc82606266"/>
      <w:bookmarkStart w:id="144" w:name="_Toc82606317"/>
      <w:bookmarkStart w:id="145" w:name="_Toc82606707"/>
      <w:bookmarkStart w:id="146" w:name="_Toc82607055"/>
      <w:bookmarkStart w:id="147" w:name="_Toc82607143"/>
      <w:bookmarkStart w:id="148" w:name="_Toc83984904"/>
      <w:r w:rsidRPr="002E3A25">
        <w:t>Mycoprotein</w:t>
      </w:r>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p>
    <w:p w14:paraId="4289727A" w14:textId="77777777" w:rsidR="002E3A25" w:rsidRPr="002E3A25" w:rsidRDefault="002E3A25" w:rsidP="002E3A25">
      <w:pPr>
        <w:rPr>
          <w:rFonts w:cstheme="minorHAnsi"/>
        </w:rPr>
      </w:pPr>
    </w:p>
    <w:p w14:paraId="2DF99706" w14:textId="0DEF1D05" w:rsidR="002E3A25" w:rsidRPr="002E3A25" w:rsidRDefault="002E3A25" w:rsidP="002E3A25">
      <w:pPr>
        <w:rPr>
          <w:rFonts w:cstheme="minorHAnsi"/>
        </w:rPr>
      </w:pPr>
      <w:r w:rsidRPr="002E3A25">
        <w:rPr>
          <w:rFonts w:cstheme="minorHAnsi"/>
        </w:rPr>
        <w:t>Data on the climate impact of meat substitutes such as mycoprotein (the main component in Quorn branded meat substitutes) is fairly limited, however from the few studies that have investigated a figure of 2.5-5.5kg CO</w:t>
      </w:r>
      <w:r w:rsidRPr="002E3A25">
        <w:rPr>
          <w:rFonts w:cstheme="minorHAnsi"/>
          <w:vertAlign w:val="subscript"/>
        </w:rPr>
        <w:t>2</w:t>
      </w:r>
      <w:r w:rsidRPr="002E3A25">
        <w:rPr>
          <w:rFonts w:cstheme="minorHAnsi"/>
        </w:rPr>
        <w:t>e</w:t>
      </w:r>
      <w:r w:rsidRPr="002E3A25">
        <w:rPr>
          <w:rFonts w:cstheme="minorHAnsi"/>
          <w:vertAlign w:val="superscript"/>
        </w:rPr>
        <w:t>-</w:t>
      </w:r>
      <w:r w:rsidRPr="002E3A25">
        <w:rPr>
          <w:rFonts w:cstheme="minorHAnsi"/>
        </w:rPr>
        <w:t xml:space="preserve"> is reached </w:t>
      </w:r>
      <w:r w:rsidRPr="002E3A25">
        <w:rPr>
          <w:rFonts w:cstheme="minorHAnsi"/>
        </w:rPr>
        <w:fldChar w:fldCharType="begin" w:fldLock="1"/>
      </w:r>
      <w:r w:rsidR="00DB677C">
        <w:rPr>
          <w:rFonts w:cstheme="minorHAnsi"/>
        </w:rPr>
        <w:instrText>ADDIN CSL_CITATION {"citationItems":[{"id":"ITEM-1","itemData":{"DOI":"10.1007/s11274-019-2723-9","ISBN":"0123456789","ISSN":"15730972","PMID":"31549247","abstract":"The term mycoprotein refers to the protein-rich food made of filamentous fungal biomass that can be consumed as an alternative to meat. In this paper, the impact caused by the substitution of animal-origin meat in the human diet for mycoprotein on the health and the environment is reviewed. Presently, mycoprotein can be found in the supermarkets of developed countries in several forms (e.g. sausages and patties). Expansion to other markets depends on the reduction of the costs. Although scarce, the results of life cycle analyses of mycoprotein agree that this meat substitute causes an environmental impact similar to chicken and pork. In this context, the use of inexpensive agro-industrial residues as substrate for mycoprotein production has been investigated. This strategy is believed to reduce the costs involved in the fungal cultivation and lower the environmental impact of both the mycoprotein and the food industry. Moreover, several positive effects in health have been associated with the substitution of meat for mycoprotein, including improvements in blood cholesterol concentration and glycemic response. Mycoprotein has found a place in the market, but questions regarding the consumer’s experience on the sensory and health aspects are still being investigated.","author":[{"dropping-particle":"","family":"Souza Filho","given":"Pedro F.","non-dropping-particle":"","parse-names":false,"suffix":""},{"dropping-particle":"","family":"Andersson","given":"Dan","non-dropping-particle":"","parse-names":false,"suffix":""},{"dropping-particle":"","family":"Ferreira","given":"Jorge A.","non-dropping-particle":"","parse-names":false,"suffix":""},{"dropping-particle":"","family":"Taherzadeh","given":"Mohammad J.","non-dropping-particle":"","parse-names":false,"suffix":""}],"container-title":"World Journal of Microbiology and Biotechnology","id":"ITEM-1","issue":"10","issued":{"date-parts":[["2019"]]},"page":"1-8","publisher":"Springer Netherlands","title":"Mycoprotein: environmental impact and health aspects","type":"article-journal","volume":"35"},"uris":["http://www.mendeley.com/documents/?uuid=10130f42-52c0-43f3-bdd8-e7366a3ecc1b"]},{"id":"ITEM-2","itemData":{"DOI":"10.1007/s11367-015-0931-6","ISSN":"16147502","abstract":"Purpose: Food production is among the highest human environmental impacting activities. Agriculture itself accounts for 70–85 % of the water footprint and 30 % of world greenhouse gas emissions (2.5 times more than global transport). Food production’s projected increase in 70 % by 2050 highlights the importance of environmental impacts connected with meat production. The production of various meat substitutes (plant-based, mycoprotein-based, dairy-based, and animal-based substitutes) aims to reduce the environmental impact caused by livestock. This article outlined the comparative analysis of meat substitutes’ environmental performance in order to estimate the most promising options. Methods: The study considered “cradle-to-plate” meal life cycle with the application of ReCiPe and IMPACT 2002+ methods. Inventory was based on literature and field data. Functional unit (FU) was 1 kg of a ready-to-eat meal at a consumer. The study evaluated alternative FU (the equivalent of 3.75 MJ energy content of fried chicken lean meat and 0.3 kg of digested dry matter protein content) as a part of sensitivity analysis. Results and discussion: Results showed the highest impacts for lab-grown meat and mycoprotein-based analogues (high demand for energy for medium cultivation), medium impacts for chicken (local feed), and dairy-based and gluten-based meat substitutes, and the lowest impact for insect-based and soy meal-based substitutes (by-products allocated). Alternative FU confirmed the worst performance of lab-grown and mycoprotein-based analogues. The best performing products were insect-based and soy meal-based substitutes and chicken. The other substitutes had medium level impacts. The results were very sensitive to the changes of FU. Midpoint impact category results were the same order of magnitude as a previously published work, although wide ranges of possible results and system boundaries made the comparison with literature data not reliable. Conclusions and recommendations: The results of the comparison were highly dependable on selected FU. Therefore, the proposed comparison with different integrative FU indicated the lowest impact of soy meal-based and insect-based substitutes (with given technology level development). Insect-based meat substitute has a potential to be more sustainable with the use of more advanced cultivation and processing techniques. The same is applicable to lab-grown meat and in a minor degree to gluten, dairy, and mycoprotein-based su…","author":[{"dropping-particle":"","family":"Smetana","given":"Sergiy","non-dropping-particle":"","parse-names":false,"suffix":""},{"dropping-particle":"","family":"Mathys","given":"Alexander","non-dropping-particle":"","parse-names":false,"suffix":""},{"dropping-particle":"","family":"Knoch","given":"Achim","non-dropping-particle":"","parse-names":false,"suffix":""},{"dropping-particle":"","family":"Heinz","given":"Volker","non-dropping-particle":"","parse-names":false,"suffix":""}],"container-title":"International Journal of Life Cycle Assessment","id":"ITEM-2","issue":"9","issued":{"date-parts":[["2015"]]},"page":"1254-1267","title":"Meat alternatives: life cycle assessment of most known meat substitutes","type":"article-journal","volume":"20"},"uris":["http://www.mendeley.com/documents/?uuid=8aadd73c-2b25-4729-bedf-e41b2574a107"]}],"mendeley":{"formattedCitation":"(Smetana &lt;i&gt;et al.&lt;/i&gt;, 2015; Souza Filho &lt;i&gt;et al.&lt;/i&gt;, 2019)","plainTextFormattedCitation":"(Smetana et al., 2015; Souza Filho et al., 2019)","previouslyFormattedCitation":"(Smetana &lt;i&gt;et al.&lt;/i&gt;, 2015; Souza Filho &lt;i&gt;et al.&lt;/i&gt;, 2019)"},"properties":{"noteIndex":0},"schema":"https://github.com/citation-style-language/schema/raw/master/csl-citation.json"}</w:instrText>
      </w:r>
      <w:r w:rsidRPr="002E3A25">
        <w:rPr>
          <w:rFonts w:cstheme="minorHAnsi"/>
        </w:rPr>
        <w:fldChar w:fldCharType="separate"/>
      </w:r>
      <w:r w:rsidR="00A144E6" w:rsidRPr="00A144E6">
        <w:rPr>
          <w:rFonts w:cstheme="minorHAnsi"/>
          <w:noProof/>
        </w:rPr>
        <w:t xml:space="preserve">(Smetana </w:t>
      </w:r>
      <w:r w:rsidR="00A144E6" w:rsidRPr="00A144E6">
        <w:rPr>
          <w:rFonts w:cstheme="minorHAnsi"/>
          <w:i/>
          <w:noProof/>
        </w:rPr>
        <w:t>et al.</w:t>
      </w:r>
      <w:r w:rsidR="00A144E6" w:rsidRPr="00A144E6">
        <w:rPr>
          <w:rFonts w:cstheme="minorHAnsi"/>
          <w:noProof/>
        </w:rPr>
        <w:t xml:space="preserve">, 2015; Souza Filho </w:t>
      </w:r>
      <w:r w:rsidR="00A144E6" w:rsidRPr="00A144E6">
        <w:rPr>
          <w:rFonts w:cstheme="minorHAnsi"/>
          <w:i/>
          <w:noProof/>
        </w:rPr>
        <w:t>et al.</w:t>
      </w:r>
      <w:r w:rsidR="00A144E6" w:rsidRPr="00A144E6">
        <w:rPr>
          <w:rFonts w:cstheme="minorHAnsi"/>
          <w:noProof/>
        </w:rPr>
        <w:t>, 2019)</w:t>
      </w:r>
      <w:r w:rsidRPr="002E3A25">
        <w:rPr>
          <w:rFonts w:cstheme="minorHAnsi"/>
        </w:rPr>
        <w:fldChar w:fldCharType="end"/>
      </w:r>
      <w:r w:rsidRPr="002E3A25">
        <w:rPr>
          <w:rFonts w:cstheme="minorHAnsi"/>
        </w:rPr>
        <w:t>. If we use the midpoint of this range to assume a value of 4kg CO</w:t>
      </w:r>
      <w:r w:rsidRPr="002E3A25">
        <w:rPr>
          <w:rFonts w:cstheme="minorHAnsi"/>
          <w:vertAlign w:val="subscript"/>
        </w:rPr>
        <w:t>2</w:t>
      </w:r>
      <w:r w:rsidRPr="002E3A25">
        <w:rPr>
          <w:rFonts w:cstheme="minorHAnsi"/>
        </w:rPr>
        <w:t>e</w:t>
      </w:r>
      <w:r w:rsidRPr="002E3A25">
        <w:rPr>
          <w:rFonts w:cstheme="minorHAnsi"/>
          <w:vertAlign w:val="superscript"/>
        </w:rPr>
        <w:t>-</w:t>
      </w:r>
      <w:r w:rsidRPr="002E3A25">
        <w:rPr>
          <w:rFonts w:cstheme="minorHAnsi"/>
        </w:rPr>
        <w:t xml:space="preserve"> per kg mycoprotein, then the 350kg of Quorn-branded products ordered in 2020 would yield a </w:t>
      </w:r>
      <w:r w:rsidRPr="002E3A25">
        <w:rPr>
          <w:rFonts w:cstheme="minorHAnsi"/>
        </w:rPr>
        <w:lastRenderedPageBreak/>
        <w:t xml:space="preserve">carbon impact of </w:t>
      </w:r>
      <w:r w:rsidRPr="002E3A25">
        <w:rPr>
          <w:rFonts w:cstheme="minorHAnsi"/>
          <w:u w:val="single"/>
        </w:rPr>
        <w:t>1400kg CO</w:t>
      </w:r>
      <w:r w:rsidRPr="002E3A25">
        <w:rPr>
          <w:rFonts w:cstheme="minorHAnsi"/>
          <w:u w:val="single"/>
          <w:vertAlign w:val="subscript"/>
        </w:rPr>
        <w:t>2</w:t>
      </w:r>
      <w:r w:rsidRPr="002E3A25">
        <w:rPr>
          <w:rFonts w:cstheme="minorHAnsi"/>
          <w:u w:val="single"/>
        </w:rPr>
        <w:t>e</w:t>
      </w:r>
      <w:r w:rsidRPr="002E3A25">
        <w:rPr>
          <w:rFonts w:cstheme="minorHAnsi"/>
          <w:vertAlign w:val="superscript"/>
        </w:rPr>
        <w:t>-</w:t>
      </w:r>
      <w:r w:rsidRPr="002E3A25">
        <w:rPr>
          <w:rFonts w:cstheme="minorHAnsi"/>
        </w:rPr>
        <w:t xml:space="preserve">. This is </w:t>
      </w:r>
      <w:proofErr w:type="gramStart"/>
      <w:r w:rsidRPr="002E3A25">
        <w:rPr>
          <w:rFonts w:cstheme="minorHAnsi"/>
        </w:rPr>
        <w:t>similar to</w:t>
      </w:r>
      <w:proofErr w:type="gramEnd"/>
      <w:r w:rsidRPr="002E3A25">
        <w:rPr>
          <w:rFonts w:cstheme="minorHAnsi"/>
        </w:rPr>
        <w:t xml:space="preserve"> the per-kg impact of chicken, one of the most carbon efficient meats to produce. However, analysis conducted by The Carbon Trust in partnership with Quorn gives a figure of 0.79kg CO</w:t>
      </w:r>
      <w:r w:rsidRPr="002E3A25">
        <w:rPr>
          <w:rFonts w:cstheme="minorHAnsi"/>
          <w:vertAlign w:val="subscript"/>
        </w:rPr>
        <w:t>2</w:t>
      </w:r>
      <w:r w:rsidRPr="002E3A25">
        <w:rPr>
          <w:rFonts w:cstheme="minorHAnsi"/>
        </w:rPr>
        <w:t>e</w:t>
      </w:r>
      <w:r w:rsidRPr="002E3A25">
        <w:rPr>
          <w:rFonts w:cstheme="minorHAnsi"/>
          <w:vertAlign w:val="superscript"/>
        </w:rPr>
        <w:t>-</w:t>
      </w:r>
      <w:r w:rsidRPr="002E3A25">
        <w:rPr>
          <w:rFonts w:cstheme="minorHAnsi"/>
        </w:rPr>
        <w:t xml:space="preserve"> for the actual mycoprotein and between 1-2kg CO</w:t>
      </w:r>
      <w:r w:rsidRPr="002E3A25">
        <w:rPr>
          <w:rFonts w:cstheme="minorHAnsi"/>
          <w:vertAlign w:val="subscript"/>
        </w:rPr>
        <w:t>2</w:t>
      </w:r>
      <w:r w:rsidRPr="002E3A25">
        <w:rPr>
          <w:rFonts w:cstheme="minorHAnsi"/>
        </w:rPr>
        <w:t>e</w:t>
      </w:r>
      <w:r w:rsidRPr="002E3A25">
        <w:rPr>
          <w:rFonts w:cstheme="minorHAnsi"/>
          <w:vertAlign w:val="superscript"/>
        </w:rPr>
        <w:t>-</w:t>
      </w:r>
      <w:r w:rsidRPr="002E3A25">
        <w:rPr>
          <w:rFonts w:cstheme="minorHAnsi"/>
        </w:rPr>
        <w:t xml:space="preserve"> for most finished Quorn products </w:t>
      </w:r>
      <w:r w:rsidRPr="002E3A25">
        <w:rPr>
          <w:rFonts w:cstheme="minorHAnsi"/>
        </w:rPr>
        <w:fldChar w:fldCharType="begin" w:fldLock="1"/>
      </w:r>
      <w:r w:rsidR="00A144E6">
        <w:rPr>
          <w:rFonts w:cstheme="minorHAnsi"/>
        </w:rPr>
        <w:instrText>ADDIN CSL_CITATION {"citationItems":[{"id":"ITEM-1","itemData":{"author":[{"dropping-particle":"","family":"The Carbon Trust","given":"","non-dropping-particle":"","parse-names":false,"suffix":""}],"id":"ITEM-1","issued":{"date-parts":[["2021"]]},"title":"Quorn Footprint Comparison Report","type":"report"},"uris":["http://www.mendeley.com/documents/?uuid=351cc8a4-9dad-4fef-8248-5d3c5be31a86"]}],"mendeley":{"formattedCitation":"(The Carbon Trust, 2021)","plainTextFormattedCitation":"(The Carbon Trust, 2021)","previouslyFormattedCitation":"(The Carbon Trust, 2021)"},"properties":{"noteIndex":0},"schema":"https://github.com/citation-style-language/schema/raw/master/csl-citation.json"}</w:instrText>
      </w:r>
      <w:r w:rsidRPr="002E3A25">
        <w:rPr>
          <w:rFonts w:cstheme="minorHAnsi"/>
        </w:rPr>
        <w:fldChar w:fldCharType="separate"/>
      </w:r>
      <w:r w:rsidRPr="002E3A25">
        <w:rPr>
          <w:rFonts w:cstheme="minorHAnsi"/>
          <w:noProof/>
        </w:rPr>
        <w:t>(The Carbon Trust, 2021)</w:t>
      </w:r>
      <w:r w:rsidRPr="002E3A25">
        <w:rPr>
          <w:rFonts w:cstheme="minorHAnsi"/>
        </w:rPr>
        <w:fldChar w:fldCharType="end"/>
      </w:r>
      <w:r w:rsidRPr="002E3A25">
        <w:rPr>
          <w:rFonts w:cstheme="minorHAnsi"/>
        </w:rPr>
        <w:t>. How this conclusion is reached is not clear and as the report is not from the peer-reviewed literature the 4kg figure from the studies above has been used here, but this demonstrates the variability in results from different analyses and clearly if a figure of 1kg CO</w:t>
      </w:r>
      <w:r w:rsidRPr="002E3A25">
        <w:rPr>
          <w:rFonts w:cstheme="minorHAnsi"/>
          <w:vertAlign w:val="subscript"/>
        </w:rPr>
        <w:t>2</w:t>
      </w:r>
      <w:r w:rsidRPr="002E3A25">
        <w:rPr>
          <w:rFonts w:cstheme="minorHAnsi"/>
        </w:rPr>
        <w:t>e</w:t>
      </w:r>
      <w:r w:rsidRPr="002E3A25">
        <w:rPr>
          <w:rFonts w:cstheme="minorHAnsi"/>
          <w:vertAlign w:val="superscript"/>
        </w:rPr>
        <w:t>-</w:t>
      </w:r>
      <w:r w:rsidRPr="002E3A25">
        <w:rPr>
          <w:rFonts w:cstheme="minorHAnsi"/>
        </w:rPr>
        <w:t xml:space="preserve"> for mycoprotein is used, the resulting carbon impact of 350kg CO</w:t>
      </w:r>
      <w:r w:rsidRPr="002E3A25">
        <w:rPr>
          <w:rFonts w:cstheme="minorHAnsi"/>
          <w:vertAlign w:val="subscript"/>
        </w:rPr>
        <w:t>2</w:t>
      </w:r>
      <w:r w:rsidRPr="002E3A25">
        <w:rPr>
          <w:rFonts w:cstheme="minorHAnsi"/>
        </w:rPr>
        <w:t>e</w:t>
      </w:r>
      <w:r w:rsidRPr="002E3A25">
        <w:rPr>
          <w:rFonts w:cstheme="minorHAnsi"/>
          <w:vertAlign w:val="superscript"/>
        </w:rPr>
        <w:t>-</w:t>
      </w:r>
      <w:r w:rsidRPr="002E3A25">
        <w:rPr>
          <w:rFonts w:cstheme="minorHAnsi"/>
        </w:rPr>
        <w:t xml:space="preserve"> for Quorn is just 25% of the result quoted above, a substantial difference.</w:t>
      </w:r>
    </w:p>
    <w:p w14:paraId="5B239FD0" w14:textId="77777777" w:rsidR="002E3A25" w:rsidRPr="002E3A25" w:rsidRDefault="002E3A25" w:rsidP="002E3A25">
      <w:pPr>
        <w:rPr>
          <w:rFonts w:cstheme="minorHAnsi"/>
        </w:rPr>
      </w:pPr>
    </w:p>
    <w:p w14:paraId="00B6D837" w14:textId="77777777" w:rsidR="002E3A25" w:rsidRPr="002E3A25" w:rsidRDefault="002E3A25" w:rsidP="002E3A25">
      <w:pPr>
        <w:rPr>
          <w:rFonts w:cstheme="minorHAnsi"/>
        </w:rPr>
      </w:pPr>
    </w:p>
    <w:p w14:paraId="01916DCE" w14:textId="77777777" w:rsidR="002E3A25" w:rsidRPr="002E3A25" w:rsidRDefault="002E3A25" w:rsidP="002E3A25">
      <w:pPr>
        <w:pStyle w:val="Heading2"/>
      </w:pPr>
      <w:bookmarkStart w:id="149" w:name="_Toc80349586"/>
      <w:bookmarkStart w:id="150" w:name="_Toc81915322"/>
      <w:bookmarkStart w:id="151" w:name="_Toc81916167"/>
      <w:bookmarkStart w:id="152" w:name="_Toc81916203"/>
      <w:bookmarkStart w:id="153" w:name="_Toc81917226"/>
      <w:bookmarkStart w:id="154" w:name="_Toc81918708"/>
      <w:bookmarkStart w:id="155" w:name="_Toc81920016"/>
      <w:bookmarkStart w:id="156" w:name="_Toc81920130"/>
      <w:bookmarkStart w:id="157" w:name="_Toc81920180"/>
      <w:bookmarkStart w:id="158" w:name="_Toc81920730"/>
      <w:bookmarkStart w:id="159" w:name="_Toc82606267"/>
      <w:bookmarkStart w:id="160" w:name="_Toc82606318"/>
      <w:bookmarkStart w:id="161" w:name="_Toc82606708"/>
      <w:bookmarkStart w:id="162" w:name="_Toc82607056"/>
      <w:bookmarkStart w:id="163" w:name="_Toc82607144"/>
      <w:bookmarkStart w:id="164" w:name="_Toc83984905"/>
      <w:r w:rsidRPr="002E3A25">
        <w:t>Dry food</w:t>
      </w:r>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p>
    <w:p w14:paraId="432E37AD" w14:textId="77777777" w:rsidR="002E3A25" w:rsidRPr="002E3A25" w:rsidRDefault="002E3A25" w:rsidP="002E3A25">
      <w:pPr>
        <w:rPr>
          <w:rFonts w:cstheme="minorHAnsi"/>
        </w:rPr>
      </w:pPr>
    </w:p>
    <w:p w14:paraId="5F1AC3E5" w14:textId="77777777" w:rsidR="002E3A25" w:rsidRPr="002E3A25" w:rsidRDefault="002E3A25" w:rsidP="002E3A25">
      <w:pPr>
        <w:pStyle w:val="Heading3"/>
      </w:pPr>
      <w:bookmarkStart w:id="165" w:name="_Toc80349587"/>
      <w:bookmarkStart w:id="166" w:name="_Toc81915323"/>
      <w:bookmarkStart w:id="167" w:name="_Toc81916168"/>
      <w:bookmarkStart w:id="168" w:name="_Toc81916204"/>
      <w:bookmarkStart w:id="169" w:name="_Toc81917227"/>
      <w:bookmarkStart w:id="170" w:name="_Toc81918709"/>
      <w:bookmarkStart w:id="171" w:name="_Toc81920017"/>
      <w:bookmarkStart w:id="172" w:name="_Toc81920131"/>
      <w:bookmarkStart w:id="173" w:name="_Toc81920181"/>
      <w:bookmarkStart w:id="174" w:name="_Toc81920731"/>
      <w:bookmarkStart w:id="175" w:name="_Toc82606268"/>
      <w:bookmarkStart w:id="176" w:name="_Toc82606319"/>
      <w:bookmarkStart w:id="177" w:name="_Toc82606709"/>
      <w:bookmarkStart w:id="178" w:name="_Toc82607057"/>
      <w:bookmarkStart w:id="179" w:name="_Toc82607145"/>
      <w:bookmarkStart w:id="180" w:name="_Toc83984906"/>
      <w:r w:rsidRPr="002E3A25">
        <w:t>Milk and cream</w:t>
      </w:r>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p>
    <w:p w14:paraId="20DA03D5" w14:textId="77777777" w:rsidR="002E3A25" w:rsidRPr="002E3A25" w:rsidRDefault="002E3A25" w:rsidP="002E3A25">
      <w:pPr>
        <w:rPr>
          <w:rFonts w:cstheme="minorHAnsi"/>
        </w:rPr>
      </w:pPr>
    </w:p>
    <w:p w14:paraId="66D1BB79" w14:textId="7856DDDE" w:rsidR="002E3A25" w:rsidRPr="002E3A25" w:rsidRDefault="002E3A25" w:rsidP="002E3A25">
      <w:pPr>
        <w:rPr>
          <w:rFonts w:cstheme="minorHAnsi"/>
        </w:rPr>
      </w:pPr>
      <w:r w:rsidRPr="002E3A25">
        <w:rPr>
          <w:rFonts w:cstheme="minorHAnsi"/>
        </w:rPr>
        <w:t>A CI value of 1.2kg CO</w:t>
      </w:r>
      <w:r w:rsidRPr="002E3A25">
        <w:rPr>
          <w:rFonts w:cstheme="minorHAnsi"/>
          <w:vertAlign w:val="subscript"/>
        </w:rPr>
        <w:t>2</w:t>
      </w:r>
      <w:r w:rsidRPr="002E3A25">
        <w:rPr>
          <w:rFonts w:cstheme="minorHAnsi"/>
        </w:rPr>
        <w:t>e</w:t>
      </w:r>
      <w:r w:rsidRPr="002E3A25">
        <w:rPr>
          <w:rFonts w:cstheme="minorHAnsi"/>
          <w:vertAlign w:val="superscript"/>
        </w:rPr>
        <w:t>-</w:t>
      </w:r>
      <w:r w:rsidRPr="002E3A25">
        <w:rPr>
          <w:rFonts w:cstheme="minorHAnsi"/>
        </w:rPr>
        <w:t xml:space="preserve"> for dried milk products was used, obtained from </w:t>
      </w:r>
      <w:r w:rsidRPr="002E3A25">
        <w:rPr>
          <w:rFonts w:cstheme="minorHAnsi"/>
        </w:rPr>
        <w:fldChar w:fldCharType="begin" w:fldLock="1"/>
      </w:r>
      <w:r w:rsidR="00DB677C">
        <w:rPr>
          <w:rFonts w:cstheme="minorHAnsi"/>
        </w:rPr>
        <w:instrText>ADDIN CSL_CITATION {"citationItems":[{"id":"ITEM-1","itemData":{"DOI":"10.3389/fsufs.2021.588158","ISSN":"2571581X","abstract":"The UK livestock industry urgently needs to reduce greenhouse gas (GHG) emissions to contribute to ambitious climate change policy commitments. Achieving this requires an improved understanding of emission sources across a range of production systems to lower the burden associated with livestock products. Life cycle assessment (LCA) methods are used in this study to model milk production from two genetic merits of Holstein Friesian cows managed in two novel and two conventional UK dairy systems. Select merit cows sired by bulls with high predicted transmission for fat plus protein yield are compared with Control merit animals sired from UK average merit bulls. Cows were managed in conventional housed and grazed dairy systems with novel Byproduct and Homegrown feeding regimes. A LCA was used to quantify the effect of allocation and management of feed components on the carbon footprint of milk production. Natural variation in nutritional quality of dairy system rations was investigated to quantify uncertainty in the carbon footprint results. Novel production system data are used to assess the effect of introducing home grown legumes and co-product feeds. Control merit footprints across each of the management regimes were significantly higher (p&lt;0.001) in comparison with a high production Select merit, on average by 15%. Livestock emissions (enteric, manure management and deposition) and embedded emissions (purchased feeds, fertiliser, and pesticides) were also significantly higher from control merit cows (p&lt;0.01). Mass and economic allocation methods, and land use functional units, resulted in differences in performance ranking of the dairy systems, with larger footprints resulting from mass allocation. Pairwise comparisons showed GHG's from the systems to be significantly different in total and source category emissions, with significant differences in mean embedded emissions found between most management systems (p&lt;0.05). Monte Carlo simulated system footprints considering the effect of variation in feed digestibility and crude protein also differed significantly from system footprints using standard methods (p &lt; 0.001). Dairy system carbon footprint results should be expressed using multiple units and where possible calculations should incorporate variation in diet digestibility and crude protein content.","author":[{"dropping-particle":"","family":"March","given":"Margaret D.","non-dropping-particle":"","parse-names":false,"suffix":""},{"dropping-particle":"","family":"Hargreaves","given":"Paul R.","non-dropping-particle":"","parse-names":false,"suffix":""},{"dropping-particle":"","family":"Sykes","given":"Alasdair J.","non-dropping-particle":"","parse-names":false,"suffix":""},{"dropping-particle":"","family":"Rees","given":"Robert M.","non-dropping-particle":"","parse-names":false,"suffix":""}],"container-title":"Frontiers in Sustainable Food Systems","id":"ITEM-1","issue":"April","issued":{"date-parts":[["2021"]]},"page":"1-16","title":"Effect of Nutritional Variation and LCA Methodology on the Carbon Footprint of Milk Production From Holstein Friesian Dairy Cows","type":"article-journal","volume":"5"},"uris":["http://www.mendeley.com/documents/?uuid=88981d06-4fbd-40d7-8570-0bff9e190607"]}],"mendeley":{"formattedCitation":"(March &lt;i&gt;et al.&lt;/i&gt;, 2021)","manualFormatting":"March et al. (2021)","plainTextFormattedCitation":"(March et al., 2021)","previouslyFormattedCitation":"(March &lt;i&gt;et al.&lt;/i&gt;, 2021)"},"properties":{"noteIndex":0},"schema":"https://github.com/citation-style-language/schema/raw/master/csl-citation.json"}</w:instrText>
      </w:r>
      <w:r w:rsidRPr="002E3A25">
        <w:rPr>
          <w:rFonts w:cstheme="minorHAnsi"/>
        </w:rPr>
        <w:fldChar w:fldCharType="separate"/>
      </w:r>
      <w:r w:rsidRPr="002E3A25">
        <w:rPr>
          <w:rFonts w:cstheme="minorHAnsi"/>
          <w:noProof/>
        </w:rPr>
        <w:t xml:space="preserve">March </w:t>
      </w:r>
      <w:r w:rsidRPr="002E3A25">
        <w:rPr>
          <w:rFonts w:cstheme="minorHAnsi"/>
          <w:i/>
          <w:noProof/>
        </w:rPr>
        <w:t>et al.</w:t>
      </w:r>
      <w:r w:rsidRPr="002E3A25">
        <w:rPr>
          <w:rFonts w:cstheme="minorHAnsi"/>
          <w:noProof/>
        </w:rPr>
        <w:t xml:space="preserve"> (2021)</w:t>
      </w:r>
      <w:r w:rsidRPr="002E3A25">
        <w:rPr>
          <w:rFonts w:cstheme="minorHAnsi"/>
        </w:rPr>
        <w:fldChar w:fldCharType="end"/>
      </w:r>
      <w:r w:rsidRPr="002E3A25">
        <w:rPr>
          <w:rFonts w:cstheme="minorHAnsi"/>
        </w:rPr>
        <w:t xml:space="preserve"> who analysed four UK production systems; this is slightly less than the global average of 1.39kg CO</w:t>
      </w:r>
      <w:r w:rsidRPr="002E3A25">
        <w:rPr>
          <w:rFonts w:cstheme="minorHAnsi"/>
          <w:vertAlign w:val="subscript"/>
        </w:rPr>
        <w:t>2</w:t>
      </w:r>
      <w:r w:rsidRPr="002E3A25">
        <w:rPr>
          <w:rFonts w:cstheme="minorHAnsi"/>
        </w:rPr>
        <w:t>e</w:t>
      </w:r>
      <w:r w:rsidRPr="002E3A25">
        <w:rPr>
          <w:rFonts w:cstheme="minorHAnsi"/>
          <w:vertAlign w:val="superscript"/>
        </w:rPr>
        <w:t>-</w:t>
      </w:r>
      <w:r w:rsidRPr="002E3A25">
        <w:rPr>
          <w:rFonts w:cstheme="minorHAnsi"/>
        </w:rPr>
        <w:t xml:space="preserve"> determined by </w:t>
      </w:r>
      <w:r w:rsidRPr="002E3A25">
        <w:rPr>
          <w:rFonts w:cstheme="minorHAnsi"/>
        </w:rPr>
        <w:fldChar w:fldCharType="begin" w:fldLock="1"/>
      </w:r>
      <w:r w:rsidR="00DB677C">
        <w:rPr>
          <w:rFonts w:cstheme="minorHAnsi"/>
        </w:rPr>
        <w:instrText>ADDIN CSL_CITATION {"citationItems":[{"id":"ITEM-1","itemData":{"DOI":"10.1016/j.jclepro.2016.04.082","ISSN":"09596526","abstract":"This paper presents the results of a systematic literature review of greenhouse gas emissions for different food categories from life cycle assessment (LCA) studies, to enable streamline calculations that could inform dietary choice. The motivation for completing the paper was the inadequate synthesis of food greenhouse gas emissions available in the public domain. The paper reviewed 369 published studies that provided 1718 global warming potential (GWP) values for 168 varieties of fresh produce. A meta-analysis of the LCA studies was completed for the following categories: fresh vegetables (root vegetables, brassica, leaves and stems); fresh fruits (pepo, hesperidium, true berries, pomes, aggregates fruits and drupes); staples (grains, legumes, nuts, seeds and rice); dairy (almond/coconut milk, soy milk, dairy milk, butter and cheese); non-ruminant livestock (chicken, fish, pork); and ruminant livestock (lamb and beef). The meta-analysis indicates a clear greenhouse gas hierarchy emerging across the food categories, with grains, fruit and vegetables having the lowest impact and meat from ruminants having the highest impact. The meta-analysis presents the median, mean, standard deviation, upper and lower quartile, minimum and maximum results for each food category. The resultant data enables streamline calculations of the global warming potential of human diets, and is illustrated by a short case study of an Australian family's weekly shop. The database is provided in the Appendix as a resource for practitioners. The paper concludes with recommendations for future LCA studies to focus upon with respect to content and approach.","author":[{"dropping-particle":"","family":"Clune","given":"Stephen","non-dropping-particle":"","parse-names":false,"suffix":""},{"dropping-particle":"","family":"Crossin","given":"Enda","non-dropping-particle":"","parse-names":false,"suffix":""},{"dropping-particle":"","family":"Verghese","given":"Karli","non-dropping-particle":"","parse-names":false,"suffix":""}],"container-title":"Journal of Cleaner Production","id":"ITEM-1","issued":{"date-parts":[["2017"]]},"page":"766-783","publisher":"Elsevier Ltd","title":"Systematic review of greenhouse gas emissions for different fresh food categories","type":"article-journal","volume":"140"},"uris":["http://www.mendeley.com/documents/?uuid=0e341aac-86ff-4f87-808a-31076b0523e3"]}],"mendeley":{"formattedCitation":"(Clune &lt;i&gt;et al.&lt;/i&gt;, 2017)","manualFormatting":"Clune et al. (2017)","plainTextFormattedCitation":"(Clune et al., 2017)","previouslyFormattedCitation":"(Clune &lt;i&gt;et al.&lt;/i&gt;, 2017)"},"properties":{"noteIndex":0},"schema":"https://github.com/citation-style-language/schema/raw/master/csl-citation.json"}</w:instrText>
      </w:r>
      <w:r w:rsidRPr="002E3A25">
        <w:rPr>
          <w:rFonts w:cstheme="minorHAnsi"/>
        </w:rPr>
        <w:fldChar w:fldCharType="separate"/>
      </w:r>
      <w:r w:rsidRPr="002E3A25">
        <w:rPr>
          <w:rFonts w:cstheme="minorHAnsi"/>
          <w:noProof/>
        </w:rPr>
        <w:t xml:space="preserve">Clune </w:t>
      </w:r>
      <w:r w:rsidRPr="002E3A25">
        <w:rPr>
          <w:rFonts w:cstheme="minorHAnsi"/>
          <w:i/>
          <w:noProof/>
        </w:rPr>
        <w:t>et al.</w:t>
      </w:r>
      <w:r w:rsidRPr="002E3A25">
        <w:rPr>
          <w:rFonts w:cstheme="minorHAnsi"/>
          <w:noProof/>
        </w:rPr>
        <w:t xml:space="preserve"> (2017)</w:t>
      </w:r>
      <w:r w:rsidRPr="002E3A25">
        <w:rPr>
          <w:rFonts w:cstheme="minorHAnsi"/>
        </w:rPr>
        <w:fldChar w:fldCharType="end"/>
      </w:r>
      <w:r w:rsidRPr="002E3A25">
        <w:rPr>
          <w:rFonts w:cstheme="minorHAnsi"/>
        </w:rPr>
        <w:t xml:space="preserve">. A total of 486kg of powdered milk was in the 2020 order, giving a total CI of </w:t>
      </w:r>
      <w:r w:rsidRPr="002E3A25">
        <w:rPr>
          <w:rFonts w:cstheme="minorHAnsi"/>
          <w:u w:val="single"/>
        </w:rPr>
        <w:t>583.2kg CO</w:t>
      </w:r>
      <w:r w:rsidRPr="002E3A25">
        <w:rPr>
          <w:rFonts w:cstheme="minorHAnsi"/>
          <w:u w:val="single"/>
          <w:vertAlign w:val="subscript"/>
        </w:rPr>
        <w:t>2</w:t>
      </w:r>
      <w:r w:rsidRPr="002E3A25">
        <w:rPr>
          <w:rFonts w:cstheme="minorHAnsi"/>
          <w:u w:val="single"/>
        </w:rPr>
        <w:t>e</w:t>
      </w:r>
      <w:r w:rsidRPr="002E3A25">
        <w:rPr>
          <w:rFonts w:cstheme="minorHAnsi"/>
          <w:u w:val="single"/>
          <w:vertAlign w:val="superscript"/>
        </w:rPr>
        <w:t>-</w:t>
      </w:r>
      <w:r w:rsidRPr="002E3A25">
        <w:rPr>
          <w:rFonts w:cstheme="minorHAnsi"/>
        </w:rPr>
        <w:t xml:space="preserve">. </w:t>
      </w:r>
    </w:p>
    <w:p w14:paraId="1711FA89" w14:textId="77777777" w:rsidR="002E3A25" w:rsidRPr="002E3A25" w:rsidRDefault="002E3A25" w:rsidP="002E3A25">
      <w:pPr>
        <w:rPr>
          <w:rFonts w:cstheme="minorHAnsi"/>
        </w:rPr>
      </w:pPr>
    </w:p>
    <w:p w14:paraId="27C50AA0" w14:textId="506EAACD" w:rsidR="002E3A25" w:rsidRPr="002E3A25" w:rsidRDefault="002E3A25" w:rsidP="002E3A25">
      <w:pPr>
        <w:rPr>
          <w:rFonts w:cstheme="minorHAnsi"/>
        </w:rPr>
      </w:pPr>
      <w:r w:rsidRPr="002E3A25">
        <w:rPr>
          <w:rFonts w:cstheme="minorHAnsi"/>
        </w:rPr>
        <w:t>Cream has a significantly higher CI than milk, reflected in the higher CI of the 480kg UHT cream ordered in 2020. Data is scarce, but data from UK supermarket Tesco suggests a 4.4kg CO</w:t>
      </w:r>
      <w:r w:rsidRPr="002E3A25">
        <w:rPr>
          <w:rFonts w:cstheme="minorHAnsi"/>
          <w:vertAlign w:val="subscript"/>
        </w:rPr>
        <w:t>2</w:t>
      </w:r>
      <w:r w:rsidRPr="002E3A25">
        <w:rPr>
          <w:rFonts w:cstheme="minorHAnsi"/>
        </w:rPr>
        <w:t>e</w:t>
      </w:r>
      <w:r w:rsidRPr="002E3A25">
        <w:rPr>
          <w:rFonts w:cstheme="minorHAnsi"/>
          <w:vertAlign w:val="superscript"/>
        </w:rPr>
        <w:t>-</w:t>
      </w:r>
      <w:r w:rsidRPr="002E3A25">
        <w:rPr>
          <w:rFonts w:cstheme="minorHAnsi"/>
        </w:rPr>
        <w:t xml:space="preserve"> value for cream, which roughly fits in with a global average of 5.32kg CO</w:t>
      </w:r>
      <w:r w:rsidRPr="002E3A25">
        <w:rPr>
          <w:rFonts w:cstheme="minorHAnsi"/>
          <w:vertAlign w:val="subscript"/>
        </w:rPr>
        <w:t>2</w:t>
      </w:r>
      <w:r w:rsidRPr="002E3A25">
        <w:rPr>
          <w:rFonts w:cstheme="minorHAnsi"/>
        </w:rPr>
        <w:t>e</w:t>
      </w:r>
      <w:r w:rsidRPr="002E3A25">
        <w:rPr>
          <w:rFonts w:cstheme="minorHAnsi"/>
          <w:vertAlign w:val="superscript"/>
        </w:rPr>
        <w:t>-</w:t>
      </w:r>
      <w:r w:rsidRPr="002E3A25">
        <w:rPr>
          <w:rFonts w:cstheme="minorHAnsi"/>
        </w:rPr>
        <w:t xml:space="preserve"> put forward by </w:t>
      </w:r>
      <w:r w:rsidRPr="002E3A25">
        <w:rPr>
          <w:rFonts w:cstheme="minorHAnsi"/>
        </w:rPr>
        <w:fldChar w:fldCharType="begin" w:fldLock="1"/>
      </w:r>
      <w:r w:rsidR="00DB677C">
        <w:rPr>
          <w:rFonts w:cstheme="minorHAnsi"/>
        </w:rPr>
        <w:instrText>ADDIN CSL_CITATION {"citationItems":[{"id":"ITEM-1","itemData":{"DOI":"10.1016/j.jclepro.2016.04.082","ISSN":"09596526","abstract":"This paper presents the results of a systematic literature review of greenhouse gas emissions for different food categories from life cycle assessment (LCA) studies, to enable streamline calculations that could inform dietary choice. The motivation for completing the paper was the inadequate synthesis of food greenhouse gas emissions available in the public domain. The paper reviewed 369 published studies that provided 1718 global warming potential (GWP) values for 168 varieties of fresh produce. A meta-analysis of the LCA studies was completed for the following categories: fresh vegetables (root vegetables, brassica, leaves and stems); fresh fruits (pepo, hesperidium, true berries, pomes, aggregates fruits and drupes); staples (grains, legumes, nuts, seeds and rice); dairy (almond/coconut milk, soy milk, dairy milk, butter and cheese); non-ruminant livestock (chicken, fish, pork); and ruminant livestock (lamb and beef). The meta-analysis indicates a clear greenhouse gas hierarchy emerging across the food categories, with grains, fruit and vegetables having the lowest impact and meat from ruminants having the highest impact. The meta-analysis presents the median, mean, standard deviation, upper and lower quartile, minimum and maximum results for each food category. The resultant data enables streamline calculations of the global warming potential of human diets, and is illustrated by a short case study of an Australian family's weekly shop. The database is provided in the Appendix as a resource for practitioners. The paper concludes with recommendations for future LCA studies to focus upon with respect to content and approach.","author":[{"dropping-particle":"","family":"Clune","given":"Stephen","non-dropping-particle":"","parse-names":false,"suffix":""},{"dropping-particle":"","family":"Crossin","given":"Enda","non-dropping-particle":"","parse-names":false,"suffix":""},{"dropping-particle":"","family":"Verghese","given":"Karli","non-dropping-particle":"","parse-names":false,"suffix":""}],"container-title":"Journal of Cleaner Production","id":"ITEM-1","issued":{"date-parts":[["2017"]]},"page":"766-783","publisher":"Elsevier Ltd","title":"Systematic review of greenhouse gas emissions for different fresh food categories","type":"article-journal","volume":"140"},"uris":["http://www.mendeley.com/documents/?uuid=0e341aac-86ff-4f87-808a-31076b0523e3"]}],"mendeley":{"formattedCitation":"(Clune &lt;i&gt;et al.&lt;/i&gt;, 2017)","manualFormatting":"Clune et al. (2017)","plainTextFormattedCitation":"(Clune et al., 2017)","previouslyFormattedCitation":"(Clune &lt;i&gt;et al.&lt;/i&gt;, 2017)"},"properties":{"noteIndex":0},"schema":"https://github.com/citation-style-language/schema/raw/master/csl-citation.json"}</w:instrText>
      </w:r>
      <w:r w:rsidRPr="002E3A25">
        <w:rPr>
          <w:rFonts w:cstheme="minorHAnsi"/>
        </w:rPr>
        <w:fldChar w:fldCharType="separate"/>
      </w:r>
      <w:r w:rsidRPr="002E3A25">
        <w:rPr>
          <w:rFonts w:cstheme="minorHAnsi"/>
          <w:noProof/>
        </w:rPr>
        <w:t xml:space="preserve">Clune </w:t>
      </w:r>
      <w:r w:rsidRPr="002E3A25">
        <w:rPr>
          <w:rFonts w:cstheme="minorHAnsi"/>
          <w:i/>
          <w:noProof/>
        </w:rPr>
        <w:t>et al.</w:t>
      </w:r>
      <w:r w:rsidRPr="002E3A25">
        <w:rPr>
          <w:rFonts w:cstheme="minorHAnsi"/>
          <w:noProof/>
        </w:rPr>
        <w:t xml:space="preserve"> (2017)</w:t>
      </w:r>
      <w:r w:rsidRPr="002E3A25">
        <w:rPr>
          <w:rFonts w:cstheme="minorHAnsi"/>
        </w:rPr>
        <w:fldChar w:fldCharType="end"/>
      </w:r>
      <w:r w:rsidRPr="002E3A25">
        <w:rPr>
          <w:rFonts w:cstheme="minorHAnsi"/>
        </w:rPr>
        <w:t xml:space="preserve">. Using this value would result in a total CI of </w:t>
      </w:r>
      <w:r w:rsidRPr="002E3A25">
        <w:rPr>
          <w:rFonts w:cstheme="minorHAnsi"/>
          <w:u w:val="single"/>
        </w:rPr>
        <w:t>2112kg CO</w:t>
      </w:r>
      <w:r w:rsidRPr="002E3A25">
        <w:rPr>
          <w:rFonts w:cstheme="minorHAnsi"/>
          <w:u w:val="single"/>
          <w:vertAlign w:val="subscript"/>
        </w:rPr>
        <w:t>2</w:t>
      </w:r>
      <w:r w:rsidRPr="002E3A25">
        <w:rPr>
          <w:rFonts w:cstheme="minorHAnsi"/>
          <w:u w:val="single"/>
        </w:rPr>
        <w:t>e</w:t>
      </w:r>
      <w:r w:rsidRPr="002E3A25">
        <w:rPr>
          <w:rFonts w:cstheme="minorHAnsi"/>
          <w:u w:val="single"/>
          <w:vertAlign w:val="superscript"/>
        </w:rPr>
        <w:t>-</w:t>
      </w:r>
      <w:r w:rsidRPr="002E3A25">
        <w:rPr>
          <w:rFonts w:cstheme="minorHAnsi"/>
        </w:rPr>
        <w:t>, though as this data is for fresh cream rather than UHT, which requires an energy-intensive process to transform the product into a long-life version, the true value is likely to be higher.</w:t>
      </w:r>
    </w:p>
    <w:p w14:paraId="4D356016" w14:textId="77777777" w:rsidR="002E3A25" w:rsidRPr="002E3A25" w:rsidRDefault="002E3A25" w:rsidP="002E3A25">
      <w:pPr>
        <w:rPr>
          <w:rFonts w:cstheme="minorHAnsi"/>
        </w:rPr>
      </w:pPr>
    </w:p>
    <w:p w14:paraId="13B3FC2B" w14:textId="77777777" w:rsidR="002E3A25" w:rsidRPr="002E3A25" w:rsidRDefault="002E3A25" w:rsidP="002E3A25">
      <w:pPr>
        <w:pStyle w:val="Heading3"/>
      </w:pPr>
      <w:bookmarkStart w:id="181" w:name="_Toc80349588"/>
      <w:bookmarkStart w:id="182" w:name="_Toc81915324"/>
      <w:bookmarkStart w:id="183" w:name="_Toc81916169"/>
      <w:bookmarkStart w:id="184" w:name="_Toc81916205"/>
      <w:bookmarkStart w:id="185" w:name="_Toc81917228"/>
      <w:bookmarkStart w:id="186" w:name="_Toc81918710"/>
      <w:bookmarkStart w:id="187" w:name="_Toc81920018"/>
      <w:bookmarkStart w:id="188" w:name="_Toc81920132"/>
      <w:bookmarkStart w:id="189" w:name="_Toc81920182"/>
      <w:bookmarkStart w:id="190" w:name="_Toc81920732"/>
      <w:bookmarkStart w:id="191" w:name="_Toc82606269"/>
      <w:bookmarkStart w:id="192" w:name="_Toc82606320"/>
      <w:bookmarkStart w:id="193" w:name="_Toc82606710"/>
      <w:bookmarkStart w:id="194" w:name="_Toc82607058"/>
      <w:bookmarkStart w:id="195" w:name="_Toc82607146"/>
      <w:bookmarkStart w:id="196" w:name="_Toc83984907"/>
      <w:r w:rsidRPr="002E3A25">
        <w:t>Flour</w:t>
      </w:r>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p>
    <w:p w14:paraId="7ADDBEBB" w14:textId="77777777" w:rsidR="002E3A25" w:rsidRPr="002E3A25" w:rsidRDefault="002E3A25" w:rsidP="002E3A25">
      <w:pPr>
        <w:rPr>
          <w:rFonts w:cstheme="minorHAnsi"/>
        </w:rPr>
      </w:pPr>
    </w:p>
    <w:p w14:paraId="27EB0638" w14:textId="41D84C05" w:rsidR="002E3A25" w:rsidRPr="002E3A25" w:rsidRDefault="002E3A25" w:rsidP="002E3A25">
      <w:pPr>
        <w:rPr>
          <w:rFonts w:cstheme="minorHAnsi"/>
        </w:rPr>
      </w:pPr>
      <w:r w:rsidRPr="002E3A25">
        <w:rPr>
          <w:rFonts w:cstheme="minorHAnsi"/>
        </w:rPr>
        <w:t>Large quantities of flour were ordered in 2020; namely 1760kg bread flour and 480kg self-</w:t>
      </w:r>
      <w:proofErr w:type="spellStart"/>
      <w:r w:rsidRPr="002E3A25">
        <w:rPr>
          <w:rFonts w:cstheme="minorHAnsi"/>
        </w:rPr>
        <w:t>raising</w:t>
      </w:r>
      <w:proofErr w:type="spellEnd"/>
      <w:r w:rsidRPr="002E3A25">
        <w:rPr>
          <w:rFonts w:cstheme="minorHAnsi"/>
        </w:rPr>
        <w:t xml:space="preserve"> flour. The results from three UK studies analysed by </w:t>
      </w:r>
      <w:r w:rsidRPr="002E3A25">
        <w:rPr>
          <w:rFonts w:cstheme="minorHAnsi"/>
        </w:rPr>
        <w:fldChar w:fldCharType="begin" w:fldLock="1"/>
      </w:r>
      <w:r w:rsidR="00DB677C">
        <w:rPr>
          <w:rFonts w:cstheme="minorHAnsi"/>
        </w:rPr>
        <w:instrText>ADDIN CSL_CITATION {"citationItems":[{"id":"ITEM-1","itemData":{"DOI":"10.1016/j.jclepro.2016.04.082","ISSN":"09596526","abstract":"This paper presents the results of a systematic literature review of greenhouse gas emissions for different food categories from life cycle assessment (LCA) studies, to enable streamline calculations that could inform dietary choice. The motivation for completing the paper was the inadequate synthesis of food greenhouse gas emissions available in the public domain. The paper reviewed 369 published studies that provided 1718 global warming potential (GWP) values for 168 varieties of fresh produce. A meta-analysis of the LCA studies was completed for the following categories: fresh vegetables (root vegetables, brassica, leaves and stems); fresh fruits (pepo, hesperidium, true berries, pomes, aggregates fruits and drupes); staples (grains, legumes, nuts, seeds and rice); dairy (almond/coconut milk, soy milk, dairy milk, butter and cheese); non-ruminant livestock (chicken, fish, pork); and ruminant livestock (lamb and beef). The meta-analysis indicates a clear greenhouse gas hierarchy emerging across the food categories, with grains, fruit and vegetables having the lowest impact and meat from ruminants having the highest impact. The meta-analysis presents the median, mean, standard deviation, upper and lower quartile, minimum and maximum results for each food category. The resultant data enables streamline calculations of the global warming potential of human diets, and is illustrated by a short case study of an Australian family's weekly shop. The database is provided in the Appendix as a resource for practitioners. The paper concludes with recommendations for future LCA studies to focus upon with respect to content and approach.","author":[{"dropping-particle":"","family":"Clune","given":"Stephen","non-dropping-particle":"","parse-names":false,"suffix":""},{"dropping-particle":"","family":"Crossin","given":"Enda","non-dropping-particle":"","parse-names":false,"suffix":""},{"dropping-particle":"","family":"Verghese","given":"Karli","non-dropping-particle":"","parse-names":false,"suffix":""}],"container-title":"Journal of Cleaner Production","id":"ITEM-1","issued":{"date-parts":[["2017"]]},"page":"766-783","publisher":"Elsevier Ltd","title":"Systematic review of greenhouse gas emissions for different fresh food categories","type":"article-journal","volume":"140"},"uris":["http://www.mendeley.com/documents/?uuid=0e341aac-86ff-4f87-808a-31076b0523e3"]}],"mendeley":{"formattedCitation":"(Clune &lt;i&gt;et al.&lt;/i&gt;, 2017)","manualFormatting":"Clune et al. (2017)","plainTextFormattedCitation":"(Clune et al., 2017)","previouslyFormattedCitation":"(Clune &lt;i&gt;et al.&lt;/i&gt;, 2017)"},"properties":{"noteIndex":0},"schema":"https://github.com/citation-style-language/schema/raw/master/csl-citation.json"}</w:instrText>
      </w:r>
      <w:r w:rsidRPr="002E3A25">
        <w:rPr>
          <w:rFonts w:cstheme="minorHAnsi"/>
        </w:rPr>
        <w:fldChar w:fldCharType="separate"/>
      </w:r>
      <w:r w:rsidRPr="002E3A25">
        <w:rPr>
          <w:rFonts w:cstheme="minorHAnsi"/>
          <w:noProof/>
        </w:rPr>
        <w:t xml:space="preserve">Clune </w:t>
      </w:r>
      <w:r w:rsidRPr="002E3A25">
        <w:rPr>
          <w:rFonts w:cstheme="minorHAnsi"/>
          <w:i/>
          <w:noProof/>
        </w:rPr>
        <w:t>et al.</w:t>
      </w:r>
      <w:r w:rsidRPr="002E3A25">
        <w:rPr>
          <w:rFonts w:cstheme="minorHAnsi"/>
          <w:noProof/>
        </w:rPr>
        <w:t xml:space="preserve"> (2017)</w:t>
      </w:r>
      <w:r w:rsidRPr="002E3A25">
        <w:rPr>
          <w:rFonts w:cstheme="minorHAnsi"/>
        </w:rPr>
        <w:fldChar w:fldCharType="end"/>
      </w:r>
      <w:r w:rsidRPr="002E3A25">
        <w:rPr>
          <w:rFonts w:cstheme="minorHAnsi"/>
        </w:rPr>
        <w:t xml:space="preserve"> give an average of 0.67kg CO</w:t>
      </w:r>
      <w:r w:rsidRPr="002E3A25">
        <w:rPr>
          <w:rFonts w:cstheme="minorHAnsi"/>
          <w:vertAlign w:val="subscript"/>
        </w:rPr>
        <w:t>2</w:t>
      </w:r>
      <w:r w:rsidRPr="002E3A25">
        <w:rPr>
          <w:rFonts w:cstheme="minorHAnsi"/>
        </w:rPr>
        <w:t>e</w:t>
      </w:r>
      <w:r w:rsidRPr="002E3A25">
        <w:rPr>
          <w:rFonts w:cstheme="minorHAnsi"/>
          <w:vertAlign w:val="superscript"/>
        </w:rPr>
        <w:t>-</w:t>
      </w:r>
      <w:r w:rsidRPr="002E3A25">
        <w:rPr>
          <w:rFonts w:cstheme="minorHAnsi"/>
        </w:rPr>
        <w:t xml:space="preserve"> for British wheat; data from </w:t>
      </w:r>
      <w:r w:rsidRPr="002E3A25">
        <w:rPr>
          <w:rFonts w:cstheme="minorHAnsi"/>
        </w:rPr>
        <w:fldChar w:fldCharType="begin" w:fldLock="1"/>
      </w:r>
      <w:r w:rsidR="00DB677C">
        <w:rPr>
          <w:rFonts w:cstheme="minorHAnsi"/>
        </w:rPr>
        <w:instrText>ADDIN CSL_CITATION {"citationItems":[{"id":"ITEM-1","itemData":{"DOI":"10.1007/s11367-011-0271-0","ISSN":"09483349","abstract":"Background, aim, and scope: The aim of this study has been to estimate the carbon footprint of bread produced and consumed in the UK. Sliced white and wholemeal bread has been considered for these purposes and the functional unit is defined as \"one loaf of sliced bread (800 g) consumed at home\". The influence on the carbon footprint of several parameters has been analysed, including country of origin of wheat (UK, Canada, France, Germany, Spain and USA), type of flour (white, brown and wholemeal) and type of packaging (plastic and paper bags). The effect on the results of the type of data (primary and secondary) has also been considered. Materials and methods: The carbon footprint has been estimated in accordance with the PAS 2050 methodology. The results have also been calculated following the ISO 14044 methodology to identify any differences in the two approaches and the results. Primary data for the PAS 2050-compliant study have been collected from a UK bread supply chain. Secondary data have been sourced from the UK statistics, life cycle inventory databases and other published sources. Results and discussion: The carbon footprint results range from 977 to 1,244 g CO2 eq. per loaf of bread. Wholemeal thick-sliced bread packaged in plastic bags has the lowest carbon footprint and white medium-sliced bread in paper bag the highest. The main hot spots are wheat cultivation and consumption of bread (refrigerated storage and toasting), contributing 35% and 25% to the total, respectively. Conclusions: The carbon footprint could be reduced on average by 25% by avoiding toasting and refrigerated storage of bread. Further reductions (5-10%) could be achieved by reducing the amount of waste bread discarded by consumers. The contribution of transport and packaging to the overall results is small. Similar trends in the results are also found in the study based on the secondary data and following the ISO 14044 methodology. © Springer-Verlag 2011.","author":[{"dropping-particle":"","family":"Espinoza-Orias","given":"Namy","non-dropping-particle":"","parse-names":false,"suffix":""},{"dropping-particle":"","family":"Stichnothe","given":"Heinz","non-dropping-particle":"","parse-names":false,"suffix":""},{"dropping-particle":"","family":"Azapagic","given":"Adisa","non-dropping-particle":"","parse-names":false,"suffix":""}],"container-title":"International Journal of Life Cycle Assessment","id":"ITEM-1","issue":"4","issued":{"date-parts":[["2011"]]},"page":"351-365","title":"The carbon footprint of bread","type":"article-journal","volume":"16"},"uris":["http://www.mendeley.com/documents/?uuid=73e50ab9-27e5-445a-b08a-849196faecbf"]}],"mendeley":{"formattedCitation":"(Espinoza-Orias &lt;i&gt;et al.&lt;/i&gt;, 2011)","manualFormatting":"Espinoza-Orias et al. (2011)","plainTextFormattedCitation":"(Espinoza-Orias et al., 2011)","previouslyFormattedCitation":"(Espinoza-Orias &lt;i&gt;et al.&lt;/i&gt;, 2011)"},"properties":{"noteIndex":0},"schema":"https://github.com/citation-style-language/schema/raw/master/csl-citation.json"}</w:instrText>
      </w:r>
      <w:r w:rsidRPr="002E3A25">
        <w:rPr>
          <w:rFonts w:cstheme="minorHAnsi"/>
        </w:rPr>
        <w:fldChar w:fldCharType="separate"/>
      </w:r>
      <w:r w:rsidRPr="002E3A25">
        <w:rPr>
          <w:rFonts w:cstheme="minorHAnsi"/>
          <w:noProof/>
        </w:rPr>
        <w:t xml:space="preserve">Espinoza-Orias </w:t>
      </w:r>
      <w:r w:rsidRPr="002E3A25">
        <w:rPr>
          <w:rFonts w:cstheme="minorHAnsi"/>
          <w:i/>
          <w:noProof/>
        </w:rPr>
        <w:t>et al.</w:t>
      </w:r>
      <w:r w:rsidRPr="002E3A25">
        <w:rPr>
          <w:rFonts w:cstheme="minorHAnsi"/>
          <w:noProof/>
        </w:rPr>
        <w:t xml:space="preserve"> (2011)</w:t>
      </w:r>
      <w:r w:rsidRPr="002E3A25">
        <w:rPr>
          <w:rFonts w:cstheme="minorHAnsi"/>
        </w:rPr>
        <w:fldChar w:fldCharType="end"/>
      </w:r>
      <w:r w:rsidRPr="002E3A25">
        <w:rPr>
          <w:rFonts w:cstheme="minorHAnsi"/>
        </w:rPr>
        <w:t xml:space="preserve"> suggest that the milling process contributes only a little more carbon to make flour, hence here a figure of 0.7kg CO</w:t>
      </w:r>
      <w:r w:rsidRPr="002E3A25">
        <w:rPr>
          <w:rFonts w:cstheme="minorHAnsi"/>
          <w:vertAlign w:val="subscript"/>
        </w:rPr>
        <w:t>2</w:t>
      </w:r>
      <w:r w:rsidRPr="002E3A25">
        <w:rPr>
          <w:rFonts w:cstheme="minorHAnsi"/>
        </w:rPr>
        <w:t>e</w:t>
      </w:r>
      <w:r w:rsidRPr="002E3A25">
        <w:rPr>
          <w:rFonts w:cstheme="minorHAnsi"/>
          <w:vertAlign w:val="superscript"/>
        </w:rPr>
        <w:t>-</w:t>
      </w:r>
      <w:r w:rsidRPr="002E3A25">
        <w:rPr>
          <w:rFonts w:cstheme="minorHAnsi"/>
        </w:rPr>
        <w:t xml:space="preserve"> is used for flour. This results in a total CI of </w:t>
      </w:r>
      <w:r w:rsidRPr="002E3A25">
        <w:rPr>
          <w:rFonts w:cstheme="minorHAnsi"/>
          <w:u w:val="single"/>
        </w:rPr>
        <w:t>1568kg CO</w:t>
      </w:r>
      <w:r w:rsidRPr="002E3A25">
        <w:rPr>
          <w:rFonts w:cstheme="minorHAnsi"/>
          <w:u w:val="single"/>
          <w:vertAlign w:val="subscript"/>
        </w:rPr>
        <w:t>2</w:t>
      </w:r>
      <w:r w:rsidRPr="002E3A25">
        <w:rPr>
          <w:rFonts w:cstheme="minorHAnsi"/>
          <w:u w:val="single"/>
        </w:rPr>
        <w:t>e</w:t>
      </w:r>
      <w:r w:rsidRPr="002E3A25">
        <w:rPr>
          <w:rFonts w:cstheme="minorHAnsi"/>
          <w:u w:val="single"/>
          <w:vertAlign w:val="superscript"/>
        </w:rPr>
        <w:t>-</w:t>
      </w:r>
      <w:r w:rsidRPr="002E3A25">
        <w:rPr>
          <w:rFonts w:cstheme="minorHAnsi"/>
        </w:rPr>
        <w:t>, with the assumption that self-</w:t>
      </w:r>
      <w:proofErr w:type="spellStart"/>
      <w:r w:rsidRPr="002E3A25">
        <w:rPr>
          <w:rFonts w:cstheme="minorHAnsi"/>
        </w:rPr>
        <w:t>raising</w:t>
      </w:r>
      <w:proofErr w:type="spellEnd"/>
      <w:r w:rsidRPr="002E3A25">
        <w:rPr>
          <w:rFonts w:cstheme="minorHAnsi"/>
        </w:rPr>
        <w:t xml:space="preserve"> flour contributes a negligible difference in carbon during its production process.</w:t>
      </w:r>
    </w:p>
    <w:p w14:paraId="7E5A569A" w14:textId="77777777" w:rsidR="002E3A25" w:rsidRPr="002E3A25" w:rsidRDefault="002E3A25" w:rsidP="002E3A25">
      <w:pPr>
        <w:rPr>
          <w:rFonts w:cstheme="minorHAnsi"/>
        </w:rPr>
      </w:pPr>
    </w:p>
    <w:p w14:paraId="6AB93DFD" w14:textId="77777777" w:rsidR="002E3A25" w:rsidRPr="002E3A25" w:rsidRDefault="002E3A25" w:rsidP="002E3A25">
      <w:pPr>
        <w:pStyle w:val="Heading3"/>
      </w:pPr>
      <w:bookmarkStart w:id="197" w:name="_Toc80349589"/>
      <w:bookmarkStart w:id="198" w:name="_Toc81915325"/>
      <w:bookmarkStart w:id="199" w:name="_Toc81916170"/>
      <w:bookmarkStart w:id="200" w:name="_Toc81916206"/>
      <w:bookmarkStart w:id="201" w:name="_Toc81917229"/>
      <w:bookmarkStart w:id="202" w:name="_Toc81918711"/>
      <w:bookmarkStart w:id="203" w:name="_Toc81920019"/>
      <w:bookmarkStart w:id="204" w:name="_Toc81920133"/>
      <w:bookmarkStart w:id="205" w:name="_Toc81920183"/>
      <w:bookmarkStart w:id="206" w:name="_Toc81920733"/>
      <w:bookmarkStart w:id="207" w:name="_Toc82606270"/>
      <w:bookmarkStart w:id="208" w:name="_Toc82606321"/>
      <w:bookmarkStart w:id="209" w:name="_Toc82606711"/>
      <w:bookmarkStart w:id="210" w:name="_Toc82607059"/>
      <w:bookmarkStart w:id="211" w:name="_Toc82607147"/>
      <w:bookmarkStart w:id="212" w:name="_Toc83984908"/>
      <w:r w:rsidRPr="002E3A25">
        <w:t>Tinned vegetables</w:t>
      </w:r>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p>
    <w:p w14:paraId="5F8C106A" w14:textId="77777777" w:rsidR="002E3A25" w:rsidRPr="002E3A25" w:rsidRDefault="002E3A25" w:rsidP="002E3A25">
      <w:pPr>
        <w:rPr>
          <w:rFonts w:cstheme="minorHAnsi"/>
        </w:rPr>
      </w:pPr>
    </w:p>
    <w:p w14:paraId="1B5E95DE" w14:textId="77777777" w:rsidR="002E3A25" w:rsidRPr="002E3A25" w:rsidRDefault="002E3A25" w:rsidP="002E3A25">
      <w:pPr>
        <w:rPr>
          <w:rFonts w:cstheme="minorHAnsi"/>
        </w:rPr>
      </w:pPr>
      <w:r w:rsidRPr="002E3A25">
        <w:rPr>
          <w:rFonts w:cstheme="minorHAnsi"/>
        </w:rPr>
        <w:t xml:space="preserve">Of the large number of tinned vegetables ordered, a few stand out for the high quantity requested, and these are the ones analysed here. Baked beans, of which 1192kg were ordered, proved problematic to produce a figure for CI due to a lack of peer-reviewed literature focusing on this </w:t>
      </w:r>
      <w:proofErr w:type="gramStart"/>
      <w:r w:rsidRPr="002E3A25">
        <w:rPr>
          <w:rFonts w:cstheme="minorHAnsi"/>
        </w:rPr>
        <w:t>particular product</w:t>
      </w:r>
      <w:proofErr w:type="gramEnd"/>
      <w:r w:rsidRPr="002E3A25">
        <w:rPr>
          <w:rFonts w:cstheme="minorHAnsi"/>
        </w:rPr>
        <w:t xml:space="preserve">. However, an internal report conducted by UK supermarket Tesco in 2012 and subjected to an external audit came up with a figure of </w:t>
      </w:r>
      <w:r w:rsidRPr="002E3A25">
        <w:rPr>
          <w:rFonts w:cstheme="minorHAnsi"/>
        </w:rPr>
        <w:lastRenderedPageBreak/>
        <w:t>1.4kg CO</w:t>
      </w:r>
      <w:r w:rsidRPr="002E3A25">
        <w:rPr>
          <w:rFonts w:cstheme="minorHAnsi"/>
          <w:vertAlign w:val="subscript"/>
        </w:rPr>
        <w:t>2</w:t>
      </w:r>
      <w:r w:rsidRPr="002E3A25">
        <w:rPr>
          <w:rFonts w:cstheme="minorHAnsi"/>
        </w:rPr>
        <w:t>e</w:t>
      </w:r>
      <w:r w:rsidRPr="002E3A25">
        <w:rPr>
          <w:rFonts w:cstheme="minorHAnsi"/>
          <w:vertAlign w:val="superscript"/>
        </w:rPr>
        <w:t>-</w:t>
      </w:r>
      <w:r w:rsidRPr="002E3A25">
        <w:rPr>
          <w:rFonts w:cstheme="minorHAnsi"/>
        </w:rPr>
        <w:t xml:space="preserve"> for each kilogram of baked beans </w:t>
      </w:r>
      <w:r w:rsidRPr="002E3A25">
        <w:rPr>
          <w:rFonts w:cstheme="minorHAnsi"/>
        </w:rPr>
        <w:fldChar w:fldCharType="begin" w:fldLock="1"/>
      </w:r>
      <w:r w:rsidRPr="002E3A25">
        <w:rPr>
          <w:rFonts w:cstheme="minorHAnsi"/>
        </w:rPr>
        <w:instrText>ADDIN CSL_CITATION {"citationItems":[{"id":"ITEM-1","itemData":{"author":[{"dropping-particle":"","family":"Tesco","given":"","non-dropping-particle":"","parse-names":false,"suffix":""}],"id":"ITEM-1","issued":{"date-parts":[["2012"]]},"title":"Product Carbon Footprint Summary","type":"report"},"uris":["http://www.mendeley.com/documents/?uuid=2055fb9f-a65b-4a80-8819-0f8a6d07b40a"]}],"mendeley":{"formattedCitation":"(Tesco, 2012)","plainTextFormattedCitation":"(Tesco, 2012)","previouslyFormattedCitation":"(Tesco, 2012)"},"properties":{"noteIndex":0},"schema":"https://github.com/citation-style-language/schema/raw/master/csl-citation.json"}</w:instrText>
      </w:r>
      <w:r w:rsidRPr="002E3A25">
        <w:rPr>
          <w:rFonts w:cstheme="minorHAnsi"/>
        </w:rPr>
        <w:fldChar w:fldCharType="separate"/>
      </w:r>
      <w:r w:rsidRPr="002E3A25">
        <w:rPr>
          <w:rFonts w:cstheme="minorHAnsi"/>
          <w:noProof/>
        </w:rPr>
        <w:t>(Tesco, 2012)</w:t>
      </w:r>
      <w:r w:rsidRPr="002E3A25">
        <w:rPr>
          <w:rFonts w:cstheme="minorHAnsi"/>
        </w:rPr>
        <w:fldChar w:fldCharType="end"/>
      </w:r>
      <w:r w:rsidRPr="002E3A25">
        <w:rPr>
          <w:rFonts w:cstheme="minorHAnsi"/>
        </w:rPr>
        <w:t xml:space="preserve">. Using this figure, it is estimated that </w:t>
      </w:r>
      <w:r w:rsidRPr="002E3A25">
        <w:rPr>
          <w:rFonts w:cstheme="minorHAnsi"/>
          <w:u w:val="single"/>
        </w:rPr>
        <w:t>1668.8kg CO</w:t>
      </w:r>
      <w:r w:rsidRPr="002E3A25">
        <w:rPr>
          <w:rFonts w:cstheme="minorHAnsi"/>
          <w:u w:val="single"/>
          <w:vertAlign w:val="subscript"/>
        </w:rPr>
        <w:t>2</w:t>
      </w:r>
      <w:r w:rsidRPr="002E3A25">
        <w:rPr>
          <w:rFonts w:cstheme="minorHAnsi"/>
          <w:u w:val="single"/>
        </w:rPr>
        <w:t>e</w:t>
      </w:r>
      <w:r w:rsidRPr="002E3A25">
        <w:rPr>
          <w:rFonts w:cstheme="minorHAnsi"/>
          <w:u w:val="single"/>
          <w:vertAlign w:val="superscript"/>
        </w:rPr>
        <w:t>-</w:t>
      </w:r>
      <w:r w:rsidRPr="002E3A25">
        <w:rPr>
          <w:rFonts w:cstheme="minorHAnsi"/>
        </w:rPr>
        <w:t xml:space="preserve"> can be attributed to baked beans, but for the above reasons this may be a slightly inaccurate figure (emissions from retail and disposal are included in this data whereas most other figures in this report are ‘at farm gate’ statistics).</w:t>
      </w:r>
    </w:p>
    <w:p w14:paraId="16A81395" w14:textId="77777777" w:rsidR="002E3A25" w:rsidRPr="002E3A25" w:rsidRDefault="002E3A25" w:rsidP="002E3A25">
      <w:pPr>
        <w:rPr>
          <w:rFonts w:cstheme="minorHAnsi"/>
        </w:rPr>
      </w:pPr>
    </w:p>
    <w:p w14:paraId="4903FBDE" w14:textId="3FF8DF76" w:rsidR="002E3A25" w:rsidRPr="002E3A25" w:rsidRDefault="002E3A25" w:rsidP="002E3A25">
      <w:pPr>
        <w:rPr>
          <w:rFonts w:cstheme="minorHAnsi"/>
        </w:rPr>
      </w:pPr>
      <w:r w:rsidRPr="002E3A25">
        <w:rPr>
          <w:rFonts w:cstheme="minorHAnsi"/>
        </w:rPr>
        <w:t>Mushrooms have a relatively high CI of 2.44kg CO</w:t>
      </w:r>
      <w:r w:rsidRPr="002E3A25">
        <w:rPr>
          <w:rFonts w:cstheme="minorHAnsi"/>
          <w:vertAlign w:val="subscript"/>
        </w:rPr>
        <w:t>2</w:t>
      </w:r>
      <w:r w:rsidRPr="002E3A25">
        <w:rPr>
          <w:rFonts w:cstheme="minorHAnsi"/>
        </w:rPr>
        <w:t>e</w:t>
      </w:r>
      <w:r w:rsidRPr="002E3A25">
        <w:rPr>
          <w:rFonts w:cstheme="minorHAnsi"/>
          <w:vertAlign w:val="superscript"/>
        </w:rPr>
        <w:t>-</w:t>
      </w:r>
      <w:r w:rsidRPr="002E3A25">
        <w:rPr>
          <w:rFonts w:cstheme="minorHAnsi"/>
        </w:rPr>
        <w:t xml:space="preserve"> according to </w:t>
      </w:r>
      <w:r w:rsidRPr="002E3A25">
        <w:rPr>
          <w:rFonts w:cstheme="minorHAnsi"/>
        </w:rPr>
        <w:fldChar w:fldCharType="begin" w:fldLock="1"/>
      </w:r>
      <w:r w:rsidR="00DB677C">
        <w:rPr>
          <w:rFonts w:cstheme="minorHAnsi"/>
        </w:rPr>
        <w:instrText>ADDIN CSL_CITATION {"citationItems":[{"id":"ITEM-1","itemData":{"DOI":"10.1038/s43016-020-00200-w","ISSN":"26621355","abstract":"Food is widely acknowledged as a major contributor to climate change but estimates of food-related greenhouse gas (GHG) emissions frequently consider supply chain stages only up to the farm gate or regional distribution centres. Here we estimate GHG emissions associated with different cooking methods and appliances in the UK. Data on current cooking practices were collected through a survey with more than 700 respondents. Our results reveal that home cooking accounts for as much as 61% of total emissions associated with specific foods, and that this can be substantially reduced through alternative, readily available cooking practices.","author":[{"dropping-particle":"","family":"Frankowska","given":"Angelina","non-dropping-particle":"","parse-names":false,"suffix":""},{"dropping-particle":"","family":"Rivera","given":"Ximena Schmidt","non-dropping-particle":"","parse-names":false,"suffix":""},{"dropping-particle":"","family":"Bridle","given":"Sarah","non-dropping-particle":"","parse-names":false,"suffix":""},{"dropping-particle":"","family":"Kluczkovski","given":"Alana Marielle Rodrigues Galdino","non-dropping-particle":"","parse-names":false,"suffix":""},{"dropping-particle":"","family":"Tereza da Silva","given":"Jacqueline","non-dropping-particle":"","parse-names":false,"suffix":""},{"dropping-particle":"","family":"Martins","given":"Carla Adriano","non-dropping-particle":"","parse-names":false,"suffix":""},{"dropping-particle":"","family":"Rauber","given":"Fernanda","non-dropping-particle":"","parse-names":false,"suffix":""},{"dropping-particle":"","family":"Levy","given":"Renata Bertazzi","non-dropping-particle":"","parse-names":false,"suffix":""},{"dropping-particle":"","family":"Cook","given":"Joanne","non-dropping-particle":"","parse-names":false,"suffix":""},{"dropping-particle":"","family":"Reynolds","given":"Christian","non-dropping-particle":"","parse-names":false,"suffix":""}],"container-title":"Nature Food","id":"ITEM-1","issue":"12","issued":{"date-parts":[["2020"]]},"page":"787-791","publisher":"Springer US","title":"Impacts of home cooking methods and appliances on the GHG emissions of food","type":"article-journal","volume":"1"},"uris":["http://www.mendeley.com/documents/?uuid=b8a7253e-03cf-4c56-99cc-e6df5837bf42"]}],"mendeley":{"formattedCitation":"(Frankowska &lt;i&gt;et al.&lt;/i&gt;, 2020)","manualFormatting":"Frankowska et al. (2020)","plainTextFormattedCitation":"(Frankowska et al., 2020)","previouslyFormattedCitation":"(Frankowska &lt;i&gt;et al.&lt;/i&gt;, 2020)"},"properties":{"noteIndex":0},"schema":"https://github.com/citation-style-language/schema/raw/master/csl-citation.json"}</w:instrText>
      </w:r>
      <w:r w:rsidRPr="002E3A25">
        <w:rPr>
          <w:rFonts w:cstheme="minorHAnsi"/>
        </w:rPr>
        <w:fldChar w:fldCharType="separate"/>
      </w:r>
      <w:r w:rsidRPr="002E3A25">
        <w:rPr>
          <w:rFonts w:cstheme="minorHAnsi"/>
          <w:noProof/>
        </w:rPr>
        <w:t xml:space="preserve">Frankowska </w:t>
      </w:r>
      <w:r w:rsidRPr="002E3A25">
        <w:rPr>
          <w:rFonts w:cstheme="minorHAnsi"/>
          <w:i/>
          <w:noProof/>
        </w:rPr>
        <w:t>et al.</w:t>
      </w:r>
      <w:r w:rsidRPr="002E3A25">
        <w:rPr>
          <w:rFonts w:cstheme="minorHAnsi"/>
          <w:noProof/>
        </w:rPr>
        <w:t xml:space="preserve"> (2020)</w:t>
      </w:r>
      <w:r w:rsidRPr="002E3A25">
        <w:rPr>
          <w:rFonts w:cstheme="minorHAnsi"/>
        </w:rPr>
        <w:fldChar w:fldCharType="end"/>
      </w:r>
      <w:r w:rsidRPr="002E3A25">
        <w:rPr>
          <w:rFonts w:cstheme="minorHAnsi"/>
        </w:rPr>
        <w:t xml:space="preserve">. This figure is for fresh, not tinned mushrooms, so is likely to be slightly inaccurate given the contribution of packing to overall carbon footprint for tinned foods – this could be estimated using the method outlined below. It is also assumed that button mushrooms and sliced mushrooms from the same supplier have the same CI. The 1023kg ordered therefore had an estimated CI of </w:t>
      </w:r>
      <w:r w:rsidRPr="002E3A25">
        <w:rPr>
          <w:rFonts w:cstheme="minorHAnsi"/>
          <w:u w:val="single"/>
        </w:rPr>
        <w:t>2496kg CO</w:t>
      </w:r>
      <w:r w:rsidRPr="002E3A25">
        <w:rPr>
          <w:rFonts w:cstheme="minorHAnsi"/>
          <w:u w:val="single"/>
          <w:vertAlign w:val="subscript"/>
        </w:rPr>
        <w:t>2</w:t>
      </w:r>
      <w:r w:rsidRPr="002E3A25">
        <w:rPr>
          <w:rFonts w:cstheme="minorHAnsi"/>
          <w:u w:val="single"/>
        </w:rPr>
        <w:t>e</w:t>
      </w:r>
      <w:r w:rsidRPr="002E3A25">
        <w:rPr>
          <w:rFonts w:cstheme="minorHAnsi"/>
          <w:u w:val="single"/>
          <w:vertAlign w:val="superscript"/>
        </w:rPr>
        <w:t>-</w:t>
      </w:r>
      <w:r w:rsidRPr="002E3A25">
        <w:rPr>
          <w:rFonts w:cstheme="minorHAnsi"/>
        </w:rPr>
        <w:t>.</w:t>
      </w:r>
    </w:p>
    <w:p w14:paraId="38E24B17" w14:textId="77777777" w:rsidR="002E3A25" w:rsidRPr="002E3A25" w:rsidRDefault="002E3A25" w:rsidP="002E3A25">
      <w:pPr>
        <w:rPr>
          <w:rFonts w:eastAsiaTheme="majorEastAsia" w:cstheme="minorHAnsi"/>
          <w:color w:val="000000" w:themeColor="text1"/>
        </w:rPr>
      </w:pPr>
    </w:p>
    <w:p w14:paraId="5C678A38" w14:textId="5B5A63C4" w:rsidR="002E3A25" w:rsidRPr="002E3A25" w:rsidRDefault="002E3A25" w:rsidP="002E3A25">
      <w:pPr>
        <w:rPr>
          <w:rFonts w:cstheme="minorHAnsi"/>
        </w:rPr>
      </w:pPr>
      <w:r w:rsidRPr="002E3A25">
        <w:rPr>
          <w:rFonts w:cstheme="minorHAnsi"/>
        </w:rPr>
        <w:fldChar w:fldCharType="begin" w:fldLock="1"/>
      </w:r>
      <w:r w:rsidR="00DB677C">
        <w:rPr>
          <w:rFonts w:cstheme="minorHAnsi"/>
        </w:rPr>
        <w:instrText>ADDIN CSL_CITATION {"citationItems":[{"id":"ITEM-1","itemData":{"DOI":"10.1016/j.jclepro.2014.04.083","ISSN":"09596526","abstract":"Food production significantly contributes to consumption of resources and presents remarkable environmental impacts to be evaluated through a life cycle approach. The present paper aims to present and discuss the results of a Life Cycle Assessment (LCA) performed on 13 tomato based products (tomato purée, chopped tomatoes and peeled tomatoes in tomato juice) produced in Italy by a Group representing one of largest agri-food industry European companies. The environmental hotspots of the whole supply chains of the investigated products have been identified and technical and managerial solutions have been defined. Agricultural phase and packaging production resulted to be the life-cycle stages with the highest impact in all the considered categories. The identified improvement options related to packaging subsystem are the reduction of weight and the switch to different packaging materials. Other improvement options can be adopted in the cultivation phase, such as use of organic fertilizers or inorganic fertilizers with lower nitrogen and phosphorus content, crop rotation and use of efficient irrigation systems. The application of LCA methodology to tomato product systems has highlighted some methodological issues that will be taken into account during the CPC 2132 and CPC 2139 Product Category Rules (PCR) development in the framework of the International EPD® System. © 2014 Elsevier Ltd. All rights reserved.","author":[{"dropping-particle":"","family":"Borghi","given":"A.","non-dropping-particle":"Del","parse-names":false,"suffix":""},{"dropping-particle":"","family":"Gallo","given":"M.","non-dropping-particle":"","parse-names":false,"suffix":""},{"dropping-particle":"","family":"Strazza","given":"C.","non-dropping-particle":"","parse-names":false,"suffix":""},{"dropping-particle":"","family":"Borghi","given":"M.","non-dropping-particle":"Del","parse-names":false,"suffix":""}],"container-title":"Journal of Cleaner Production","id":"ITEM-1","issued":{"date-parts":[["2014"]]},"page":"121-130","publisher":"Elsevier Ltd","title":"An evaluation of environmental sustainability in the food industry through Life Cycle Assessment: The case study of tomato products supply chain","type":"article-journal","volume":"78"},"uris":["http://www.mendeley.com/documents/?uuid=7dbf795c-c2b5-4cc6-857e-f462ac05cd16"]}],"mendeley":{"formattedCitation":"(Del Borghi &lt;i&gt;et al.&lt;/i&gt;, 2014)","manualFormatting":"Del Borghi et al. (2014)","plainTextFormattedCitation":"(Del Borghi et al., 2014)","previouslyFormattedCitation":"(Del Borghi &lt;i&gt;et al.&lt;/i&gt;, 2014)"},"properties":{"noteIndex":0},"schema":"https://github.com/citation-style-language/schema/raw/master/csl-citation.json"}</w:instrText>
      </w:r>
      <w:r w:rsidRPr="002E3A25">
        <w:rPr>
          <w:rFonts w:cstheme="minorHAnsi"/>
        </w:rPr>
        <w:fldChar w:fldCharType="separate"/>
      </w:r>
      <w:r w:rsidRPr="002E3A25">
        <w:rPr>
          <w:rFonts w:cstheme="minorHAnsi"/>
          <w:noProof/>
        </w:rPr>
        <w:t xml:space="preserve">Del Borghi </w:t>
      </w:r>
      <w:r w:rsidRPr="002E3A25">
        <w:rPr>
          <w:rFonts w:cstheme="minorHAnsi"/>
          <w:i/>
          <w:noProof/>
        </w:rPr>
        <w:t>et al.</w:t>
      </w:r>
      <w:r w:rsidRPr="002E3A25">
        <w:rPr>
          <w:rFonts w:cstheme="minorHAnsi"/>
          <w:noProof/>
        </w:rPr>
        <w:t xml:space="preserve"> (2014)</w:t>
      </w:r>
      <w:r w:rsidRPr="002E3A25">
        <w:rPr>
          <w:rFonts w:cstheme="minorHAnsi"/>
        </w:rPr>
        <w:fldChar w:fldCharType="end"/>
      </w:r>
      <w:r w:rsidRPr="002E3A25">
        <w:rPr>
          <w:rFonts w:cstheme="minorHAnsi"/>
        </w:rPr>
        <w:t xml:space="preserve"> estimate that 1.47kg CO</w:t>
      </w:r>
      <w:r w:rsidRPr="002E3A25">
        <w:rPr>
          <w:rFonts w:cstheme="minorHAnsi"/>
          <w:vertAlign w:val="subscript"/>
        </w:rPr>
        <w:t>2</w:t>
      </w:r>
      <w:r w:rsidRPr="002E3A25">
        <w:rPr>
          <w:rFonts w:cstheme="minorHAnsi"/>
        </w:rPr>
        <w:t>e</w:t>
      </w:r>
      <w:r w:rsidRPr="002E3A25">
        <w:rPr>
          <w:rFonts w:cstheme="minorHAnsi"/>
          <w:vertAlign w:val="superscript"/>
        </w:rPr>
        <w:t>-</w:t>
      </w:r>
      <w:r w:rsidRPr="002E3A25">
        <w:rPr>
          <w:rFonts w:cstheme="minorHAnsi"/>
        </w:rPr>
        <w:t xml:space="preserve"> is the CI for a kg of chopped tomatoes (assuming 400g tins). Over 50% of this value is attributed to the packing (</w:t>
      </w:r>
      <w:proofErr w:type="spellStart"/>
      <w:r w:rsidRPr="002E3A25">
        <w:rPr>
          <w:rFonts w:cstheme="minorHAnsi"/>
        </w:rPr>
        <w:t>ie</w:t>
      </w:r>
      <w:proofErr w:type="spellEnd"/>
      <w:r w:rsidRPr="002E3A25">
        <w:rPr>
          <w:rFonts w:cstheme="minorHAnsi"/>
        </w:rPr>
        <w:t xml:space="preserve">. the tin), demonstrating the carbon importance of packaging. We can use this figure to estimate that the 1200kg of chopped tomatoes ordered in 2012 have a CI of </w:t>
      </w:r>
      <w:r w:rsidRPr="002E3A25">
        <w:rPr>
          <w:rFonts w:cstheme="minorHAnsi"/>
          <w:u w:val="single"/>
        </w:rPr>
        <w:t>1764kg CO</w:t>
      </w:r>
      <w:r w:rsidRPr="002E3A25">
        <w:rPr>
          <w:rFonts w:cstheme="minorHAnsi"/>
          <w:u w:val="single"/>
          <w:vertAlign w:val="subscript"/>
        </w:rPr>
        <w:t>2</w:t>
      </w:r>
      <w:r w:rsidRPr="002E3A25">
        <w:rPr>
          <w:rFonts w:cstheme="minorHAnsi"/>
          <w:u w:val="single"/>
        </w:rPr>
        <w:t>e</w:t>
      </w:r>
      <w:r w:rsidRPr="002E3A25">
        <w:rPr>
          <w:rFonts w:cstheme="minorHAnsi"/>
          <w:u w:val="single"/>
          <w:vertAlign w:val="superscript"/>
        </w:rPr>
        <w:t>-</w:t>
      </w:r>
      <w:r w:rsidRPr="002E3A25">
        <w:rPr>
          <w:rFonts w:cstheme="minorHAnsi"/>
        </w:rPr>
        <w:t>.</w:t>
      </w:r>
    </w:p>
    <w:p w14:paraId="0B2E7085" w14:textId="77777777" w:rsidR="002E3A25" w:rsidRPr="002E3A25" w:rsidRDefault="002E3A25" w:rsidP="002E3A25">
      <w:pPr>
        <w:rPr>
          <w:rFonts w:cstheme="minorHAnsi"/>
        </w:rPr>
      </w:pPr>
    </w:p>
    <w:p w14:paraId="0F9F608E" w14:textId="49A282B7" w:rsidR="002E3A25" w:rsidRPr="002E3A25" w:rsidRDefault="002E3A25" w:rsidP="002E3A25">
      <w:pPr>
        <w:rPr>
          <w:rFonts w:cstheme="minorHAnsi"/>
        </w:rPr>
      </w:pPr>
      <w:r w:rsidRPr="002E3A25">
        <w:rPr>
          <w:rFonts w:cstheme="minorHAnsi"/>
        </w:rPr>
        <w:t>Of all the tinned vegetables, potatoes had the highest quantity by weight at 3000kg. Due to a lack of data on the CI of tinned potatoes, a novel approach to determining this value has been adopted (fresh potatoes have a relatively very low CI compared to other vegetables of 0.2kg CO</w:t>
      </w:r>
      <w:r w:rsidRPr="002E3A25">
        <w:rPr>
          <w:rFonts w:cstheme="minorHAnsi"/>
          <w:vertAlign w:val="subscript"/>
        </w:rPr>
        <w:t>2</w:t>
      </w:r>
      <w:r w:rsidRPr="002E3A25">
        <w:rPr>
          <w:rFonts w:cstheme="minorHAnsi"/>
        </w:rPr>
        <w:t>e</w:t>
      </w:r>
      <w:r w:rsidRPr="002E3A25">
        <w:rPr>
          <w:rFonts w:cstheme="minorHAnsi"/>
          <w:vertAlign w:val="superscript"/>
        </w:rPr>
        <w:t>-</w:t>
      </w:r>
      <w:r w:rsidRPr="002E3A25">
        <w:rPr>
          <w:rFonts w:cstheme="minorHAnsi"/>
        </w:rPr>
        <w:t xml:space="preserve">, but the tin packaging will greatly increase the overall CI so must be calculated in this case). Using data on tinned tomatoes from </w:t>
      </w:r>
      <w:r w:rsidRPr="002E3A25">
        <w:rPr>
          <w:rFonts w:cstheme="minorHAnsi"/>
        </w:rPr>
        <w:fldChar w:fldCharType="begin" w:fldLock="1"/>
      </w:r>
      <w:r w:rsidR="00DB677C">
        <w:rPr>
          <w:rFonts w:cstheme="minorHAnsi"/>
        </w:rPr>
        <w:instrText>ADDIN CSL_CITATION {"citationItems":[{"id":"ITEM-1","itemData":{"DOI":"10.1016/j.jclepro.2014.04.083","ISSN":"09596526","abstract":"Food production significantly contributes to consumption of resources and presents remarkable environmental impacts to be evaluated through a life cycle approach. The present paper aims to present and discuss the results of a Life Cycle Assessment (LCA) performed on 13 tomato based products (tomato purée, chopped tomatoes and peeled tomatoes in tomato juice) produced in Italy by a Group representing one of largest agri-food industry European companies. The environmental hotspots of the whole supply chains of the investigated products have been identified and technical and managerial solutions have been defined. Agricultural phase and packaging production resulted to be the life-cycle stages with the highest impact in all the considered categories. The identified improvement options related to packaging subsystem are the reduction of weight and the switch to different packaging materials. Other improvement options can be adopted in the cultivation phase, such as use of organic fertilizers or inorganic fertilizers with lower nitrogen and phosphorus content, crop rotation and use of efficient irrigation systems. The application of LCA methodology to tomato product systems has highlighted some methodological issues that will be taken into account during the CPC 2132 and CPC 2139 Product Category Rules (PCR) development in the framework of the International EPD® System. © 2014 Elsevier Ltd. All rights reserved.","author":[{"dropping-particle":"","family":"Borghi","given":"A.","non-dropping-particle":"Del","parse-names":false,"suffix":""},{"dropping-particle":"","family":"Gallo","given":"M.","non-dropping-particle":"","parse-names":false,"suffix":""},{"dropping-particle":"","family":"Strazza","given":"C.","non-dropping-particle":"","parse-names":false,"suffix":""},{"dropping-particle":"","family":"Borghi","given":"M.","non-dropping-particle":"Del","parse-names":false,"suffix":""}],"container-title":"Journal of Cleaner Production","id":"ITEM-1","issued":{"date-parts":[["2014"]]},"page":"121-130","publisher":"Elsevier Ltd","title":"An evaluation of environmental sustainability in the food industry through Life Cycle Assessment: The case study of tomato products supply chain","type":"article-journal","volume":"78"},"uris":["http://www.mendeley.com/documents/?uuid=7dbf795c-c2b5-4cc6-857e-f462ac05cd16"]}],"mendeley":{"formattedCitation":"(Del Borghi &lt;i&gt;et al.&lt;/i&gt;, 2014)","manualFormatting":"Del Borghi et al. (2014)","plainTextFormattedCitation":"(Del Borghi et al., 2014)","previouslyFormattedCitation":"(Del Borghi &lt;i&gt;et al.&lt;/i&gt;, 2014)"},"properties":{"noteIndex":0},"schema":"https://github.com/citation-style-language/schema/raw/master/csl-citation.json"}</w:instrText>
      </w:r>
      <w:r w:rsidRPr="002E3A25">
        <w:rPr>
          <w:rFonts w:cstheme="minorHAnsi"/>
        </w:rPr>
        <w:fldChar w:fldCharType="separate"/>
      </w:r>
      <w:r w:rsidRPr="002E3A25">
        <w:rPr>
          <w:rFonts w:cstheme="minorHAnsi"/>
          <w:noProof/>
        </w:rPr>
        <w:t xml:space="preserve">Del Borghi </w:t>
      </w:r>
      <w:r w:rsidRPr="002E3A25">
        <w:rPr>
          <w:rFonts w:cstheme="minorHAnsi"/>
          <w:i/>
          <w:noProof/>
        </w:rPr>
        <w:t>et al.</w:t>
      </w:r>
      <w:r w:rsidRPr="002E3A25">
        <w:rPr>
          <w:rFonts w:cstheme="minorHAnsi"/>
          <w:noProof/>
        </w:rPr>
        <w:t xml:space="preserve"> (2014)</w:t>
      </w:r>
      <w:r w:rsidRPr="002E3A25">
        <w:rPr>
          <w:rFonts w:cstheme="minorHAnsi"/>
        </w:rPr>
        <w:fldChar w:fldCharType="end"/>
      </w:r>
      <w:r w:rsidRPr="002E3A25">
        <w:rPr>
          <w:rFonts w:cstheme="minorHAnsi"/>
        </w:rPr>
        <w:t>, we can determine that an 800g tin has a CI of 0.57kg CO</w:t>
      </w:r>
      <w:r w:rsidRPr="002E3A25">
        <w:rPr>
          <w:rFonts w:cstheme="minorHAnsi"/>
          <w:vertAlign w:val="subscript"/>
        </w:rPr>
        <w:t>2</w:t>
      </w:r>
      <w:r w:rsidRPr="002E3A25">
        <w:rPr>
          <w:rFonts w:cstheme="minorHAnsi"/>
        </w:rPr>
        <w:t>e</w:t>
      </w:r>
      <w:r w:rsidRPr="002E3A25">
        <w:rPr>
          <w:rFonts w:cstheme="minorHAnsi"/>
          <w:vertAlign w:val="superscript"/>
        </w:rPr>
        <w:t>-</w:t>
      </w:r>
      <w:r w:rsidRPr="002E3A25">
        <w:rPr>
          <w:rFonts w:cstheme="minorHAnsi"/>
        </w:rPr>
        <w:t xml:space="preserve"> per kg of packaged product. The same product (peeled tomatoes in this case) in a 400g tin has CI of 0.69kg CO</w:t>
      </w:r>
      <w:r w:rsidRPr="002E3A25">
        <w:rPr>
          <w:rFonts w:cstheme="minorHAnsi"/>
          <w:vertAlign w:val="subscript"/>
        </w:rPr>
        <w:t>2</w:t>
      </w:r>
      <w:r w:rsidRPr="002E3A25">
        <w:rPr>
          <w:rFonts w:cstheme="minorHAnsi"/>
        </w:rPr>
        <w:t>e</w:t>
      </w:r>
      <w:r w:rsidRPr="002E3A25">
        <w:rPr>
          <w:rFonts w:cstheme="minorHAnsi"/>
          <w:vertAlign w:val="superscript"/>
        </w:rPr>
        <w:t>-</w:t>
      </w:r>
      <w:r w:rsidRPr="002E3A25">
        <w:rPr>
          <w:rFonts w:cstheme="minorHAnsi"/>
        </w:rPr>
        <w:t>, so the relationship between tin size and CI is non-linear. The potatoes in question come in 2.5kg tins, so a line is plotted in figure 4.1 to estimate the CI of a tin this size. The result is an estimate of approximately 0.42kg CO</w:t>
      </w:r>
      <w:r w:rsidRPr="002E3A25">
        <w:rPr>
          <w:rFonts w:cstheme="minorHAnsi"/>
          <w:vertAlign w:val="subscript"/>
        </w:rPr>
        <w:t>2</w:t>
      </w:r>
      <w:r w:rsidRPr="002E3A25">
        <w:rPr>
          <w:rFonts w:cstheme="minorHAnsi"/>
        </w:rPr>
        <w:t>e</w:t>
      </w:r>
      <w:r w:rsidRPr="002E3A25">
        <w:rPr>
          <w:rFonts w:cstheme="minorHAnsi"/>
          <w:vertAlign w:val="superscript"/>
        </w:rPr>
        <w:t>-</w:t>
      </w:r>
      <w:r w:rsidRPr="002E3A25">
        <w:rPr>
          <w:rFonts w:cstheme="minorHAnsi"/>
        </w:rPr>
        <w:t xml:space="preserve"> per </w:t>
      </w:r>
      <w:proofErr w:type="spellStart"/>
      <w:r w:rsidRPr="002E3A25">
        <w:rPr>
          <w:rFonts w:cstheme="minorHAnsi"/>
        </w:rPr>
        <w:t>tin</w:t>
      </w:r>
      <w:proofErr w:type="spellEnd"/>
      <w:r w:rsidRPr="002E3A25">
        <w:rPr>
          <w:rFonts w:cstheme="minorHAnsi"/>
        </w:rPr>
        <w:t>. As 1200 tins were ordered, the total CI of the tins is estimated at 504kg CO</w:t>
      </w:r>
      <w:r w:rsidRPr="002E3A25">
        <w:rPr>
          <w:rFonts w:cstheme="minorHAnsi"/>
          <w:vertAlign w:val="subscript"/>
        </w:rPr>
        <w:t>2</w:t>
      </w:r>
      <w:r w:rsidRPr="002E3A25">
        <w:rPr>
          <w:rFonts w:cstheme="minorHAnsi"/>
        </w:rPr>
        <w:t>e</w:t>
      </w:r>
      <w:r w:rsidRPr="002E3A25">
        <w:rPr>
          <w:rFonts w:cstheme="minorHAnsi"/>
          <w:vertAlign w:val="superscript"/>
        </w:rPr>
        <w:t>-</w:t>
      </w:r>
      <w:r w:rsidRPr="002E3A25">
        <w:rPr>
          <w:rFonts w:cstheme="minorHAnsi"/>
        </w:rPr>
        <w:t>. Added to the 600kg CO</w:t>
      </w:r>
      <w:r w:rsidRPr="002E3A25">
        <w:rPr>
          <w:rFonts w:cstheme="minorHAnsi"/>
          <w:vertAlign w:val="subscript"/>
        </w:rPr>
        <w:t>2</w:t>
      </w:r>
      <w:r w:rsidRPr="002E3A25">
        <w:rPr>
          <w:rFonts w:cstheme="minorHAnsi"/>
        </w:rPr>
        <w:t>e</w:t>
      </w:r>
      <w:r w:rsidRPr="002E3A25">
        <w:rPr>
          <w:rFonts w:cstheme="minorHAnsi"/>
          <w:vertAlign w:val="superscript"/>
        </w:rPr>
        <w:t>-</w:t>
      </w:r>
      <w:r w:rsidRPr="002E3A25">
        <w:rPr>
          <w:rFonts w:cstheme="minorHAnsi"/>
        </w:rPr>
        <w:t xml:space="preserve"> from the potatoes themselves gives us a total estimate of </w:t>
      </w:r>
      <w:r w:rsidRPr="002E3A25">
        <w:rPr>
          <w:rFonts w:cstheme="minorHAnsi"/>
          <w:u w:val="single"/>
        </w:rPr>
        <w:t>1104kg CO</w:t>
      </w:r>
      <w:r w:rsidRPr="002E3A25">
        <w:rPr>
          <w:rFonts w:cstheme="minorHAnsi"/>
          <w:u w:val="single"/>
          <w:vertAlign w:val="subscript"/>
        </w:rPr>
        <w:t>2</w:t>
      </w:r>
      <w:r w:rsidRPr="002E3A25">
        <w:rPr>
          <w:rFonts w:cstheme="minorHAnsi"/>
          <w:u w:val="single"/>
        </w:rPr>
        <w:t>e</w:t>
      </w:r>
      <w:r w:rsidRPr="002E3A25">
        <w:rPr>
          <w:rFonts w:cstheme="minorHAnsi"/>
          <w:u w:val="single"/>
          <w:vertAlign w:val="superscript"/>
        </w:rPr>
        <w:t>-</w:t>
      </w:r>
      <w:r w:rsidRPr="002E3A25">
        <w:rPr>
          <w:rFonts w:cstheme="minorHAnsi"/>
        </w:rPr>
        <w:t xml:space="preserve">. </w:t>
      </w:r>
    </w:p>
    <w:p w14:paraId="7047F0F0" w14:textId="77777777" w:rsidR="002E3A25" w:rsidRPr="002E3A25" w:rsidRDefault="002E3A25" w:rsidP="002E3A25">
      <w:pPr>
        <w:rPr>
          <w:rFonts w:cstheme="minorHAnsi"/>
        </w:rPr>
      </w:pPr>
    </w:p>
    <w:p w14:paraId="12F320B9" w14:textId="77777777" w:rsidR="002E3A25" w:rsidRPr="002E3A25" w:rsidRDefault="002E3A25" w:rsidP="002E3A25">
      <w:pPr>
        <w:rPr>
          <w:rFonts w:cstheme="minorHAnsi"/>
        </w:rPr>
      </w:pPr>
      <w:r w:rsidRPr="002E3A25">
        <w:rPr>
          <w:rFonts w:cstheme="minorHAnsi"/>
          <w:noProof/>
        </w:rPr>
        <w:lastRenderedPageBreak/>
        <mc:AlternateContent>
          <mc:Choice Requires="wpg">
            <w:drawing>
              <wp:anchor distT="0" distB="0" distL="114300" distR="114300" simplePos="0" relativeHeight="251674624" behindDoc="0" locked="0" layoutInCell="1" allowOverlap="1" wp14:anchorId="7F2DDF47" wp14:editId="128D59C0">
                <wp:simplePos x="0" y="0"/>
                <wp:positionH relativeFrom="column">
                  <wp:posOffset>95003</wp:posOffset>
                </wp:positionH>
                <wp:positionV relativeFrom="paragraph">
                  <wp:posOffset>0</wp:posOffset>
                </wp:positionV>
                <wp:extent cx="5498275" cy="3634105"/>
                <wp:effectExtent l="0" t="0" r="1270" b="0"/>
                <wp:wrapTight wrapText="bothSides">
                  <wp:wrapPolygon edited="0">
                    <wp:start x="0" y="0"/>
                    <wp:lineTo x="0" y="18947"/>
                    <wp:lineTo x="3692" y="19324"/>
                    <wp:lineTo x="0" y="19324"/>
                    <wp:lineTo x="0" y="21513"/>
                    <wp:lineTo x="21555" y="21513"/>
                    <wp:lineTo x="21555" y="19324"/>
                    <wp:lineTo x="10778" y="19324"/>
                    <wp:lineTo x="21555" y="18947"/>
                    <wp:lineTo x="21555" y="0"/>
                    <wp:lineTo x="0" y="0"/>
                  </wp:wrapPolygon>
                </wp:wrapTight>
                <wp:docPr id="96" name="Group 96"/>
                <wp:cNvGraphicFramePr/>
                <a:graphic xmlns:a="http://schemas.openxmlformats.org/drawingml/2006/main">
                  <a:graphicData uri="http://schemas.microsoft.com/office/word/2010/wordprocessingGroup">
                    <wpg:wgp>
                      <wpg:cNvGrpSpPr/>
                      <wpg:grpSpPr>
                        <a:xfrm>
                          <a:off x="0" y="0"/>
                          <a:ext cx="5498275" cy="3634105"/>
                          <a:chOff x="-11875" y="0"/>
                          <a:chExt cx="5498275" cy="3634725"/>
                        </a:xfrm>
                      </wpg:grpSpPr>
                      <wps:wsp>
                        <wps:cNvPr id="46" name="Text Box 46"/>
                        <wps:cNvSpPr txBox="1"/>
                        <wps:spPr>
                          <a:xfrm>
                            <a:off x="-11875" y="3258207"/>
                            <a:ext cx="5486400" cy="376518"/>
                          </a:xfrm>
                          <a:prstGeom prst="rect">
                            <a:avLst/>
                          </a:prstGeom>
                          <a:solidFill>
                            <a:schemeClr val="lt1"/>
                          </a:solidFill>
                          <a:ln w="6350">
                            <a:noFill/>
                          </a:ln>
                        </wps:spPr>
                        <wps:txbx>
                          <w:txbxContent>
                            <w:p w14:paraId="728F6B6B" w14:textId="03DFCEB8" w:rsidR="002E3A25" w:rsidRPr="00A55DFA" w:rsidRDefault="002E3A25" w:rsidP="002E3A25">
                              <w:pPr>
                                <w:pStyle w:val="Figuretitle"/>
                                <w:rPr>
                                  <w:rFonts w:asciiTheme="minorHAnsi" w:hAnsiTheme="minorHAnsi" w:cstheme="minorHAnsi"/>
                                </w:rPr>
                              </w:pPr>
                              <w:bookmarkStart w:id="213" w:name="_Toc81915351"/>
                              <w:r w:rsidRPr="00A55DFA">
                                <w:rPr>
                                  <w:rFonts w:asciiTheme="minorHAnsi" w:hAnsiTheme="minorHAnsi" w:cstheme="minorHAnsi"/>
                                  <w:b/>
                                  <w:bCs/>
                                </w:rPr>
                                <w:t xml:space="preserve">Figure </w:t>
                              </w:r>
                              <w:r w:rsidR="00A55DFA">
                                <w:rPr>
                                  <w:rFonts w:asciiTheme="minorHAnsi" w:hAnsiTheme="minorHAnsi" w:cstheme="minorHAnsi"/>
                                  <w:b/>
                                  <w:bCs/>
                                </w:rPr>
                                <w:t>2</w:t>
                              </w:r>
                              <w:r w:rsidRPr="00A55DFA">
                                <w:rPr>
                                  <w:rFonts w:asciiTheme="minorHAnsi" w:hAnsiTheme="minorHAnsi" w:cstheme="minorHAnsi"/>
                                  <w:b/>
                                  <w:bCs/>
                                </w:rPr>
                                <w:t>:</w:t>
                              </w:r>
                              <w:r w:rsidRPr="00A55DFA">
                                <w:rPr>
                                  <w:rFonts w:asciiTheme="minorHAnsi" w:hAnsiTheme="minorHAnsi" w:cstheme="minorHAnsi"/>
                                </w:rPr>
                                <w:t xml:space="preserve"> Potential CI associated with production of a 2.5kg tin</w:t>
                              </w:r>
                              <w:bookmarkEnd w:id="213"/>
                            </w:p>
                            <w:p w14:paraId="0318D412" w14:textId="77777777" w:rsidR="002E3A25" w:rsidRPr="00A55DFA" w:rsidRDefault="002E3A25" w:rsidP="002E3A25">
                              <w:pPr>
                                <w:pStyle w:val="Figuretitle"/>
                                <w:rPr>
                                  <w:rFonts w:asciiTheme="minorHAnsi" w:hAnsiTheme="minorHAnsi" w:cstheme="minorHAnsi"/>
                                </w:rPr>
                              </w:pPr>
                            </w:p>
                            <w:p w14:paraId="6A8C751A" w14:textId="77777777" w:rsidR="002E3A25" w:rsidRPr="00A55DFA" w:rsidRDefault="002E3A25" w:rsidP="002E3A25">
                              <w:pPr>
                                <w:rPr>
                                  <w:rFonts w:cstheme="minorHAnsi"/>
                                </w:rPr>
                              </w:pPr>
                            </w:p>
                            <w:p w14:paraId="297559FD" w14:textId="77777777" w:rsidR="002E3A25" w:rsidRPr="00A55DFA" w:rsidRDefault="002E3A25" w:rsidP="002E3A25">
                              <w:pPr>
                                <w:pStyle w:val="Figuretitle"/>
                                <w:rPr>
                                  <w:rFonts w:asciiTheme="minorHAnsi" w:hAnsiTheme="minorHAnsi" w:cstheme="minorHAnsi"/>
                                </w:rPr>
                              </w:pPr>
                              <w:bookmarkStart w:id="214" w:name="_Toc81915352"/>
                              <w:r w:rsidRPr="00A55DFA">
                                <w:rPr>
                                  <w:rFonts w:asciiTheme="minorHAnsi" w:hAnsiTheme="minorHAnsi" w:cstheme="minorHAnsi"/>
                                </w:rPr>
                                <w:t>Figure 4.1: Potential GWP associated with production of a 2.5kg tin</w:t>
                              </w:r>
                              <w:bookmarkEnd w:id="214"/>
                            </w:p>
                            <w:p w14:paraId="160A0CD7" w14:textId="53B8E381" w:rsidR="002E3A25" w:rsidRPr="00A55DFA" w:rsidRDefault="002E3A25" w:rsidP="002E3A25">
                              <w:pPr>
                                <w:pStyle w:val="Figuretitle"/>
                                <w:rPr>
                                  <w:rFonts w:asciiTheme="minorHAnsi" w:hAnsiTheme="minorHAnsi" w:cstheme="minorHAnsi"/>
                                </w:rPr>
                              </w:pPr>
                              <w:bookmarkStart w:id="215" w:name="_Toc81915353"/>
                              <w:proofErr w:type="spellStart"/>
                              <w:r w:rsidRPr="00A55DFA">
                                <w:rPr>
                                  <w:rFonts w:asciiTheme="minorHAnsi" w:hAnsiTheme="minorHAnsi" w:cstheme="minorHAnsi"/>
                                </w:rPr>
                                <w:t>yyyy</w:t>
                              </w:r>
                              <w:bookmarkEnd w:id="215"/>
                              <w:r w:rsidR="00A55DFA">
                                <w:rPr>
                                  <w:rFonts w:asciiTheme="minorHAnsi" w:hAnsiTheme="minorHAnsi" w:cstheme="minorHAnsi"/>
                                </w:rPr>
                                <w:t>d</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95" name="Picture 95" descr="Chart, line chart&#10;&#10;Description automatically generated"/>
                          <pic:cNvPicPr>
                            <a:picLocks noChangeAspect="1"/>
                          </pic:cNvPicPr>
                        </pic:nvPicPr>
                        <pic:blipFill>
                          <a:blip r:embed="rId15"/>
                          <a:stretch>
                            <a:fillRect/>
                          </a:stretch>
                        </pic:blipFill>
                        <pic:spPr>
                          <a:xfrm>
                            <a:off x="0" y="0"/>
                            <a:ext cx="5486400" cy="31877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F2DDF47" id="Group 96" o:spid="_x0000_s1029" style="position:absolute;margin-left:7.5pt;margin-top:0;width:432.95pt;height:286.15pt;z-index:251674624;mso-width-relative:margin;mso-height-relative:margin" coordorigin="-118" coordsize="54982,3634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">
                <v:shape id="Text Box 46" o:spid="_x0000_s1030" type="#_x0000_t202" style="position:absolute;left:-118;top:32582;width:54863;height:37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" fillcolor="white [3201]" stroked="f" strokeweight=".5pt">
                  <v:textbox>
                    <w:txbxContent>
                      <w:p w14:paraId="728F6B6B" w14:textId="03DFCEB8" w:rsidR="002E3A25" w:rsidRPr="00A55DFA" w:rsidRDefault="002E3A25" w:rsidP="002E3A25">
                        <w:pPr>
                          <w:pStyle w:val="Figuretitle"/>
                          <w:rPr>
                            <w:rFonts w:asciiTheme="minorHAnsi" w:hAnsiTheme="minorHAnsi" w:cstheme="minorHAnsi"/>
                          </w:rPr>
                        </w:pPr>
                        <w:bookmarkStart w:id="216" w:name="_Toc81915351"/>
                        <w:r w:rsidRPr="00A55DFA">
                          <w:rPr>
                            <w:rFonts w:asciiTheme="minorHAnsi" w:hAnsiTheme="minorHAnsi" w:cstheme="minorHAnsi"/>
                            <w:b/>
                            <w:bCs/>
                          </w:rPr>
                          <w:t xml:space="preserve">Figure </w:t>
                        </w:r>
                        <w:r w:rsidR="00A55DFA">
                          <w:rPr>
                            <w:rFonts w:asciiTheme="minorHAnsi" w:hAnsiTheme="minorHAnsi" w:cstheme="minorHAnsi"/>
                            <w:b/>
                            <w:bCs/>
                          </w:rPr>
                          <w:t>2</w:t>
                        </w:r>
                        <w:r w:rsidRPr="00A55DFA">
                          <w:rPr>
                            <w:rFonts w:asciiTheme="minorHAnsi" w:hAnsiTheme="minorHAnsi" w:cstheme="minorHAnsi"/>
                            <w:b/>
                            <w:bCs/>
                          </w:rPr>
                          <w:t>:</w:t>
                        </w:r>
                        <w:r w:rsidRPr="00A55DFA">
                          <w:rPr>
                            <w:rFonts w:asciiTheme="minorHAnsi" w:hAnsiTheme="minorHAnsi" w:cstheme="minorHAnsi"/>
                          </w:rPr>
                          <w:t xml:space="preserve"> Potential CI associated with production of a 2.5kg tin</w:t>
                        </w:r>
                        <w:bookmarkEnd w:id="216"/>
                      </w:p>
                      <w:p w14:paraId="0318D412" w14:textId="77777777" w:rsidR="002E3A25" w:rsidRPr="00A55DFA" w:rsidRDefault="002E3A25" w:rsidP="002E3A25">
                        <w:pPr>
                          <w:pStyle w:val="Figuretitle"/>
                          <w:rPr>
                            <w:rFonts w:asciiTheme="minorHAnsi" w:hAnsiTheme="minorHAnsi" w:cstheme="minorHAnsi"/>
                          </w:rPr>
                        </w:pPr>
                      </w:p>
                      <w:p w14:paraId="6A8C751A" w14:textId="77777777" w:rsidR="002E3A25" w:rsidRPr="00A55DFA" w:rsidRDefault="002E3A25" w:rsidP="002E3A25">
                        <w:pPr>
                          <w:rPr>
                            <w:rFonts w:cstheme="minorHAnsi"/>
                          </w:rPr>
                        </w:pPr>
                      </w:p>
                      <w:p w14:paraId="297559FD" w14:textId="77777777" w:rsidR="002E3A25" w:rsidRPr="00A55DFA" w:rsidRDefault="002E3A25" w:rsidP="002E3A25">
                        <w:pPr>
                          <w:pStyle w:val="Figuretitle"/>
                          <w:rPr>
                            <w:rFonts w:asciiTheme="minorHAnsi" w:hAnsiTheme="minorHAnsi" w:cstheme="minorHAnsi"/>
                          </w:rPr>
                        </w:pPr>
                        <w:bookmarkStart w:id="217" w:name="_Toc81915352"/>
                        <w:r w:rsidRPr="00A55DFA">
                          <w:rPr>
                            <w:rFonts w:asciiTheme="minorHAnsi" w:hAnsiTheme="minorHAnsi" w:cstheme="minorHAnsi"/>
                          </w:rPr>
                          <w:t>Figure 4.1: Potential GWP associated with production of a 2.5kg tin</w:t>
                        </w:r>
                        <w:bookmarkEnd w:id="217"/>
                      </w:p>
                      <w:p w14:paraId="160A0CD7" w14:textId="53B8E381" w:rsidR="002E3A25" w:rsidRPr="00A55DFA" w:rsidRDefault="002E3A25" w:rsidP="002E3A25">
                        <w:pPr>
                          <w:pStyle w:val="Figuretitle"/>
                          <w:rPr>
                            <w:rFonts w:asciiTheme="minorHAnsi" w:hAnsiTheme="minorHAnsi" w:cstheme="minorHAnsi"/>
                          </w:rPr>
                        </w:pPr>
                        <w:bookmarkStart w:id="218" w:name="_Toc81915353"/>
                        <w:proofErr w:type="spellStart"/>
                        <w:r w:rsidRPr="00A55DFA">
                          <w:rPr>
                            <w:rFonts w:asciiTheme="minorHAnsi" w:hAnsiTheme="minorHAnsi" w:cstheme="minorHAnsi"/>
                          </w:rPr>
                          <w:t>yyyy</w:t>
                        </w:r>
                        <w:bookmarkEnd w:id="218"/>
                        <w:r w:rsidR="00A55DFA">
                          <w:rPr>
                            <w:rFonts w:asciiTheme="minorHAnsi" w:hAnsiTheme="minorHAnsi" w:cstheme="minorHAnsi"/>
                          </w:rPr>
                          <w:t>d</w:t>
                        </w:r>
                        <w:proofErr w:type="spellEnd"/>
                      </w:p>
                    </w:txbxContent>
                  </v:textbox>
                </v:shape>
                <v:shape id="Picture 95" o:spid="_x0000_s1031" type="#_x0000_t75" alt="Chart, line chart&#10;&#10;Description automatically generated" style="position:absolute;width:54864;height:3187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">
                  <v:imagedata r:id="rId16" o:title="Chart, line chart&#10;&#10;Description automatically generated"/>
                </v:shape>
                <w10:wrap type="tight"/>
              </v:group>
            </w:pict>
          </mc:Fallback>
        </mc:AlternateContent>
      </w:r>
    </w:p>
    <w:p w14:paraId="143B24AA" w14:textId="77777777" w:rsidR="002E3A25" w:rsidRPr="002E3A25" w:rsidRDefault="002E3A25" w:rsidP="002E3A25">
      <w:pPr>
        <w:pStyle w:val="Heading3"/>
      </w:pPr>
      <w:bookmarkStart w:id="219" w:name="_Toc80349590"/>
      <w:bookmarkStart w:id="220" w:name="_Toc81915326"/>
      <w:bookmarkStart w:id="221" w:name="_Toc81916171"/>
      <w:bookmarkStart w:id="222" w:name="_Toc81916207"/>
      <w:bookmarkStart w:id="223" w:name="_Toc81917230"/>
      <w:bookmarkStart w:id="224" w:name="_Toc81918712"/>
      <w:bookmarkStart w:id="225" w:name="_Toc81920020"/>
      <w:bookmarkStart w:id="226" w:name="_Toc81920134"/>
      <w:bookmarkStart w:id="227" w:name="_Toc81920184"/>
      <w:bookmarkStart w:id="228" w:name="_Toc81920734"/>
      <w:bookmarkStart w:id="229" w:name="_Toc82606271"/>
      <w:bookmarkStart w:id="230" w:name="_Toc82606322"/>
      <w:bookmarkStart w:id="231" w:name="_Toc82606712"/>
      <w:bookmarkStart w:id="232" w:name="_Toc82607060"/>
      <w:bookmarkStart w:id="233" w:name="_Toc82607148"/>
      <w:bookmarkStart w:id="234" w:name="_Toc83984909"/>
      <w:r w:rsidRPr="002E3A25">
        <w:t>Beverages</w:t>
      </w:r>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p>
    <w:p w14:paraId="3BFA3DDD" w14:textId="77777777" w:rsidR="002E3A25" w:rsidRPr="002E3A25" w:rsidRDefault="002E3A25" w:rsidP="002E3A25">
      <w:pPr>
        <w:rPr>
          <w:rFonts w:cstheme="minorHAnsi"/>
        </w:rPr>
      </w:pPr>
    </w:p>
    <w:p w14:paraId="0A24124B" w14:textId="265EF550" w:rsidR="002E3A25" w:rsidRPr="002E3A25" w:rsidRDefault="002E3A25" w:rsidP="002E3A25">
      <w:pPr>
        <w:rPr>
          <w:rFonts w:cstheme="minorHAnsi"/>
        </w:rPr>
      </w:pPr>
      <w:r w:rsidRPr="002E3A25">
        <w:rPr>
          <w:rFonts w:cstheme="minorHAnsi"/>
        </w:rPr>
        <w:t xml:space="preserve">Large amounts of beverages were requested in the 2020 order, particularly of carbonated soft drinks. The greatest quantities were </w:t>
      </w:r>
      <w:proofErr w:type="spellStart"/>
      <w:r w:rsidRPr="002E3A25">
        <w:rPr>
          <w:rFonts w:cstheme="minorHAnsi"/>
        </w:rPr>
        <w:t>Irn</w:t>
      </w:r>
      <w:proofErr w:type="spellEnd"/>
      <w:r w:rsidRPr="002E3A25">
        <w:rPr>
          <w:rFonts w:cstheme="minorHAnsi"/>
        </w:rPr>
        <w:t xml:space="preserve"> Bru cans (317 litres), Coca Cola (950 litres each of diet and standard), Lemonade (475 litres), assorted Dalston’s beverages (total of 2851 litres) and Red Bull (360 litres). All of these come in 33cl cans, apart from Red Bull which comes in non-standard 25cl cans. As no data is available for the 25cl can size, it is assumed that all drinks are in 33cl cans and have the same production emissions (</w:t>
      </w:r>
      <w:proofErr w:type="spellStart"/>
      <w:r w:rsidRPr="002E3A25">
        <w:rPr>
          <w:rFonts w:cstheme="minorHAnsi"/>
        </w:rPr>
        <w:fldChar w:fldCharType="begin" w:fldLock="1"/>
      </w:r>
      <w:r w:rsidR="00DB677C">
        <w:rPr>
          <w:rFonts w:cstheme="minorHAnsi"/>
        </w:rPr>
        <w:instrText>ADDIN CSL_CITATION {"citationItems":[{"id":"ITEM-1","itemData":{"DOI":"10.1007/s11367-012-0459-y","ISSN":"09483349","abstract":"Purpose: The UK carbonated drinks sector was worth £8 billion in 2010 and is growing at an annual rate of 4.9 %. In an attempt to provide a better understanding of the environmental impacts of this sector, this paper presents, for the first time, the full life cycle impacts of carbonated soft drinks manufactured and consumed in the UK. Two functional units are considered: 1 l of packaged drink and total annual production of carbonated drinks in the UK. The latter has been used to estimate the impacts at the sectoral level. The system boundary is from 'cradle to grave'. Different packaging used for carbonated drinks is considered: glass bottles (0.75 l), aluminium cans (0.33 l) and polyethylene terephthalate (PET) bottles (0.5 and 2 l). Materials and methods: The study has been carried out following the ISO 14040/44 life cycle assessment (LCA) methodology. Data have been sourced from a drink manufacturer as well as the CCaLC, Ecoinvent and Gabi databases. The LCA software tools CCaLC v2.0 and GaBi 4.3 have been used for LCA modelling. The environmental impacts have been estimated according to the CML 2001 method. Results and discussion: Packaging is the main hotspot for most environmental impacts, contributing between 59 and 77 %. The ingredients account between 7 and 14 % mainly due to sugar; the manufacturing stage contributes 5-10 %, largely due to the energy for filling and packaging. Refrigeration of the drink at retailer increases global warming potential by up to 33 %. Transport contributes up to 7 % to the total impacts. Conclusions: The drink packaged in 2 l PET bottles is the most sustainable option for most impacts, including the carbon footprint, while the drink in glass bottles is the worst option. However, reusing glass bottles three times would make the carbon footprint of the drink in glass bottles comparable to that in aluminium cans and 0.5 l PET bottles. If recycling of PET bottles is increased to 60 %, the glass bottle would need to be reused 20 times to make their carbon footprints comparable. The estimates at the sectoral level indicate that the carbonated drinks in the UK are responsible for over 1.5 million tonnes of CO2 eq. emissions per year. This represented 13 % of the GHG emissions from the whole food and drink sector or 0.26 % of the UK total emissions in 2010. © 2012 Springer-Verlag.","author":[{"dropping-particle":"","family":"Amienyo","given":"David","non-dropping-particle":"","parse-names":false,"suffix":""},{"dropping-particle":"","family":"Gujba","given":"Haruna","non-dropping-particle":"","parse-names":false,"suffix":""},{"dropping-particle":"","family":"Stichnothe","given":"Heinz","non-dropping-particle":"","parse-names":false,"suffix":""},{"dropping-particle":"","family":"Azapagic","given":"Adisa","non-dropping-particle":"","parse-names":false,"suffix":""}],"container-title":"International Journal of Life Cycle Assessment","id":"ITEM-1","issue":"1","issued":{"date-parts":[["2013"]]},"page":"77-92","title":"Life cycle environmental impacts of carbonated soft drinks","type":"article-journal","volume":"18"},"uris":["http://www.mendeley.com/documents/?uuid=def12edf-7004-4306-a8a5-606c56108e59"]}],"mendeley":{"formattedCitation":"(Amienyo &lt;i&gt;et al.&lt;/i&gt;, 2013)","manualFormatting":"Amienyo et al. (2013)","plainTextFormattedCitation":"(Amienyo et al., 2013)","previouslyFormattedCitation":"(Amienyo &lt;i&gt;et al.&lt;/i&gt;, 2013)"},"properties":{"noteIndex":0},"schema":"https://github.com/citation-style-language/schema/raw/master/csl-citation.json"}</w:instrText>
      </w:r>
      <w:r w:rsidRPr="002E3A25">
        <w:rPr>
          <w:rFonts w:cstheme="minorHAnsi"/>
        </w:rPr>
        <w:fldChar w:fldCharType="separate"/>
      </w:r>
      <w:r w:rsidRPr="002E3A25">
        <w:rPr>
          <w:rFonts w:cstheme="minorHAnsi"/>
          <w:noProof/>
        </w:rPr>
        <w:t>Amienyo</w:t>
      </w:r>
      <w:proofErr w:type="spellEnd"/>
      <w:r w:rsidRPr="002E3A25">
        <w:rPr>
          <w:rFonts w:cstheme="minorHAnsi"/>
          <w:noProof/>
        </w:rPr>
        <w:t xml:space="preserve"> </w:t>
      </w:r>
      <w:r w:rsidRPr="002E3A25">
        <w:rPr>
          <w:rFonts w:cstheme="minorHAnsi"/>
          <w:i/>
          <w:noProof/>
        </w:rPr>
        <w:t>et al.</w:t>
      </w:r>
      <w:r w:rsidRPr="002E3A25">
        <w:rPr>
          <w:rFonts w:cstheme="minorHAnsi"/>
          <w:noProof/>
        </w:rPr>
        <w:t xml:space="preserve"> (2013)</w:t>
      </w:r>
      <w:r w:rsidRPr="002E3A25">
        <w:rPr>
          <w:rFonts w:cstheme="minorHAnsi"/>
        </w:rPr>
        <w:fldChar w:fldCharType="end"/>
      </w:r>
      <w:r w:rsidRPr="002E3A25">
        <w:rPr>
          <w:rFonts w:cstheme="minorHAnsi"/>
        </w:rPr>
        <w:t xml:space="preserve"> note that all carbonated soft drinks contain water, sugar, carbon dioxide, an acid and a flavouring, so production emissions should be similar). Data from </w:t>
      </w:r>
      <w:r w:rsidRPr="002E3A25">
        <w:rPr>
          <w:rFonts w:cstheme="minorHAnsi"/>
        </w:rPr>
        <w:fldChar w:fldCharType="begin" w:fldLock="1"/>
      </w:r>
      <w:r w:rsidR="00DB677C">
        <w:rPr>
          <w:rFonts w:cstheme="minorHAnsi"/>
        </w:rPr>
        <w:instrText>ADDIN CSL_CITATION {"citationItems":[{"id":"ITEM-1","itemData":{"DOI":"10.1007/s11367-012-0459-y","ISSN":"09483349","abstract":"Purpose: The UK carbonated drinks sector was worth £8 billion in 2010 and is growing at an annual rate of 4.9 %. In an attempt to provide a better understanding of the environmental impacts of this sector, this paper presents, for the first time, the full life cycle impacts of carbonated soft drinks manufactured and consumed in the UK. Two functional units are considered: 1 l of packaged drink and total annual production of carbonated drinks in the UK. The latter has been used to estimate the impacts at the sectoral level. The system boundary is from 'cradle to grave'. Different packaging used for carbonated drinks is considered: glass bottles (0.75 l), aluminium cans (0.33 l) and polyethylene terephthalate (PET) bottles (0.5 and 2 l). Materials and methods: The study has been carried out following the ISO 14040/44 life cycle assessment (LCA) methodology. Data have been sourced from a drink manufacturer as well as the CCaLC, Ecoinvent and Gabi databases. The LCA software tools CCaLC v2.0 and GaBi 4.3 have been used for LCA modelling. The environmental impacts have been estimated according to the CML 2001 method. Results and discussion: Packaging is the main hotspot for most environmental impacts, contributing between 59 and 77 %. The ingredients account between 7 and 14 % mainly due to sugar; the manufacturing stage contributes 5-10 %, largely due to the energy for filling and packaging. Refrigeration of the drink at retailer increases global warming potential by up to 33 %. Transport contributes up to 7 % to the total impacts. Conclusions: The drink packaged in 2 l PET bottles is the most sustainable option for most impacts, including the carbon footprint, while the drink in glass bottles is the worst option. However, reusing glass bottles three times would make the carbon footprint of the drink in glass bottles comparable to that in aluminium cans and 0.5 l PET bottles. If recycling of PET bottles is increased to 60 %, the glass bottle would need to be reused 20 times to make their carbon footprints comparable. The estimates at the sectoral level indicate that the carbonated drinks in the UK are responsible for over 1.5 million tonnes of CO2 eq. emissions per year. This represented 13 % of the GHG emissions from the whole food and drink sector or 0.26 % of the UK total emissions in 2010. © 2012 Springer-Verlag.","author":[{"dropping-particle":"","family":"Amienyo","given":"David","non-dropping-particle":"","parse-names":false,"suffix":""},{"dropping-particle":"","family":"Gujba","given":"Haruna","non-dropping-particle":"","parse-names":false,"suffix":""},{"dropping-particle":"","family":"Stichnothe","given":"Heinz","non-dropping-particle":"","parse-names":false,"suffix":""},{"dropping-particle":"","family":"Azapagic","given":"Adisa","non-dropping-particle":"","parse-names":false,"suffix":""}],"container-title":"International Journal of Life Cycle Assessment","id":"ITEM-1","issue":"1","issued":{"date-parts":[["2013"]]},"page":"77-92","title":"Life cycle environmental impacts of carbonated soft drinks","type":"article-journal","volume":"18"},"uris":["http://www.mendeley.com/documents/?uuid=def12edf-7004-4306-a8a5-606c56108e59"]}],"mendeley":{"formattedCitation":"(Amienyo &lt;i&gt;et al.&lt;/i&gt;, 2013)","manualFormatting":"Amienyo et al. (2013)","plainTextFormattedCitation":"(Amienyo et al., 2013)","previouslyFormattedCitation":"(Amienyo &lt;i&gt;et al.&lt;/i&gt;, 2013)"},"properties":{"noteIndex":0},"schema":"https://github.com/citation-style-language/schema/raw/master/csl-citation.json"}</w:instrText>
      </w:r>
      <w:r w:rsidRPr="002E3A25">
        <w:rPr>
          <w:rFonts w:cstheme="minorHAnsi"/>
        </w:rPr>
        <w:fldChar w:fldCharType="separate"/>
      </w:r>
      <w:r w:rsidRPr="002E3A25">
        <w:rPr>
          <w:rFonts w:cstheme="minorHAnsi"/>
          <w:noProof/>
        </w:rPr>
        <w:t xml:space="preserve">Amienyo </w:t>
      </w:r>
      <w:r w:rsidRPr="002E3A25">
        <w:rPr>
          <w:rFonts w:cstheme="minorHAnsi"/>
          <w:i/>
          <w:noProof/>
        </w:rPr>
        <w:t>et al.</w:t>
      </w:r>
      <w:r w:rsidRPr="002E3A25">
        <w:rPr>
          <w:rFonts w:cstheme="minorHAnsi"/>
          <w:noProof/>
        </w:rPr>
        <w:t xml:space="preserve"> (2013)</w:t>
      </w:r>
      <w:r w:rsidRPr="002E3A25">
        <w:rPr>
          <w:rFonts w:cstheme="minorHAnsi"/>
        </w:rPr>
        <w:fldChar w:fldCharType="end"/>
      </w:r>
      <w:r w:rsidRPr="002E3A25">
        <w:rPr>
          <w:rFonts w:cstheme="minorHAnsi"/>
        </w:rPr>
        <w:t xml:space="preserve"> suggests that carbonated soft drinks in a 33cl can have a CI of 0.312kg CO</w:t>
      </w:r>
      <w:r w:rsidRPr="002E3A25">
        <w:rPr>
          <w:rFonts w:cstheme="minorHAnsi"/>
          <w:vertAlign w:val="subscript"/>
        </w:rPr>
        <w:t>2</w:t>
      </w:r>
      <w:r w:rsidRPr="002E3A25">
        <w:rPr>
          <w:rFonts w:cstheme="minorHAnsi"/>
        </w:rPr>
        <w:t>e</w:t>
      </w:r>
      <w:r w:rsidRPr="002E3A25">
        <w:rPr>
          <w:rFonts w:cstheme="minorHAnsi"/>
          <w:vertAlign w:val="superscript"/>
        </w:rPr>
        <w:t>-</w:t>
      </w:r>
      <w:r w:rsidRPr="002E3A25">
        <w:rPr>
          <w:rFonts w:cstheme="minorHAnsi"/>
        </w:rPr>
        <w:t xml:space="preserve"> per litre. The 5903 litres outlined above are therefore estimated to have a CI of </w:t>
      </w:r>
      <w:r w:rsidRPr="002E3A25">
        <w:rPr>
          <w:rFonts w:cstheme="minorHAnsi"/>
          <w:u w:val="single"/>
        </w:rPr>
        <w:t>1842kg CO</w:t>
      </w:r>
      <w:r w:rsidRPr="002E3A25">
        <w:rPr>
          <w:rFonts w:cstheme="minorHAnsi"/>
          <w:u w:val="single"/>
          <w:vertAlign w:val="subscript"/>
        </w:rPr>
        <w:t>2</w:t>
      </w:r>
      <w:r w:rsidRPr="002E3A25">
        <w:rPr>
          <w:rFonts w:cstheme="minorHAnsi"/>
          <w:u w:val="single"/>
        </w:rPr>
        <w:t>e</w:t>
      </w:r>
      <w:r w:rsidRPr="002E3A25">
        <w:rPr>
          <w:rFonts w:cstheme="minorHAnsi"/>
          <w:u w:val="single"/>
          <w:vertAlign w:val="superscript"/>
        </w:rPr>
        <w:t>-</w:t>
      </w:r>
      <w:r w:rsidRPr="002E3A25">
        <w:rPr>
          <w:rFonts w:cstheme="minorHAnsi"/>
        </w:rPr>
        <w:t>.</w:t>
      </w:r>
    </w:p>
    <w:p w14:paraId="24DE73E8" w14:textId="77777777" w:rsidR="002E3A25" w:rsidRPr="002E3A25" w:rsidRDefault="002E3A25" w:rsidP="002E3A25">
      <w:pPr>
        <w:rPr>
          <w:rFonts w:cstheme="minorHAnsi"/>
        </w:rPr>
      </w:pPr>
    </w:p>
    <w:p w14:paraId="051148A7" w14:textId="796CEBA9" w:rsidR="002E3A25" w:rsidRDefault="002E3A25" w:rsidP="002E3A25">
      <w:pPr>
        <w:rPr>
          <w:rFonts w:cstheme="minorHAnsi"/>
        </w:rPr>
      </w:pPr>
      <w:r w:rsidRPr="002E3A25">
        <w:rPr>
          <w:rFonts w:cstheme="minorHAnsi"/>
        </w:rPr>
        <w:t>Significant quantities of fruit squashes were also ordered – 1140 litres in total. Data for these products is scarce but using the Tesco data cited previously a figure of 0.346kg CO</w:t>
      </w:r>
      <w:r w:rsidRPr="002E3A25">
        <w:rPr>
          <w:rFonts w:cstheme="minorHAnsi"/>
          <w:vertAlign w:val="subscript"/>
        </w:rPr>
        <w:t>2</w:t>
      </w:r>
      <w:r w:rsidRPr="002E3A25">
        <w:rPr>
          <w:rFonts w:cstheme="minorHAnsi"/>
        </w:rPr>
        <w:t>e</w:t>
      </w:r>
      <w:r w:rsidRPr="002E3A25">
        <w:rPr>
          <w:rFonts w:cstheme="minorHAnsi"/>
          <w:vertAlign w:val="superscript"/>
        </w:rPr>
        <w:t>-</w:t>
      </w:r>
      <w:r w:rsidRPr="002E3A25">
        <w:rPr>
          <w:rFonts w:cstheme="minorHAnsi"/>
        </w:rPr>
        <w:t xml:space="preserve"> per litre can be found based on figures for no added sugar orange squash. This results in a total of </w:t>
      </w:r>
      <w:r w:rsidRPr="002E3A25">
        <w:rPr>
          <w:rFonts w:cstheme="minorHAnsi"/>
          <w:u w:val="single"/>
        </w:rPr>
        <w:t>394kg CO</w:t>
      </w:r>
      <w:r w:rsidRPr="002E3A25">
        <w:rPr>
          <w:rFonts w:cstheme="minorHAnsi"/>
          <w:u w:val="single"/>
          <w:vertAlign w:val="subscript"/>
        </w:rPr>
        <w:t>2</w:t>
      </w:r>
      <w:r w:rsidRPr="002E3A25">
        <w:rPr>
          <w:rFonts w:cstheme="minorHAnsi"/>
          <w:u w:val="single"/>
        </w:rPr>
        <w:t>e</w:t>
      </w:r>
      <w:r w:rsidRPr="002E3A25">
        <w:rPr>
          <w:rFonts w:cstheme="minorHAnsi"/>
          <w:u w:val="single"/>
          <w:vertAlign w:val="superscript"/>
        </w:rPr>
        <w:t>-</w:t>
      </w:r>
      <w:r w:rsidRPr="002E3A25">
        <w:rPr>
          <w:rFonts w:cstheme="minorHAnsi"/>
        </w:rPr>
        <w:t xml:space="preserve"> for squashes.</w:t>
      </w:r>
    </w:p>
    <w:p w14:paraId="6299AB41" w14:textId="77777777" w:rsidR="00145793" w:rsidRPr="002E3A25" w:rsidRDefault="00145793" w:rsidP="002E3A25">
      <w:pPr>
        <w:rPr>
          <w:rFonts w:cstheme="minorHAnsi"/>
        </w:rPr>
      </w:pPr>
    </w:p>
    <w:p w14:paraId="031CD915" w14:textId="77777777" w:rsidR="002E3A25" w:rsidRPr="002E3A25" w:rsidRDefault="002E3A25" w:rsidP="002E3A25">
      <w:pPr>
        <w:pStyle w:val="Heading3"/>
      </w:pPr>
      <w:bookmarkStart w:id="235" w:name="_Toc80349591"/>
      <w:bookmarkStart w:id="236" w:name="_Toc81915327"/>
      <w:bookmarkStart w:id="237" w:name="_Toc81916172"/>
      <w:bookmarkStart w:id="238" w:name="_Toc81916208"/>
      <w:bookmarkStart w:id="239" w:name="_Toc81917231"/>
      <w:bookmarkStart w:id="240" w:name="_Toc81918713"/>
      <w:bookmarkStart w:id="241" w:name="_Toc81920021"/>
      <w:bookmarkStart w:id="242" w:name="_Toc81920135"/>
      <w:bookmarkStart w:id="243" w:name="_Toc81920185"/>
      <w:bookmarkStart w:id="244" w:name="_Toc81920735"/>
      <w:bookmarkStart w:id="245" w:name="_Toc82606272"/>
      <w:bookmarkStart w:id="246" w:name="_Toc82606323"/>
      <w:bookmarkStart w:id="247" w:name="_Toc82606713"/>
      <w:bookmarkStart w:id="248" w:name="_Toc82607061"/>
      <w:bookmarkStart w:id="249" w:name="_Toc82607149"/>
      <w:bookmarkStart w:id="250" w:name="_Toc83984910"/>
      <w:r w:rsidRPr="002E3A25">
        <w:t>Wine</w:t>
      </w:r>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p>
    <w:p w14:paraId="04C0A6C4" w14:textId="77777777" w:rsidR="002E3A25" w:rsidRPr="002E3A25" w:rsidRDefault="002E3A25" w:rsidP="002E3A25">
      <w:pPr>
        <w:rPr>
          <w:rFonts w:cstheme="minorHAnsi"/>
        </w:rPr>
      </w:pPr>
    </w:p>
    <w:p w14:paraId="6DCA6027" w14:textId="279EF0E8" w:rsidR="002E3A25" w:rsidRPr="002E3A25" w:rsidRDefault="002E3A25" w:rsidP="002E3A25">
      <w:pPr>
        <w:rPr>
          <w:rFonts w:cstheme="minorHAnsi"/>
        </w:rPr>
      </w:pPr>
      <w:r w:rsidRPr="002E3A25">
        <w:rPr>
          <w:rFonts w:cstheme="minorHAnsi"/>
        </w:rPr>
        <w:t xml:space="preserve">600 litres of red and 480 litres of white cooking wine were ordered in 2020. A review of numerous life-cycle assessments by </w:t>
      </w:r>
      <w:r w:rsidRPr="002E3A25">
        <w:rPr>
          <w:rFonts w:cstheme="minorHAnsi"/>
        </w:rPr>
        <w:fldChar w:fldCharType="begin" w:fldLock="1"/>
      </w:r>
      <w:r w:rsidR="00DB677C">
        <w:rPr>
          <w:rFonts w:cstheme="minorHAnsi"/>
        </w:rPr>
        <w:instrText>ADDIN CSL_CITATION {"citationItems":[{"id":"ITEM-1","itemData":{"DOI":"10.1016/j.jclepro.2013.04.036","ISSN":"09596526","abstract":"Currently, carbon footprint (CF) analysis is gaining a role of primary interest within the extensive literature regarding wine sustainability issues. It envisages the quantification of greenhouse gas emissions that underpin the life-cycle of wine, from viticulture and vinification to wine bottling, distribution, consumption and waste end-of-life. This critical review pursues several methodological and conceptual issues behind wine carbon footprinting, such as calculation approaches, labeling and standardization purposes, combinations with other methods and theories, and CF trends in the wine sector. Most studies have only addressed specific methodological issues from an attributional life-cycle perspective, or have directly reported the CF profile of a given wine product. Future studies, however, will have to deal with increasingly complex market interactions linked to the entire life cycle of wine-making. A comprehensive discussion is presented concerning the benefits the CF indicator may provide both to producers and consumers and on the needs for reducing uncertainties and misinterpretations within a growing globalized wine market. © 2013 Elsevier Ltd. All rights reserved.","author":[{"dropping-particle":"","family":"Rugani","given":"Benedetto","non-dropping-particle":"","parse-names":false,"suffix":""},{"dropping-particle":"","family":"Vázquez-Rowe","given":"Ian","non-dropping-particle":"","parse-names":false,"suffix":""},{"dropping-particle":"","family":"Benedetto","given":"Graziella","non-dropping-particle":"","parse-names":false,"suffix":""},{"dropping-particle":"","family":"Benetto","given":"Enrico","non-dropping-particle":"","parse-names":false,"suffix":""}],"container-title":"Journal of Cleaner Production","id":"ITEM-1","issued":{"date-parts":[["2013"]]},"page":"61-77","publisher":"Elsevier Ltd","title":"A comprehensive review of carbon footprint analysis as an extended environmental indicator in the wine sector","type":"article-journal","volume":"54"},"uris":["http://www.mendeley.com/documents/?uuid=7906a449-e898-4221-93a2-51056a4ce41a"]}],"mendeley":{"formattedCitation":"(Rugani &lt;i&gt;et al.&lt;/i&gt;, 2013)","manualFormatting":"Rugani et al. (2013)","plainTextFormattedCitation":"(Rugani et al., 2013)","previouslyFormattedCitation":"(Rugani &lt;i&gt;et al.&lt;/i&gt;, 2013)"},"properties":{"noteIndex":0},"schema":"https://github.com/citation-style-language/schema/raw/master/csl-citation.json"}</w:instrText>
      </w:r>
      <w:r w:rsidRPr="002E3A25">
        <w:rPr>
          <w:rFonts w:cstheme="minorHAnsi"/>
        </w:rPr>
        <w:fldChar w:fldCharType="separate"/>
      </w:r>
      <w:r w:rsidRPr="002E3A25">
        <w:rPr>
          <w:rFonts w:cstheme="minorHAnsi"/>
          <w:noProof/>
        </w:rPr>
        <w:t xml:space="preserve">Rugani </w:t>
      </w:r>
      <w:r w:rsidRPr="002E3A25">
        <w:rPr>
          <w:rFonts w:cstheme="minorHAnsi"/>
          <w:i/>
          <w:noProof/>
        </w:rPr>
        <w:t>et al.</w:t>
      </w:r>
      <w:r w:rsidRPr="002E3A25">
        <w:rPr>
          <w:rFonts w:cstheme="minorHAnsi"/>
          <w:noProof/>
        </w:rPr>
        <w:t xml:space="preserve"> (2013)</w:t>
      </w:r>
      <w:r w:rsidRPr="002E3A25">
        <w:rPr>
          <w:rFonts w:cstheme="minorHAnsi"/>
        </w:rPr>
        <w:fldChar w:fldCharType="end"/>
      </w:r>
      <w:r w:rsidRPr="002E3A25">
        <w:rPr>
          <w:rFonts w:cstheme="minorHAnsi"/>
        </w:rPr>
        <w:t xml:space="preserve"> finds an average CI per 750ml standard bottle of wine of 2.2kg CO</w:t>
      </w:r>
      <w:r w:rsidRPr="002E3A25">
        <w:rPr>
          <w:rFonts w:cstheme="minorHAnsi"/>
          <w:vertAlign w:val="subscript"/>
        </w:rPr>
        <w:t>2</w:t>
      </w:r>
      <w:r w:rsidRPr="002E3A25">
        <w:rPr>
          <w:rFonts w:cstheme="minorHAnsi"/>
        </w:rPr>
        <w:t>e</w:t>
      </w:r>
      <w:r w:rsidRPr="002E3A25">
        <w:rPr>
          <w:rFonts w:cstheme="minorHAnsi"/>
          <w:vertAlign w:val="superscript"/>
        </w:rPr>
        <w:t>-</w:t>
      </w:r>
      <w:r w:rsidRPr="002E3A25">
        <w:rPr>
          <w:rFonts w:cstheme="minorHAnsi"/>
        </w:rPr>
        <w:t>, but with an error of ±1.3kg CO</w:t>
      </w:r>
      <w:r w:rsidRPr="002E3A25">
        <w:rPr>
          <w:rFonts w:cstheme="minorHAnsi"/>
          <w:vertAlign w:val="subscript"/>
        </w:rPr>
        <w:t>2</w:t>
      </w:r>
      <w:r w:rsidRPr="002E3A25">
        <w:rPr>
          <w:rFonts w:cstheme="minorHAnsi"/>
        </w:rPr>
        <w:t>e</w:t>
      </w:r>
      <w:r w:rsidRPr="002E3A25">
        <w:rPr>
          <w:rFonts w:cstheme="minorHAnsi"/>
          <w:vertAlign w:val="superscript"/>
        </w:rPr>
        <w:t>-</w:t>
      </w:r>
      <w:r w:rsidRPr="002E3A25">
        <w:rPr>
          <w:rFonts w:cstheme="minorHAnsi"/>
        </w:rPr>
        <w:t xml:space="preserve"> given the large variation in production techniques worldwide. However, packaging processes make up a large proportion of this estimate, and the Country Range cooking wine delivered to BAS </w:t>
      </w:r>
      <w:r w:rsidRPr="002E3A25">
        <w:rPr>
          <w:rFonts w:cstheme="minorHAnsi"/>
        </w:rPr>
        <w:lastRenderedPageBreak/>
        <w:t>comes in 3 litre cartons rather than 750ml glass bottles as assumed in most studies. On average packaging and end of life processes contribute about 1kg CO</w:t>
      </w:r>
      <w:r w:rsidRPr="002E3A25">
        <w:rPr>
          <w:rFonts w:cstheme="minorHAnsi"/>
          <w:vertAlign w:val="subscript"/>
        </w:rPr>
        <w:t>2</w:t>
      </w:r>
      <w:r w:rsidRPr="002E3A25">
        <w:rPr>
          <w:rFonts w:cstheme="minorHAnsi"/>
        </w:rPr>
        <w:t>e</w:t>
      </w:r>
      <w:r w:rsidRPr="002E3A25">
        <w:rPr>
          <w:rFonts w:cstheme="minorHAnsi"/>
          <w:vertAlign w:val="superscript"/>
        </w:rPr>
        <w:t>-</w:t>
      </w:r>
      <w:r w:rsidRPr="002E3A25">
        <w:rPr>
          <w:rFonts w:cstheme="minorHAnsi"/>
        </w:rPr>
        <w:t xml:space="preserve"> to the total above, so for the purposes of this analysis an estimate of 1.2kg CO</w:t>
      </w:r>
      <w:r w:rsidRPr="002E3A25">
        <w:rPr>
          <w:rFonts w:cstheme="minorHAnsi"/>
          <w:vertAlign w:val="subscript"/>
        </w:rPr>
        <w:t>2</w:t>
      </w:r>
      <w:r w:rsidRPr="002E3A25">
        <w:rPr>
          <w:rFonts w:cstheme="minorHAnsi"/>
        </w:rPr>
        <w:t>e</w:t>
      </w:r>
      <w:r w:rsidRPr="002E3A25">
        <w:rPr>
          <w:rFonts w:cstheme="minorHAnsi"/>
          <w:vertAlign w:val="superscript"/>
        </w:rPr>
        <w:t>-</w:t>
      </w:r>
      <w:r w:rsidRPr="002E3A25">
        <w:rPr>
          <w:rFonts w:cstheme="minorHAnsi"/>
        </w:rPr>
        <w:t xml:space="preserve"> per litre (given the above values are for 750ml but the product delivered to BAS is a significantly larger 3 litres) is used. This results in a CI estimate of </w:t>
      </w:r>
      <w:r w:rsidRPr="002E3A25">
        <w:rPr>
          <w:rFonts w:cstheme="minorHAnsi"/>
          <w:u w:val="single"/>
        </w:rPr>
        <w:t>1296kg CO</w:t>
      </w:r>
      <w:r w:rsidRPr="002E3A25">
        <w:rPr>
          <w:rFonts w:cstheme="minorHAnsi"/>
          <w:u w:val="single"/>
          <w:vertAlign w:val="subscript"/>
        </w:rPr>
        <w:t>2</w:t>
      </w:r>
      <w:r w:rsidRPr="002E3A25">
        <w:rPr>
          <w:rFonts w:cstheme="minorHAnsi"/>
          <w:u w:val="single"/>
        </w:rPr>
        <w:t>e</w:t>
      </w:r>
      <w:r w:rsidRPr="002E3A25">
        <w:rPr>
          <w:rFonts w:cstheme="minorHAnsi"/>
          <w:vertAlign w:val="superscript"/>
        </w:rPr>
        <w:t>-</w:t>
      </w:r>
      <w:r w:rsidRPr="002E3A25">
        <w:rPr>
          <w:rFonts w:cstheme="minorHAnsi"/>
        </w:rPr>
        <w:t xml:space="preserve"> for the cooking wine.</w:t>
      </w:r>
    </w:p>
    <w:p w14:paraId="07D7BCC9" w14:textId="77777777" w:rsidR="002E3A25" w:rsidRPr="002E3A25" w:rsidRDefault="002E3A25" w:rsidP="002E3A25">
      <w:pPr>
        <w:rPr>
          <w:rFonts w:cstheme="minorHAnsi"/>
        </w:rPr>
      </w:pPr>
    </w:p>
    <w:p w14:paraId="7A7222B0" w14:textId="77777777" w:rsidR="002E3A25" w:rsidRPr="002E3A25" w:rsidRDefault="002E3A25" w:rsidP="002E3A25">
      <w:pPr>
        <w:pStyle w:val="Heading3"/>
      </w:pPr>
      <w:bookmarkStart w:id="251" w:name="_Toc80349592"/>
      <w:bookmarkStart w:id="252" w:name="_Toc81915328"/>
      <w:bookmarkStart w:id="253" w:name="_Toc81916173"/>
      <w:bookmarkStart w:id="254" w:name="_Toc81916209"/>
      <w:bookmarkStart w:id="255" w:name="_Toc81917232"/>
      <w:bookmarkStart w:id="256" w:name="_Toc81918714"/>
      <w:bookmarkStart w:id="257" w:name="_Toc81920022"/>
      <w:bookmarkStart w:id="258" w:name="_Toc81920136"/>
      <w:bookmarkStart w:id="259" w:name="_Toc81920186"/>
      <w:bookmarkStart w:id="260" w:name="_Toc81920736"/>
      <w:bookmarkStart w:id="261" w:name="_Toc82606273"/>
      <w:bookmarkStart w:id="262" w:name="_Toc82606324"/>
      <w:bookmarkStart w:id="263" w:name="_Toc82606714"/>
      <w:bookmarkStart w:id="264" w:name="_Toc82607062"/>
      <w:bookmarkStart w:id="265" w:name="_Toc82607150"/>
      <w:bookmarkStart w:id="266" w:name="_Toc83984911"/>
      <w:r w:rsidRPr="002E3A25">
        <w:t>Cooking oil</w:t>
      </w:r>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p>
    <w:p w14:paraId="07A9B892" w14:textId="77777777" w:rsidR="002E3A25" w:rsidRPr="002E3A25" w:rsidRDefault="002E3A25" w:rsidP="002E3A25">
      <w:pPr>
        <w:rPr>
          <w:rFonts w:cstheme="minorHAnsi"/>
        </w:rPr>
      </w:pPr>
    </w:p>
    <w:p w14:paraId="151A6B9E" w14:textId="7204A662" w:rsidR="002E3A25" w:rsidRPr="002E3A25" w:rsidRDefault="002E3A25" w:rsidP="002E3A25">
      <w:pPr>
        <w:rPr>
          <w:rFonts w:cstheme="minorHAnsi"/>
        </w:rPr>
      </w:pPr>
      <w:r w:rsidRPr="002E3A25">
        <w:rPr>
          <w:rFonts w:cstheme="minorHAnsi"/>
        </w:rPr>
        <w:t xml:space="preserve">A total of 1107 litres of cooking oil was ordered in 2020, comprised of 891 litres of corn oil and 216 litres of sunflower oil. Data is scarce on the CI of cooking oils, with the literature instead focusing on the potentials for used cooking oil to be refined into biofuels. However, a 2020 study from </w:t>
      </w:r>
      <w:r w:rsidRPr="002E3A25">
        <w:rPr>
          <w:rFonts w:cstheme="minorHAnsi"/>
        </w:rPr>
        <w:fldChar w:fldCharType="begin" w:fldLock="1"/>
      </w:r>
      <w:r w:rsidR="00DB677C">
        <w:rPr>
          <w:rFonts w:cstheme="minorHAnsi"/>
        </w:rPr>
        <w:instrText>ADDIN CSL_CITATION {"citationItems":[{"id":"ITEM-1","itemData":{"DOI":"10.1101/2020.06.19.161893","abstract":"Sunflower (Helianthus annuus L.) is the largest source of vegetable oil in Europe and the fourth largest globally. Intensive cultivation and post-harvest steps contribute to global food-systems' greenhouse gas (GHG) emissions. However, variation between production systems and reporting disparity have resulted in discordance in previous emissions estimates. To assess systems-wide GHG implications of meeting increasing edible oil demand using sunflower, we performed a unified re-analysis of primary life cycle inventory data, representing 995 farms in 11 countries, from a saturating search of published literature. Total GHG emissions varied from 1.1 to 4.2 kg CO2-equivalent per kg oil across systems, 62% of which originated from cultivation. Major emissions sources included diesel-and fertiliser-use, with irrigation electricity contributing most to between-systems variation. Our harmonised, cross-study re-analysis not only enabled robust comparisons and identification of mitigation opportunities across sunflower oil production systems, but also lays the groundwork for comparisons between alternative oil crops.","author":[{"dropping-particle":"","family":"Alcock","given":"Thomas","non-dropping-particle":"","parse-names":false,"suffix":""},{"dropping-particle":"","family":"Salt","given":"David","non-dropping-particle":"","parse-names":false,"suffix":""},{"dropping-particle":"","family":"Ramsden","given":"Stephen","non-dropping-particle":"","parse-names":false,"suffix":""}],"id":"ITEM-1","issued":{"date-parts":[["2020"]]},"page":"1-27","title":"A harmonised systems-wide re-analysis of greenhouse gas emissions from sunflower oil production","type":"article-journal"},"uris":["http://www.mendeley.com/documents/?uuid=55d9206d-326f-4932-90d3-33d8e996c51b"]}],"mendeley":{"formattedCitation":"(Alcock &lt;i&gt;et al.&lt;/i&gt;, 2020)","manualFormatting":"Alcock et al. (2020)","plainTextFormattedCitation":"(Alcock et al., 2020)","previouslyFormattedCitation":"(Alcock &lt;i&gt;et al.&lt;/i&gt;, 2020)"},"properties":{"noteIndex":0},"schema":"https://github.com/citation-style-language/schema/raw/master/csl-citation.json"}</w:instrText>
      </w:r>
      <w:r w:rsidRPr="002E3A25">
        <w:rPr>
          <w:rFonts w:cstheme="minorHAnsi"/>
        </w:rPr>
        <w:fldChar w:fldCharType="separate"/>
      </w:r>
      <w:r w:rsidRPr="002E3A25">
        <w:rPr>
          <w:rFonts w:cstheme="minorHAnsi"/>
          <w:noProof/>
        </w:rPr>
        <w:t xml:space="preserve">Alcock </w:t>
      </w:r>
      <w:r w:rsidRPr="002E3A25">
        <w:rPr>
          <w:rFonts w:cstheme="minorHAnsi"/>
          <w:i/>
          <w:noProof/>
        </w:rPr>
        <w:t>et al.</w:t>
      </w:r>
      <w:r w:rsidRPr="002E3A25">
        <w:rPr>
          <w:rFonts w:cstheme="minorHAnsi"/>
          <w:noProof/>
        </w:rPr>
        <w:t xml:space="preserve"> (2020)</w:t>
      </w:r>
      <w:r w:rsidRPr="002E3A25">
        <w:rPr>
          <w:rFonts w:cstheme="minorHAnsi"/>
        </w:rPr>
        <w:fldChar w:fldCharType="end"/>
      </w:r>
      <w:r w:rsidRPr="002E3A25">
        <w:rPr>
          <w:rFonts w:cstheme="minorHAnsi"/>
        </w:rPr>
        <w:t>, which has yet to be peer reviewed, found that the average of European sunflower oil production resulted in 1.63kg CO</w:t>
      </w:r>
      <w:r w:rsidRPr="002E3A25">
        <w:rPr>
          <w:rFonts w:cstheme="minorHAnsi"/>
          <w:vertAlign w:val="subscript"/>
        </w:rPr>
        <w:t>2</w:t>
      </w:r>
      <w:r w:rsidRPr="002E3A25">
        <w:rPr>
          <w:rFonts w:cstheme="minorHAnsi"/>
        </w:rPr>
        <w:t>e</w:t>
      </w:r>
      <w:r w:rsidRPr="002E3A25">
        <w:rPr>
          <w:rFonts w:cstheme="minorHAnsi"/>
          <w:vertAlign w:val="superscript"/>
        </w:rPr>
        <w:t>-</w:t>
      </w:r>
      <w:r w:rsidRPr="002E3A25">
        <w:rPr>
          <w:rFonts w:cstheme="minorHAnsi"/>
        </w:rPr>
        <w:t xml:space="preserve"> per litre of oil produced. No data was available for corn oil. Applying this figure for CI to all the cooking oil results in a total of </w:t>
      </w:r>
      <w:r w:rsidRPr="002E3A25">
        <w:rPr>
          <w:rFonts w:cstheme="minorHAnsi"/>
          <w:u w:val="single"/>
        </w:rPr>
        <w:t>1804kg CO</w:t>
      </w:r>
      <w:r w:rsidRPr="002E3A25">
        <w:rPr>
          <w:rFonts w:cstheme="minorHAnsi"/>
          <w:u w:val="single"/>
          <w:vertAlign w:val="subscript"/>
        </w:rPr>
        <w:t>2</w:t>
      </w:r>
      <w:r w:rsidRPr="002E3A25">
        <w:rPr>
          <w:rFonts w:cstheme="minorHAnsi"/>
          <w:u w:val="single"/>
        </w:rPr>
        <w:t>e</w:t>
      </w:r>
      <w:r w:rsidRPr="002E3A25">
        <w:rPr>
          <w:rFonts w:cstheme="minorHAnsi"/>
          <w:u w:val="single"/>
          <w:vertAlign w:val="superscript"/>
        </w:rPr>
        <w:t>-</w:t>
      </w:r>
      <w:r w:rsidRPr="002E3A25">
        <w:rPr>
          <w:rFonts w:cstheme="minorHAnsi"/>
          <w:u w:val="single"/>
        </w:rPr>
        <w:t>,</w:t>
      </w:r>
      <w:r w:rsidRPr="002E3A25">
        <w:rPr>
          <w:rFonts w:cstheme="minorHAnsi"/>
        </w:rPr>
        <w:t xml:space="preserve"> but this figure should be used cautiously as the difference in CI between corn and sunflower oil is unknown so is therefore simply a best estimate.</w:t>
      </w:r>
    </w:p>
    <w:p w14:paraId="319F572E" w14:textId="77777777" w:rsidR="002E3A25" w:rsidRPr="002E3A25" w:rsidRDefault="002E3A25" w:rsidP="002E3A25">
      <w:pPr>
        <w:rPr>
          <w:rFonts w:cstheme="minorHAnsi"/>
          <w:b/>
          <w:bCs/>
        </w:rPr>
      </w:pPr>
    </w:p>
    <w:p w14:paraId="48E03DD4" w14:textId="77777777" w:rsidR="002E3A25" w:rsidRPr="002E3A25" w:rsidRDefault="002E3A25" w:rsidP="002E3A25">
      <w:pPr>
        <w:rPr>
          <w:rFonts w:cstheme="minorHAnsi"/>
          <w:b/>
          <w:bCs/>
        </w:rPr>
      </w:pPr>
    </w:p>
    <w:p w14:paraId="5DB0B7BE" w14:textId="77777777" w:rsidR="002E3A25" w:rsidRPr="002E3A25" w:rsidRDefault="002E3A25" w:rsidP="002E3A25">
      <w:pPr>
        <w:pStyle w:val="Heading2"/>
      </w:pPr>
      <w:bookmarkStart w:id="267" w:name="_Toc80349593"/>
      <w:bookmarkStart w:id="268" w:name="_Toc81915329"/>
      <w:bookmarkStart w:id="269" w:name="_Toc81916174"/>
      <w:bookmarkStart w:id="270" w:name="_Toc81916210"/>
      <w:bookmarkStart w:id="271" w:name="_Toc81917233"/>
      <w:bookmarkStart w:id="272" w:name="_Toc81918715"/>
      <w:bookmarkStart w:id="273" w:name="_Toc81920023"/>
      <w:bookmarkStart w:id="274" w:name="_Toc81920137"/>
      <w:bookmarkStart w:id="275" w:name="_Toc81920187"/>
      <w:bookmarkStart w:id="276" w:name="_Toc81920737"/>
      <w:bookmarkStart w:id="277" w:name="_Toc82606274"/>
      <w:bookmarkStart w:id="278" w:name="_Toc82606325"/>
      <w:bookmarkStart w:id="279" w:name="_Toc82606715"/>
      <w:bookmarkStart w:id="280" w:name="_Toc82607063"/>
      <w:bookmarkStart w:id="281" w:name="_Toc82607151"/>
      <w:bookmarkStart w:id="282" w:name="_Toc83984912"/>
      <w:r w:rsidRPr="002E3A25">
        <w:t>Fresh food</w:t>
      </w:r>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p>
    <w:p w14:paraId="5F85EA09" w14:textId="77777777" w:rsidR="002E3A25" w:rsidRPr="002E3A25" w:rsidRDefault="002E3A25" w:rsidP="002E3A25">
      <w:pPr>
        <w:rPr>
          <w:rFonts w:cstheme="minorHAnsi"/>
        </w:rPr>
      </w:pPr>
    </w:p>
    <w:p w14:paraId="2F703855" w14:textId="77777777" w:rsidR="002E3A25" w:rsidRPr="002E3A25" w:rsidRDefault="002E3A25" w:rsidP="002E3A25">
      <w:pPr>
        <w:rPr>
          <w:rFonts w:cstheme="minorHAnsi"/>
        </w:rPr>
      </w:pPr>
      <w:r w:rsidRPr="002E3A25">
        <w:rPr>
          <w:rFonts w:cstheme="minorHAnsi"/>
        </w:rPr>
        <w:t>A limited amount of fresh food is sent to Rothera each season via ship and aircraft from South America. Records from the 2020/21 season show that each shipment contains anywhere between about 100-500kg of fresh food, further complicated by the possibility that food loaded on to the ship may or may not be for consumption on board the ship, at Rothera, or at one of the other stations – data on this was not readily available. Furthermore, the CI of this food is likely to vary significantly depending on method of transport (</w:t>
      </w:r>
      <w:proofErr w:type="spellStart"/>
      <w:r w:rsidRPr="002E3A25">
        <w:rPr>
          <w:rFonts w:cstheme="minorHAnsi"/>
        </w:rPr>
        <w:t>ie</w:t>
      </w:r>
      <w:proofErr w:type="spellEnd"/>
      <w:r w:rsidRPr="002E3A25">
        <w:rPr>
          <w:rFonts w:cstheme="minorHAnsi"/>
        </w:rPr>
        <w:t xml:space="preserve">. ship or aircraft), and in any given season the number of shipments both in total and by each transport method will also vary. The types of food sent in each shipment varies substantially too, aside from a few common items regularly ordered. Because of these factors it has been determined that were an estimate of CI from fresh shipments to be made, it would likely contain a very high degree of inaccuracy. Assuming all fresh food loaded in South America in 2020/21 was consumed at Rothera – again, highly unlikely – it would still only make up around 1% of the total food sent to the station that season. </w:t>
      </w:r>
      <w:proofErr w:type="gramStart"/>
      <w:r w:rsidRPr="002E3A25">
        <w:rPr>
          <w:rFonts w:cstheme="minorHAnsi"/>
        </w:rPr>
        <w:t>Therefore</w:t>
      </w:r>
      <w:proofErr w:type="gramEnd"/>
      <w:r w:rsidRPr="002E3A25">
        <w:rPr>
          <w:rFonts w:cstheme="minorHAnsi"/>
        </w:rPr>
        <w:t xml:space="preserve"> an estimate is not provided here, but the contribution of fresh food acknowledged and identified as an area for further investigation in the future.  </w:t>
      </w:r>
    </w:p>
    <w:p w14:paraId="41791F7B" w14:textId="4A9ED3E7" w:rsidR="000430E8" w:rsidRPr="002E3A25" w:rsidRDefault="000430E8" w:rsidP="002E3A25">
      <w:pPr>
        <w:rPr>
          <w:rFonts w:cstheme="minorHAnsi"/>
        </w:rPr>
        <w:sectPr w:rsidR="000430E8" w:rsidRPr="002E3A25" w:rsidSect="00EB2395">
          <w:headerReference w:type="even" r:id="rId17"/>
          <w:headerReference w:type="default" r:id="rId18"/>
          <w:footerReference w:type="even" r:id="rId19"/>
          <w:footerReference w:type="default" r:id="rId20"/>
          <w:headerReference w:type="first" r:id="rId21"/>
          <w:footerReference w:type="first" r:id="rId22"/>
          <w:pgSz w:w="11900" w:h="16840"/>
          <w:pgMar w:top="1440" w:right="1440" w:bottom="1440" w:left="1440" w:header="708" w:footer="708" w:gutter="0"/>
          <w:cols w:space="708"/>
          <w:docGrid w:linePitch="360"/>
        </w:sectPr>
      </w:pPr>
    </w:p>
    <w:tbl>
      <w:tblPr>
        <w:tblStyle w:val="TableGrid"/>
        <w:tblpPr w:leftFromText="180" w:rightFromText="180" w:vertAnchor="text" w:horzAnchor="page" w:tblpX="841" w:tblpY="-599"/>
        <w:tblW w:w="0" w:type="auto"/>
        <w:tblLook w:val="04A0" w:firstRow="1" w:lastRow="0" w:firstColumn="1" w:lastColumn="0" w:noHBand="0" w:noVBand="1"/>
      </w:tblPr>
      <w:tblGrid>
        <w:gridCol w:w="1970"/>
        <w:gridCol w:w="977"/>
        <w:gridCol w:w="1623"/>
        <w:gridCol w:w="1866"/>
      </w:tblGrid>
      <w:tr w:rsidR="000430E8" w:rsidRPr="002E3A25" w14:paraId="1E0AD26C" w14:textId="77777777" w:rsidTr="000430E8">
        <w:trPr>
          <w:trHeight w:val="320"/>
        </w:trPr>
        <w:tc>
          <w:tcPr>
            <w:tcW w:w="0" w:type="auto"/>
            <w:shd w:val="clear" w:color="auto" w:fill="auto"/>
            <w:noWrap/>
            <w:hideMark/>
          </w:tcPr>
          <w:p w14:paraId="078DDEB7" w14:textId="77777777" w:rsidR="000430E8" w:rsidRPr="002E3A25" w:rsidRDefault="000430E8" w:rsidP="002E3A25">
            <w:pPr>
              <w:rPr>
                <w:rFonts w:cstheme="minorHAnsi"/>
                <w:b/>
                <w:bCs/>
                <w:color w:val="000000"/>
                <w:sz w:val="20"/>
                <w:szCs w:val="20"/>
              </w:rPr>
            </w:pPr>
            <w:r w:rsidRPr="002E3A25">
              <w:rPr>
                <w:rFonts w:cstheme="minorHAnsi"/>
                <w:b/>
                <w:bCs/>
                <w:color w:val="000000"/>
                <w:sz w:val="20"/>
                <w:szCs w:val="20"/>
              </w:rPr>
              <w:lastRenderedPageBreak/>
              <w:t>Food type</w:t>
            </w:r>
          </w:p>
        </w:tc>
        <w:tc>
          <w:tcPr>
            <w:tcW w:w="0" w:type="auto"/>
            <w:shd w:val="clear" w:color="auto" w:fill="auto"/>
            <w:noWrap/>
            <w:hideMark/>
          </w:tcPr>
          <w:p w14:paraId="68A5CC3F" w14:textId="77777777" w:rsidR="000430E8" w:rsidRPr="002E3A25" w:rsidRDefault="000430E8" w:rsidP="002E3A25">
            <w:pPr>
              <w:rPr>
                <w:rFonts w:cstheme="minorHAnsi"/>
                <w:b/>
                <w:bCs/>
                <w:color w:val="000000"/>
                <w:sz w:val="20"/>
                <w:szCs w:val="20"/>
              </w:rPr>
            </w:pPr>
            <w:r w:rsidRPr="002E3A25">
              <w:rPr>
                <w:rFonts w:cstheme="minorHAnsi"/>
                <w:b/>
                <w:bCs/>
                <w:color w:val="000000"/>
                <w:sz w:val="20"/>
                <w:szCs w:val="20"/>
              </w:rPr>
              <w:t>kgCO2e-</w:t>
            </w:r>
          </w:p>
        </w:tc>
        <w:tc>
          <w:tcPr>
            <w:tcW w:w="0" w:type="auto"/>
            <w:shd w:val="clear" w:color="auto" w:fill="auto"/>
            <w:noWrap/>
            <w:hideMark/>
          </w:tcPr>
          <w:p w14:paraId="3B998ED0" w14:textId="77777777" w:rsidR="000430E8" w:rsidRPr="002E3A25" w:rsidRDefault="000430E8" w:rsidP="002E3A25">
            <w:pPr>
              <w:rPr>
                <w:rFonts w:cstheme="minorHAnsi"/>
                <w:b/>
                <w:bCs/>
                <w:color w:val="000000"/>
                <w:sz w:val="20"/>
                <w:szCs w:val="20"/>
              </w:rPr>
            </w:pPr>
            <w:r w:rsidRPr="002E3A25">
              <w:rPr>
                <w:rFonts w:cstheme="minorHAnsi"/>
                <w:b/>
                <w:bCs/>
                <w:color w:val="000000"/>
                <w:sz w:val="20"/>
                <w:szCs w:val="20"/>
              </w:rPr>
              <w:t>kg/litres ordered</w:t>
            </w:r>
          </w:p>
        </w:tc>
        <w:tc>
          <w:tcPr>
            <w:tcW w:w="0" w:type="auto"/>
            <w:shd w:val="clear" w:color="auto" w:fill="auto"/>
            <w:noWrap/>
            <w:hideMark/>
          </w:tcPr>
          <w:p w14:paraId="0D089A0E" w14:textId="2C002615" w:rsidR="000430E8" w:rsidRPr="002E3A25" w:rsidRDefault="000430E8" w:rsidP="002E3A25">
            <w:pPr>
              <w:rPr>
                <w:rFonts w:cstheme="minorHAnsi"/>
                <w:b/>
                <w:bCs/>
                <w:color w:val="000000"/>
                <w:sz w:val="20"/>
                <w:szCs w:val="20"/>
              </w:rPr>
            </w:pPr>
            <w:r w:rsidRPr="002E3A25">
              <w:rPr>
                <w:rFonts w:cstheme="minorHAnsi"/>
                <w:b/>
                <w:bCs/>
                <w:color w:val="000000"/>
                <w:sz w:val="20"/>
                <w:szCs w:val="20"/>
              </w:rPr>
              <w:t>GWP (CO2e- per kg)</w:t>
            </w:r>
          </w:p>
        </w:tc>
      </w:tr>
      <w:tr w:rsidR="000430E8" w:rsidRPr="002E3A25" w14:paraId="18FE4266" w14:textId="77777777" w:rsidTr="000430E8">
        <w:trPr>
          <w:trHeight w:val="320"/>
        </w:trPr>
        <w:tc>
          <w:tcPr>
            <w:tcW w:w="0" w:type="auto"/>
            <w:shd w:val="clear" w:color="auto" w:fill="4472C4" w:themeFill="accent1"/>
            <w:noWrap/>
            <w:hideMark/>
          </w:tcPr>
          <w:p w14:paraId="203729B7" w14:textId="77777777" w:rsidR="000430E8" w:rsidRPr="002E3A25" w:rsidRDefault="000430E8" w:rsidP="002E3A25">
            <w:pPr>
              <w:rPr>
                <w:rFonts w:cstheme="minorHAnsi"/>
                <w:color w:val="000000" w:themeColor="text1"/>
                <w:sz w:val="20"/>
                <w:szCs w:val="20"/>
              </w:rPr>
            </w:pPr>
            <w:r w:rsidRPr="002E3A25">
              <w:rPr>
                <w:rFonts w:cstheme="minorHAnsi"/>
                <w:color w:val="000000" w:themeColor="text1"/>
                <w:sz w:val="20"/>
                <w:szCs w:val="20"/>
              </w:rPr>
              <w:t>Lamb</w:t>
            </w:r>
          </w:p>
        </w:tc>
        <w:tc>
          <w:tcPr>
            <w:tcW w:w="0" w:type="auto"/>
            <w:shd w:val="clear" w:color="auto" w:fill="4472C4" w:themeFill="accent1"/>
            <w:noWrap/>
            <w:hideMark/>
          </w:tcPr>
          <w:p w14:paraId="7F4818F5" w14:textId="77777777" w:rsidR="000430E8" w:rsidRPr="002E3A25" w:rsidRDefault="000430E8" w:rsidP="002E3A25">
            <w:pPr>
              <w:jc w:val="right"/>
              <w:rPr>
                <w:rFonts w:cstheme="minorHAnsi"/>
                <w:color w:val="000000" w:themeColor="text1"/>
                <w:sz w:val="20"/>
                <w:szCs w:val="20"/>
              </w:rPr>
            </w:pPr>
            <w:r w:rsidRPr="002E3A25">
              <w:rPr>
                <w:rFonts w:cstheme="minorHAnsi"/>
                <w:color w:val="000000" w:themeColor="text1"/>
                <w:sz w:val="20"/>
                <w:szCs w:val="20"/>
              </w:rPr>
              <w:t>27132</w:t>
            </w:r>
          </w:p>
        </w:tc>
        <w:tc>
          <w:tcPr>
            <w:tcW w:w="0" w:type="auto"/>
            <w:shd w:val="clear" w:color="auto" w:fill="4472C4" w:themeFill="accent1"/>
            <w:noWrap/>
            <w:hideMark/>
          </w:tcPr>
          <w:p w14:paraId="0BF27A26" w14:textId="77777777" w:rsidR="000430E8" w:rsidRPr="002E3A25" w:rsidRDefault="000430E8" w:rsidP="002E3A25">
            <w:pPr>
              <w:jc w:val="right"/>
              <w:rPr>
                <w:rFonts w:cstheme="minorHAnsi"/>
                <w:color w:val="000000" w:themeColor="text1"/>
                <w:sz w:val="20"/>
                <w:szCs w:val="20"/>
              </w:rPr>
            </w:pPr>
            <w:r w:rsidRPr="002E3A25">
              <w:rPr>
                <w:rFonts w:cstheme="minorHAnsi"/>
                <w:color w:val="000000" w:themeColor="text1"/>
                <w:sz w:val="20"/>
                <w:szCs w:val="20"/>
              </w:rPr>
              <w:t>1050</w:t>
            </w:r>
          </w:p>
        </w:tc>
        <w:tc>
          <w:tcPr>
            <w:tcW w:w="0" w:type="auto"/>
            <w:shd w:val="clear" w:color="auto" w:fill="4472C4" w:themeFill="accent1"/>
            <w:noWrap/>
            <w:hideMark/>
          </w:tcPr>
          <w:p w14:paraId="7044C31E" w14:textId="77777777" w:rsidR="000430E8" w:rsidRPr="002E3A25" w:rsidRDefault="000430E8" w:rsidP="002E3A25">
            <w:pPr>
              <w:jc w:val="right"/>
              <w:rPr>
                <w:rFonts w:cstheme="minorHAnsi"/>
                <w:color w:val="000000" w:themeColor="text1"/>
                <w:sz w:val="20"/>
                <w:szCs w:val="20"/>
              </w:rPr>
            </w:pPr>
            <w:r w:rsidRPr="002E3A25">
              <w:rPr>
                <w:rFonts w:cstheme="minorHAnsi"/>
                <w:color w:val="000000" w:themeColor="text1"/>
                <w:sz w:val="20"/>
                <w:szCs w:val="20"/>
              </w:rPr>
              <w:t>25.84</w:t>
            </w:r>
          </w:p>
        </w:tc>
      </w:tr>
      <w:tr w:rsidR="000430E8" w:rsidRPr="002E3A25" w14:paraId="6336DA76" w14:textId="77777777" w:rsidTr="000430E8">
        <w:trPr>
          <w:trHeight w:val="320"/>
        </w:trPr>
        <w:tc>
          <w:tcPr>
            <w:tcW w:w="0" w:type="auto"/>
            <w:shd w:val="clear" w:color="auto" w:fill="4472C4" w:themeFill="accent1"/>
            <w:noWrap/>
            <w:hideMark/>
          </w:tcPr>
          <w:p w14:paraId="6D45F721" w14:textId="77777777" w:rsidR="000430E8" w:rsidRPr="002E3A25" w:rsidRDefault="000430E8" w:rsidP="002E3A25">
            <w:pPr>
              <w:rPr>
                <w:rFonts w:cstheme="minorHAnsi"/>
                <w:color w:val="000000" w:themeColor="text1"/>
                <w:sz w:val="20"/>
                <w:szCs w:val="20"/>
              </w:rPr>
            </w:pPr>
            <w:r w:rsidRPr="002E3A25">
              <w:rPr>
                <w:rFonts w:cstheme="minorHAnsi"/>
                <w:color w:val="000000" w:themeColor="text1"/>
                <w:sz w:val="20"/>
                <w:szCs w:val="20"/>
              </w:rPr>
              <w:t>Beef</w:t>
            </w:r>
          </w:p>
        </w:tc>
        <w:tc>
          <w:tcPr>
            <w:tcW w:w="0" w:type="auto"/>
            <w:shd w:val="clear" w:color="auto" w:fill="4472C4" w:themeFill="accent1"/>
            <w:noWrap/>
            <w:hideMark/>
          </w:tcPr>
          <w:p w14:paraId="3026900B" w14:textId="77777777" w:rsidR="000430E8" w:rsidRPr="002E3A25" w:rsidRDefault="000430E8" w:rsidP="002E3A25">
            <w:pPr>
              <w:jc w:val="right"/>
              <w:rPr>
                <w:rFonts w:cstheme="minorHAnsi"/>
                <w:color w:val="000000" w:themeColor="text1"/>
                <w:sz w:val="20"/>
                <w:szCs w:val="20"/>
              </w:rPr>
            </w:pPr>
            <w:r w:rsidRPr="002E3A25">
              <w:rPr>
                <w:rFonts w:cstheme="minorHAnsi"/>
                <w:color w:val="000000" w:themeColor="text1"/>
                <w:sz w:val="20"/>
                <w:szCs w:val="20"/>
              </w:rPr>
              <w:t>50807</w:t>
            </w:r>
          </w:p>
        </w:tc>
        <w:tc>
          <w:tcPr>
            <w:tcW w:w="0" w:type="auto"/>
            <w:shd w:val="clear" w:color="auto" w:fill="4472C4" w:themeFill="accent1"/>
            <w:noWrap/>
            <w:hideMark/>
          </w:tcPr>
          <w:p w14:paraId="5270D4EE" w14:textId="77777777" w:rsidR="000430E8" w:rsidRPr="002E3A25" w:rsidRDefault="000430E8" w:rsidP="002E3A25">
            <w:pPr>
              <w:jc w:val="right"/>
              <w:rPr>
                <w:rFonts w:cstheme="minorHAnsi"/>
                <w:color w:val="000000" w:themeColor="text1"/>
                <w:sz w:val="20"/>
                <w:szCs w:val="20"/>
              </w:rPr>
            </w:pPr>
            <w:r w:rsidRPr="002E3A25">
              <w:rPr>
                <w:rFonts w:cstheme="minorHAnsi"/>
                <w:color w:val="000000" w:themeColor="text1"/>
                <w:sz w:val="20"/>
                <w:szCs w:val="20"/>
              </w:rPr>
              <w:t>2101.2</w:t>
            </w:r>
          </w:p>
        </w:tc>
        <w:tc>
          <w:tcPr>
            <w:tcW w:w="0" w:type="auto"/>
            <w:shd w:val="clear" w:color="auto" w:fill="4472C4" w:themeFill="accent1"/>
            <w:noWrap/>
            <w:hideMark/>
          </w:tcPr>
          <w:p w14:paraId="4DA58D9F" w14:textId="77777777" w:rsidR="000430E8" w:rsidRPr="002E3A25" w:rsidRDefault="000430E8" w:rsidP="002E3A25">
            <w:pPr>
              <w:jc w:val="right"/>
              <w:rPr>
                <w:rFonts w:cstheme="minorHAnsi"/>
                <w:color w:val="000000" w:themeColor="text1"/>
                <w:sz w:val="20"/>
                <w:szCs w:val="20"/>
              </w:rPr>
            </w:pPr>
            <w:r w:rsidRPr="002E3A25">
              <w:rPr>
                <w:rFonts w:cstheme="minorHAnsi"/>
                <w:color w:val="000000" w:themeColor="text1"/>
                <w:sz w:val="20"/>
                <w:szCs w:val="20"/>
              </w:rPr>
              <w:t>24.1799924</w:t>
            </w:r>
          </w:p>
        </w:tc>
      </w:tr>
      <w:tr w:rsidR="000430E8" w:rsidRPr="002E3A25" w14:paraId="0E7E32BC" w14:textId="77777777" w:rsidTr="000430E8">
        <w:trPr>
          <w:trHeight w:val="320"/>
        </w:trPr>
        <w:tc>
          <w:tcPr>
            <w:tcW w:w="0" w:type="auto"/>
            <w:shd w:val="clear" w:color="auto" w:fill="A6A6A6" w:themeFill="background1" w:themeFillShade="A6"/>
            <w:noWrap/>
            <w:hideMark/>
          </w:tcPr>
          <w:p w14:paraId="4A67C891" w14:textId="77777777" w:rsidR="000430E8" w:rsidRPr="002E3A25" w:rsidRDefault="000430E8" w:rsidP="002E3A25">
            <w:pPr>
              <w:rPr>
                <w:rFonts w:cstheme="minorHAnsi"/>
                <w:color w:val="000000" w:themeColor="text1"/>
                <w:sz w:val="20"/>
                <w:szCs w:val="20"/>
              </w:rPr>
            </w:pPr>
            <w:r w:rsidRPr="002E3A25">
              <w:rPr>
                <w:rFonts w:cstheme="minorHAnsi"/>
                <w:color w:val="000000" w:themeColor="text1"/>
                <w:sz w:val="20"/>
                <w:szCs w:val="20"/>
              </w:rPr>
              <w:t>Cheese</w:t>
            </w:r>
          </w:p>
        </w:tc>
        <w:tc>
          <w:tcPr>
            <w:tcW w:w="0" w:type="auto"/>
            <w:shd w:val="clear" w:color="auto" w:fill="A6A6A6" w:themeFill="background1" w:themeFillShade="A6"/>
            <w:noWrap/>
            <w:hideMark/>
          </w:tcPr>
          <w:p w14:paraId="0A864B81" w14:textId="77777777" w:rsidR="000430E8" w:rsidRPr="002E3A25" w:rsidRDefault="000430E8" w:rsidP="002E3A25">
            <w:pPr>
              <w:jc w:val="right"/>
              <w:rPr>
                <w:rFonts w:cstheme="minorHAnsi"/>
                <w:color w:val="000000" w:themeColor="text1"/>
                <w:sz w:val="20"/>
                <w:szCs w:val="20"/>
              </w:rPr>
            </w:pPr>
            <w:r w:rsidRPr="002E3A25">
              <w:rPr>
                <w:rFonts w:cstheme="minorHAnsi"/>
                <w:color w:val="000000" w:themeColor="text1"/>
                <w:sz w:val="20"/>
                <w:szCs w:val="20"/>
              </w:rPr>
              <w:t>12800</w:t>
            </w:r>
          </w:p>
        </w:tc>
        <w:tc>
          <w:tcPr>
            <w:tcW w:w="0" w:type="auto"/>
            <w:shd w:val="clear" w:color="auto" w:fill="A6A6A6" w:themeFill="background1" w:themeFillShade="A6"/>
            <w:noWrap/>
            <w:hideMark/>
          </w:tcPr>
          <w:p w14:paraId="5D0B4BC2" w14:textId="77777777" w:rsidR="000430E8" w:rsidRPr="002E3A25" w:rsidRDefault="000430E8" w:rsidP="002E3A25">
            <w:pPr>
              <w:jc w:val="right"/>
              <w:rPr>
                <w:rFonts w:cstheme="minorHAnsi"/>
                <w:color w:val="000000" w:themeColor="text1"/>
                <w:sz w:val="20"/>
                <w:szCs w:val="20"/>
              </w:rPr>
            </w:pPr>
            <w:r w:rsidRPr="002E3A25">
              <w:rPr>
                <w:rFonts w:cstheme="minorHAnsi"/>
                <w:color w:val="000000" w:themeColor="text1"/>
                <w:sz w:val="20"/>
                <w:szCs w:val="20"/>
              </w:rPr>
              <w:t>1325</w:t>
            </w:r>
          </w:p>
        </w:tc>
        <w:tc>
          <w:tcPr>
            <w:tcW w:w="0" w:type="auto"/>
            <w:shd w:val="clear" w:color="auto" w:fill="A6A6A6" w:themeFill="background1" w:themeFillShade="A6"/>
            <w:noWrap/>
            <w:hideMark/>
          </w:tcPr>
          <w:p w14:paraId="15663EA6" w14:textId="77777777" w:rsidR="000430E8" w:rsidRPr="002E3A25" w:rsidRDefault="000430E8" w:rsidP="002E3A25">
            <w:pPr>
              <w:jc w:val="right"/>
              <w:rPr>
                <w:rFonts w:cstheme="minorHAnsi"/>
                <w:color w:val="000000" w:themeColor="text1"/>
                <w:sz w:val="20"/>
                <w:szCs w:val="20"/>
              </w:rPr>
            </w:pPr>
            <w:r w:rsidRPr="002E3A25">
              <w:rPr>
                <w:rFonts w:cstheme="minorHAnsi"/>
                <w:color w:val="000000" w:themeColor="text1"/>
                <w:sz w:val="20"/>
                <w:szCs w:val="20"/>
              </w:rPr>
              <w:t>9.66037736</w:t>
            </w:r>
          </w:p>
        </w:tc>
      </w:tr>
      <w:tr w:rsidR="000430E8" w:rsidRPr="002E3A25" w14:paraId="5DFDBB01" w14:textId="77777777" w:rsidTr="000430E8">
        <w:trPr>
          <w:trHeight w:val="320"/>
        </w:trPr>
        <w:tc>
          <w:tcPr>
            <w:tcW w:w="0" w:type="auto"/>
            <w:shd w:val="clear" w:color="auto" w:fill="A6A6A6" w:themeFill="background1" w:themeFillShade="A6"/>
            <w:noWrap/>
            <w:hideMark/>
          </w:tcPr>
          <w:p w14:paraId="1A6D1444" w14:textId="77777777" w:rsidR="000430E8" w:rsidRPr="002E3A25" w:rsidRDefault="000430E8" w:rsidP="002E3A25">
            <w:pPr>
              <w:rPr>
                <w:rFonts w:cstheme="minorHAnsi"/>
                <w:color w:val="000000"/>
                <w:sz w:val="20"/>
                <w:szCs w:val="20"/>
              </w:rPr>
            </w:pPr>
            <w:r w:rsidRPr="002E3A25">
              <w:rPr>
                <w:rFonts w:cstheme="minorHAnsi"/>
                <w:color w:val="000000"/>
                <w:sz w:val="20"/>
                <w:szCs w:val="20"/>
              </w:rPr>
              <w:t>Butter</w:t>
            </w:r>
          </w:p>
        </w:tc>
        <w:tc>
          <w:tcPr>
            <w:tcW w:w="0" w:type="auto"/>
            <w:shd w:val="clear" w:color="auto" w:fill="A6A6A6" w:themeFill="background1" w:themeFillShade="A6"/>
            <w:noWrap/>
            <w:hideMark/>
          </w:tcPr>
          <w:p w14:paraId="65AF307E" w14:textId="77777777" w:rsidR="000430E8" w:rsidRPr="002E3A25" w:rsidRDefault="000430E8" w:rsidP="002E3A25">
            <w:pPr>
              <w:jc w:val="right"/>
              <w:rPr>
                <w:rFonts w:cstheme="minorHAnsi"/>
                <w:color w:val="000000"/>
                <w:sz w:val="20"/>
                <w:szCs w:val="20"/>
              </w:rPr>
            </w:pPr>
            <w:r w:rsidRPr="002E3A25">
              <w:rPr>
                <w:rFonts w:cstheme="minorHAnsi"/>
                <w:color w:val="000000"/>
                <w:sz w:val="20"/>
                <w:szCs w:val="20"/>
              </w:rPr>
              <w:t>9500</w:t>
            </w:r>
          </w:p>
        </w:tc>
        <w:tc>
          <w:tcPr>
            <w:tcW w:w="0" w:type="auto"/>
            <w:shd w:val="clear" w:color="auto" w:fill="A6A6A6" w:themeFill="background1" w:themeFillShade="A6"/>
            <w:noWrap/>
            <w:hideMark/>
          </w:tcPr>
          <w:p w14:paraId="0CE45008" w14:textId="77777777" w:rsidR="000430E8" w:rsidRPr="002E3A25" w:rsidRDefault="000430E8" w:rsidP="002E3A25">
            <w:pPr>
              <w:jc w:val="right"/>
              <w:rPr>
                <w:rFonts w:cstheme="minorHAnsi"/>
                <w:color w:val="000000"/>
                <w:sz w:val="20"/>
                <w:szCs w:val="20"/>
              </w:rPr>
            </w:pPr>
            <w:r w:rsidRPr="002E3A25">
              <w:rPr>
                <w:rFonts w:cstheme="minorHAnsi"/>
                <w:color w:val="000000"/>
                <w:sz w:val="20"/>
                <w:szCs w:val="20"/>
              </w:rPr>
              <w:t>1250</w:t>
            </w:r>
          </w:p>
        </w:tc>
        <w:tc>
          <w:tcPr>
            <w:tcW w:w="0" w:type="auto"/>
            <w:shd w:val="clear" w:color="auto" w:fill="A6A6A6" w:themeFill="background1" w:themeFillShade="A6"/>
            <w:noWrap/>
            <w:hideMark/>
          </w:tcPr>
          <w:p w14:paraId="2DDEF8DB" w14:textId="77777777" w:rsidR="000430E8" w:rsidRPr="002E3A25" w:rsidRDefault="000430E8" w:rsidP="002E3A25">
            <w:pPr>
              <w:jc w:val="right"/>
              <w:rPr>
                <w:rFonts w:cstheme="minorHAnsi"/>
                <w:color w:val="000000"/>
                <w:sz w:val="20"/>
                <w:szCs w:val="20"/>
              </w:rPr>
            </w:pPr>
            <w:r w:rsidRPr="002E3A25">
              <w:rPr>
                <w:rFonts w:cstheme="minorHAnsi"/>
                <w:color w:val="000000"/>
                <w:sz w:val="20"/>
                <w:szCs w:val="20"/>
              </w:rPr>
              <w:t>7.6</w:t>
            </w:r>
          </w:p>
        </w:tc>
      </w:tr>
      <w:tr w:rsidR="000430E8" w:rsidRPr="002E3A25" w14:paraId="455F7CEA" w14:textId="77777777" w:rsidTr="000430E8">
        <w:trPr>
          <w:trHeight w:val="320"/>
        </w:trPr>
        <w:tc>
          <w:tcPr>
            <w:tcW w:w="0" w:type="auto"/>
            <w:shd w:val="clear" w:color="auto" w:fill="ED7D31" w:themeFill="accent2"/>
            <w:noWrap/>
            <w:hideMark/>
          </w:tcPr>
          <w:p w14:paraId="69FC0035" w14:textId="77777777" w:rsidR="000430E8" w:rsidRPr="002E3A25" w:rsidRDefault="000430E8" w:rsidP="002E3A25">
            <w:pPr>
              <w:rPr>
                <w:rFonts w:cstheme="minorHAnsi"/>
                <w:color w:val="000000"/>
                <w:sz w:val="20"/>
                <w:szCs w:val="20"/>
              </w:rPr>
            </w:pPr>
            <w:r w:rsidRPr="002E3A25">
              <w:rPr>
                <w:rFonts w:cstheme="minorHAnsi"/>
                <w:color w:val="000000"/>
                <w:sz w:val="20"/>
                <w:szCs w:val="20"/>
              </w:rPr>
              <w:t>Turkey</w:t>
            </w:r>
          </w:p>
        </w:tc>
        <w:tc>
          <w:tcPr>
            <w:tcW w:w="0" w:type="auto"/>
            <w:shd w:val="clear" w:color="auto" w:fill="ED7D31" w:themeFill="accent2"/>
            <w:noWrap/>
            <w:hideMark/>
          </w:tcPr>
          <w:p w14:paraId="03A0F236" w14:textId="77777777" w:rsidR="000430E8" w:rsidRPr="002E3A25" w:rsidRDefault="000430E8" w:rsidP="002E3A25">
            <w:pPr>
              <w:jc w:val="right"/>
              <w:rPr>
                <w:rFonts w:cstheme="minorHAnsi"/>
                <w:color w:val="000000"/>
                <w:sz w:val="20"/>
                <w:szCs w:val="20"/>
              </w:rPr>
            </w:pPr>
            <w:r w:rsidRPr="002E3A25">
              <w:rPr>
                <w:rFonts w:cstheme="minorHAnsi"/>
                <w:color w:val="000000"/>
                <w:sz w:val="20"/>
                <w:szCs w:val="20"/>
              </w:rPr>
              <w:t>906</w:t>
            </w:r>
          </w:p>
        </w:tc>
        <w:tc>
          <w:tcPr>
            <w:tcW w:w="0" w:type="auto"/>
            <w:shd w:val="clear" w:color="auto" w:fill="ED7D31" w:themeFill="accent2"/>
            <w:noWrap/>
            <w:hideMark/>
          </w:tcPr>
          <w:p w14:paraId="5078A5E2" w14:textId="77777777" w:rsidR="000430E8" w:rsidRPr="002E3A25" w:rsidRDefault="000430E8" w:rsidP="002E3A25">
            <w:pPr>
              <w:jc w:val="right"/>
              <w:rPr>
                <w:rFonts w:cstheme="minorHAnsi"/>
                <w:color w:val="000000"/>
                <w:sz w:val="20"/>
                <w:szCs w:val="20"/>
              </w:rPr>
            </w:pPr>
            <w:r w:rsidRPr="002E3A25">
              <w:rPr>
                <w:rFonts w:cstheme="minorHAnsi"/>
                <w:color w:val="000000"/>
                <w:sz w:val="20"/>
                <w:szCs w:val="20"/>
              </w:rPr>
              <w:t>150</w:t>
            </w:r>
          </w:p>
        </w:tc>
        <w:tc>
          <w:tcPr>
            <w:tcW w:w="0" w:type="auto"/>
            <w:shd w:val="clear" w:color="auto" w:fill="ED7D31" w:themeFill="accent2"/>
            <w:noWrap/>
            <w:hideMark/>
          </w:tcPr>
          <w:p w14:paraId="3F80A5A5" w14:textId="77777777" w:rsidR="000430E8" w:rsidRPr="002E3A25" w:rsidRDefault="000430E8" w:rsidP="002E3A25">
            <w:pPr>
              <w:jc w:val="right"/>
              <w:rPr>
                <w:rFonts w:cstheme="minorHAnsi"/>
                <w:color w:val="000000"/>
                <w:sz w:val="20"/>
                <w:szCs w:val="20"/>
              </w:rPr>
            </w:pPr>
            <w:r w:rsidRPr="002E3A25">
              <w:rPr>
                <w:rFonts w:cstheme="minorHAnsi"/>
                <w:color w:val="000000"/>
                <w:sz w:val="20"/>
                <w:szCs w:val="20"/>
              </w:rPr>
              <w:t>6.04</w:t>
            </w:r>
          </w:p>
        </w:tc>
      </w:tr>
      <w:tr w:rsidR="000430E8" w:rsidRPr="002E3A25" w14:paraId="124B50FD" w14:textId="77777777" w:rsidTr="000430E8">
        <w:trPr>
          <w:trHeight w:val="320"/>
        </w:trPr>
        <w:tc>
          <w:tcPr>
            <w:tcW w:w="0" w:type="auto"/>
            <w:shd w:val="clear" w:color="auto" w:fill="4472C4" w:themeFill="accent1"/>
            <w:noWrap/>
            <w:hideMark/>
          </w:tcPr>
          <w:p w14:paraId="7B47EBE7" w14:textId="77777777" w:rsidR="000430E8" w:rsidRPr="002E3A25" w:rsidRDefault="000430E8" w:rsidP="002E3A25">
            <w:pPr>
              <w:rPr>
                <w:rFonts w:cstheme="minorHAnsi"/>
                <w:color w:val="000000"/>
                <w:sz w:val="20"/>
                <w:szCs w:val="20"/>
              </w:rPr>
            </w:pPr>
            <w:r w:rsidRPr="002E3A25">
              <w:rPr>
                <w:rFonts w:cstheme="minorHAnsi"/>
                <w:color w:val="000000"/>
                <w:sz w:val="20"/>
                <w:szCs w:val="20"/>
              </w:rPr>
              <w:t>Pork</w:t>
            </w:r>
          </w:p>
        </w:tc>
        <w:tc>
          <w:tcPr>
            <w:tcW w:w="0" w:type="auto"/>
            <w:shd w:val="clear" w:color="auto" w:fill="4472C4" w:themeFill="accent1"/>
            <w:noWrap/>
            <w:hideMark/>
          </w:tcPr>
          <w:p w14:paraId="11320763" w14:textId="77777777" w:rsidR="000430E8" w:rsidRPr="002E3A25" w:rsidRDefault="000430E8" w:rsidP="002E3A25">
            <w:pPr>
              <w:jc w:val="right"/>
              <w:rPr>
                <w:rFonts w:cstheme="minorHAnsi"/>
                <w:color w:val="000000"/>
                <w:sz w:val="20"/>
                <w:szCs w:val="20"/>
              </w:rPr>
            </w:pPr>
            <w:r w:rsidRPr="002E3A25">
              <w:rPr>
                <w:rFonts w:cstheme="minorHAnsi"/>
                <w:color w:val="000000"/>
                <w:sz w:val="20"/>
                <w:szCs w:val="20"/>
              </w:rPr>
              <w:t>19314</w:t>
            </w:r>
          </w:p>
        </w:tc>
        <w:tc>
          <w:tcPr>
            <w:tcW w:w="0" w:type="auto"/>
            <w:shd w:val="clear" w:color="auto" w:fill="4472C4" w:themeFill="accent1"/>
            <w:noWrap/>
            <w:hideMark/>
          </w:tcPr>
          <w:p w14:paraId="47522E37" w14:textId="77777777" w:rsidR="000430E8" w:rsidRPr="002E3A25" w:rsidRDefault="000430E8" w:rsidP="002E3A25">
            <w:pPr>
              <w:jc w:val="right"/>
              <w:rPr>
                <w:rFonts w:cstheme="minorHAnsi"/>
                <w:color w:val="000000"/>
                <w:sz w:val="20"/>
                <w:szCs w:val="20"/>
              </w:rPr>
            </w:pPr>
            <w:r w:rsidRPr="002E3A25">
              <w:rPr>
                <w:rFonts w:cstheme="minorHAnsi"/>
                <w:color w:val="000000"/>
                <w:sz w:val="20"/>
                <w:szCs w:val="20"/>
              </w:rPr>
              <w:t>3219</w:t>
            </w:r>
          </w:p>
        </w:tc>
        <w:tc>
          <w:tcPr>
            <w:tcW w:w="0" w:type="auto"/>
            <w:shd w:val="clear" w:color="auto" w:fill="4472C4" w:themeFill="accent1"/>
            <w:noWrap/>
            <w:hideMark/>
          </w:tcPr>
          <w:p w14:paraId="36C3D83C" w14:textId="77777777" w:rsidR="000430E8" w:rsidRPr="002E3A25" w:rsidRDefault="000430E8" w:rsidP="002E3A25">
            <w:pPr>
              <w:jc w:val="right"/>
              <w:rPr>
                <w:rFonts w:cstheme="minorHAnsi"/>
                <w:color w:val="000000"/>
                <w:sz w:val="20"/>
                <w:szCs w:val="20"/>
              </w:rPr>
            </w:pPr>
            <w:r w:rsidRPr="002E3A25">
              <w:rPr>
                <w:rFonts w:cstheme="minorHAnsi"/>
                <w:color w:val="000000"/>
                <w:sz w:val="20"/>
                <w:szCs w:val="20"/>
              </w:rPr>
              <w:t>6</w:t>
            </w:r>
          </w:p>
        </w:tc>
      </w:tr>
      <w:tr w:rsidR="000430E8" w:rsidRPr="002E3A25" w14:paraId="24D1811E" w14:textId="77777777" w:rsidTr="000430E8">
        <w:trPr>
          <w:trHeight w:val="320"/>
        </w:trPr>
        <w:tc>
          <w:tcPr>
            <w:tcW w:w="0" w:type="auto"/>
            <w:shd w:val="clear" w:color="auto" w:fill="A6A6A6" w:themeFill="background1" w:themeFillShade="A6"/>
            <w:noWrap/>
            <w:hideMark/>
          </w:tcPr>
          <w:p w14:paraId="6E6EAF8E" w14:textId="77777777" w:rsidR="000430E8" w:rsidRPr="002E3A25" w:rsidRDefault="000430E8" w:rsidP="002E3A25">
            <w:pPr>
              <w:rPr>
                <w:rFonts w:cstheme="minorHAnsi"/>
                <w:color w:val="000000"/>
                <w:sz w:val="20"/>
                <w:szCs w:val="20"/>
              </w:rPr>
            </w:pPr>
            <w:r w:rsidRPr="002E3A25">
              <w:rPr>
                <w:rFonts w:cstheme="minorHAnsi"/>
                <w:color w:val="000000"/>
                <w:sz w:val="20"/>
                <w:szCs w:val="20"/>
              </w:rPr>
              <w:t>Cream (powder)</w:t>
            </w:r>
          </w:p>
        </w:tc>
        <w:tc>
          <w:tcPr>
            <w:tcW w:w="0" w:type="auto"/>
            <w:shd w:val="clear" w:color="auto" w:fill="A6A6A6" w:themeFill="background1" w:themeFillShade="A6"/>
            <w:noWrap/>
            <w:hideMark/>
          </w:tcPr>
          <w:p w14:paraId="2751DCE3" w14:textId="77777777" w:rsidR="000430E8" w:rsidRPr="002E3A25" w:rsidRDefault="000430E8" w:rsidP="002E3A25">
            <w:pPr>
              <w:jc w:val="right"/>
              <w:rPr>
                <w:rFonts w:cstheme="minorHAnsi"/>
                <w:color w:val="000000"/>
                <w:sz w:val="20"/>
                <w:szCs w:val="20"/>
              </w:rPr>
            </w:pPr>
            <w:r w:rsidRPr="002E3A25">
              <w:rPr>
                <w:rFonts w:cstheme="minorHAnsi"/>
                <w:color w:val="000000"/>
                <w:sz w:val="20"/>
                <w:szCs w:val="20"/>
              </w:rPr>
              <w:t>2112</w:t>
            </w:r>
          </w:p>
        </w:tc>
        <w:tc>
          <w:tcPr>
            <w:tcW w:w="0" w:type="auto"/>
            <w:shd w:val="clear" w:color="auto" w:fill="A6A6A6" w:themeFill="background1" w:themeFillShade="A6"/>
            <w:noWrap/>
            <w:hideMark/>
          </w:tcPr>
          <w:p w14:paraId="0A93C583" w14:textId="77777777" w:rsidR="000430E8" w:rsidRPr="002E3A25" w:rsidRDefault="000430E8" w:rsidP="002E3A25">
            <w:pPr>
              <w:jc w:val="right"/>
              <w:rPr>
                <w:rFonts w:cstheme="minorHAnsi"/>
                <w:color w:val="000000"/>
                <w:sz w:val="20"/>
                <w:szCs w:val="20"/>
              </w:rPr>
            </w:pPr>
            <w:r w:rsidRPr="002E3A25">
              <w:rPr>
                <w:rFonts w:cstheme="minorHAnsi"/>
                <w:color w:val="000000"/>
                <w:sz w:val="20"/>
                <w:szCs w:val="20"/>
              </w:rPr>
              <w:t>480</w:t>
            </w:r>
          </w:p>
        </w:tc>
        <w:tc>
          <w:tcPr>
            <w:tcW w:w="0" w:type="auto"/>
            <w:shd w:val="clear" w:color="auto" w:fill="A6A6A6" w:themeFill="background1" w:themeFillShade="A6"/>
            <w:noWrap/>
            <w:hideMark/>
          </w:tcPr>
          <w:p w14:paraId="620CEC48" w14:textId="77777777" w:rsidR="000430E8" w:rsidRPr="002E3A25" w:rsidRDefault="000430E8" w:rsidP="002E3A25">
            <w:pPr>
              <w:jc w:val="right"/>
              <w:rPr>
                <w:rFonts w:cstheme="minorHAnsi"/>
                <w:color w:val="000000"/>
                <w:sz w:val="20"/>
                <w:szCs w:val="20"/>
              </w:rPr>
            </w:pPr>
            <w:r w:rsidRPr="002E3A25">
              <w:rPr>
                <w:rFonts w:cstheme="minorHAnsi"/>
                <w:color w:val="000000"/>
                <w:sz w:val="20"/>
                <w:szCs w:val="20"/>
              </w:rPr>
              <w:t>4.4</w:t>
            </w:r>
          </w:p>
        </w:tc>
      </w:tr>
      <w:tr w:rsidR="000430E8" w:rsidRPr="002E3A25" w14:paraId="34929CBA" w14:textId="77777777" w:rsidTr="000430E8">
        <w:trPr>
          <w:trHeight w:val="320"/>
        </w:trPr>
        <w:tc>
          <w:tcPr>
            <w:tcW w:w="0" w:type="auto"/>
            <w:shd w:val="clear" w:color="auto" w:fill="ED7D31" w:themeFill="accent2"/>
            <w:noWrap/>
            <w:hideMark/>
          </w:tcPr>
          <w:p w14:paraId="14531226" w14:textId="77777777" w:rsidR="000430E8" w:rsidRPr="002E3A25" w:rsidRDefault="000430E8" w:rsidP="002E3A25">
            <w:pPr>
              <w:rPr>
                <w:rFonts w:cstheme="minorHAnsi"/>
                <w:color w:val="000000"/>
                <w:sz w:val="20"/>
                <w:szCs w:val="20"/>
              </w:rPr>
            </w:pPr>
            <w:r w:rsidRPr="002E3A25">
              <w:rPr>
                <w:rFonts w:cstheme="minorHAnsi"/>
                <w:color w:val="000000"/>
                <w:sz w:val="20"/>
                <w:szCs w:val="20"/>
              </w:rPr>
              <w:t>Chicken</w:t>
            </w:r>
          </w:p>
        </w:tc>
        <w:tc>
          <w:tcPr>
            <w:tcW w:w="0" w:type="auto"/>
            <w:shd w:val="clear" w:color="auto" w:fill="ED7D31" w:themeFill="accent2"/>
            <w:noWrap/>
            <w:hideMark/>
          </w:tcPr>
          <w:p w14:paraId="51EC02C3" w14:textId="77777777" w:rsidR="000430E8" w:rsidRPr="002E3A25" w:rsidRDefault="000430E8" w:rsidP="002E3A25">
            <w:pPr>
              <w:jc w:val="right"/>
              <w:rPr>
                <w:rFonts w:cstheme="minorHAnsi"/>
                <w:color w:val="000000"/>
                <w:sz w:val="20"/>
                <w:szCs w:val="20"/>
              </w:rPr>
            </w:pPr>
            <w:r w:rsidRPr="002E3A25">
              <w:rPr>
                <w:rFonts w:cstheme="minorHAnsi"/>
                <w:color w:val="000000"/>
                <w:sz w:val="20"/>
                <w:szCs w:val="20"/>
              </w:rPr>
              <w:t>4994</w:t>
            </w:r>
          </w:p>
        </w:tc>
        <w:tc>
          <w:tcPr>
            <w:tcW w:w="0" w:type="auto"/>
            <w:shd w:val="clear" w:color="auto" w:fill="ED7D31" w:themeFill="accent2"/>
            <w:noWrap/>
            <w:hideMark/>
          </w:tcPr>
          <w:p w14:paraId="6632CD34" w14:textId="77777777" w:rsidR="000430E8" w:rsidRPr="002E3A25" w:rsidRDefault="000430E8" w:rsidP="002E3A25">
            <w:pPr>
              <w:jc w:val="right"/>
              <w:rPr>
                <w:rFonts w:cstheme="minorHAnsi"/>
                <w:color w:val="000000"/>
                <w:sz w:val="20"/>
                <w:szCs w:val="20"/>
              </w:rPr>
            </w:pPr>
            <w:r w:rsidRPr="002E3A25">
              <w:rPr>
                <w:rFonts w:cstheme="minorHAnsi"/>
                <w:color w:val="000000"/>
                <w:sz w:val="20"/>
                <w:szCs w:val="20"/>
              </w:rPr>
              <w:t>1200</w:t>
            </w:r>
          </w:p>
        </w:tc>
        <w:tc>
          <w:tcPr>
            <w:tcW w:w="0" w:type="auto"/>
            <w:shd w:val="clear" w:color="auto" w:fill="ED7D31" w:themeFill="accent2"/>
            <w:noWrap/>
            <w:hideMark/>
          </w:tcPr>
          <w:p w14:paraId="45F71FFA" w14:textId="77777777" w:rsidR="000430E8" w:rsidRPr="002E3A25" w:rsidRDefault="000430E8" w:rsidP="002E3A25">
            <w:pPr>
              <w:jc w:val="right"/>
              <w:rPr>
                <w:rFonts w:cstheme="minorHAnsi"/>
                <w:color w:val="000000"/>
                <w:sz w:val="20"/>
                <w:szCs w:val="20"/>
              </w:rPr>
            </w:pPr>
            <w:r w:rsidRPr="002E3A25">
              <w:rPr>
                <w:rFonts w:cstheme="minorHAnsi"/>
                <w:color w:val="000000"/>
                <w:sz w:val="20"/>
                <w:szCs w:val="20"/>
              </w:rPr>
              <w:t>4.16166667</w:t>
            </w:r>
          </w:p>
        </w:tc>
      </w:tr>
      <w:tr w:rsidR="000430E8" w:rsidRPr="002E3A25" w14:paraId="084217CC" w14:textId="77777777" w:rsidTr="000430E8">
        <w:trPr>
          <w:trHeight w:val="320"/>
        </w:trPr>
        <w:tc>
          <w:tcPr>
            <w:tcW w:w="0" w:type="auto"/>
            <w:shd w:val="clear" w:color="auto" w:fill="2F5496" w:themeFill="accent1" w:themeFillShade="BF"/>
            <w:noWrap/>
            <w:hideMark/>
          </w:tcPr>
          <w:p w14:paraId="77935C6A" w14:textId="77777777" w:rsidR="000430E8" w:rsidRPr="002E3A25" w:rsidRDefault="000430E8" w:rsidP="002E3A25">
            <w:pPr>
              <w:rPr>
                <w:rFonts w:cstheme="minorHAnsi"/>
                <w:color w:val="000000"/>
                <w:sz w:val="20"/>
                <w:szCs w:val="20"/>
              </w:rPr>
            </w:pPr>
            <w:r w:rsidRPr="002E3A25">
              <w:rPr>
                <w:rFonts w:cstheme="minorHAnsi"/>
                <w:color w:val="000000"/>
                <w:sz w:val="20"/>
                <w:szCs w:val="20"/>
              </w:rPr>
              <w:t>Mycoprotein (</w:t>
            </w:r>
            <w:proofErr w:type="spellStart"/>
            <w:r w:rsidRPr="002E3A25">
              <w:rPr>
                <w:rFonts w:cstheme="minorHAnsi"/>
                <w:color w:val="000000"/>
                <w:sz w:val="20"/>
                <w:szCs w:val="20"/>
              </w:rPr>
              <w:t>quorn</w:t>
            </w:r>
            <w:proofErr w:type="spellEnd"/>
            <w:r w:rsidRPr="002E3A25">
              <w:rPr>
                <w:rFonts w:cstheme="minorHAnsi"/>
                <w:color w:val="000000"/>
                <w:sz w:val="20"/>
                <w:szCs w:val="20"/>
              </w:rPr>
              <w:t>)</w:t>
            </w:r>
          </w:p>
        </w:tc>
        <w:tc>
          <w:tcPr>
            <w:tcW w:w="0" w:type="auto"/>
            <w:shd w:val="clear" w:color="auto" w:fill="2F5496" w:themeFill="accent1" w:themeFillShade="BF"/>
            <w:noWrap/>
            <w:hideMark/>
          </w:tcPr>
          <w:p w14:paraId="6B4D4E55" w14:textId="77777777" w:rsidR="000430E8" w:rsidRPr="002E3A25" w:rsidRDefault="000430E8" w:rsidP="002E3A25">
            <w:pPr>
              <w:jc w:val="right"/>
              <w:rPr>
                <w:rFonts w:cstheme="minorHAnsi"/>
                <w:color w:val="000000"/>
                <w:sz w:val="20"/>
                <w:szCs w:val="20"/>
              </w:rPr>
            </w:pPr>
            <w:r w:rsidRPr="002E3A25">
              <w:rPr>
                <w:rFonts w:cstheme="minorHAnsi"/>
                <w:color w:val="000000"/>
                <w:sz w:val="20"/>
                <w:szCs w:val="20"/>
              </w:rPr>
              <w:t>1400</w:t>
            </w:r>
          </w:p>
        </w:tc>
        <w:tc>
          <w:tcPr>
            <w:tcW w:w="0" w:type="auto"/>
            <w:shd w:val="clear" w:color="auto" w:fill="2F5496" w:themeFill="accent1" w:themeFillShade="BF"/>
            <w:noWrap/>
            <w:hideMark/>
          </w:tcPr>
          <w:p w14:paraId="0FC30E97" w14:textId="77777777" w:rsidR="000430E8" w:rsidRPr="002E3A25" w:rsidRDefault="000430E8" w:rsidP="002E3A25">
            <w:pPr>
              <w:jc w:val="right"/>
              <w:rPr>
                <w:rFonts w:cstheme="minorHAnsi"/>
                <w:color w:val="000000"/>
                <w:sz w:val="20"/>
                <w:szCs w:val="20"/>
              </w:rPr>
            </w:pPr>
            <w:r w:rsidRPr="002E3A25">
              <w:rPr>
                <w:rFonts w:cstheme="minorHAnsi"/>
                <w:color w:val="000000"/>
                <w:sz w:val="20"/>
                <w:szCs w:val="20"/>
              </w:rPr>
              <w:t>350</w:t>
            </w:r>
          </w:p>
        </w:tc>
        <w:tc>
          <w:tcPr>
            <w:tcW w:w="0" w:type="auto"/>
            <w:shd w:val="clear" w:color="auto" w:fill="2F5496" w:themeFill="accent1" w:themeFillShade="BF"/>
            <w:noWrap/>
            <w:hideMark/>
          </w:tcPr>
          <w:p w14:paraId="49136623" w14:textId="77777777" w:rsidR="000430E8" w:rsidRPr="002E3A25" w:rsidRDefault="000430E8" w:rsidP="002E3A25">
            <w:pPr>
              <w:jc w:val="right"/>
              <w:rPr>
                <w:rFonts w:cstheme="minorHAnsi"/>
                <w:color w:val="000000"/>
                <w:sz w:val="20"/>
                <w:szCs w:val="20"/>
              </w:rPr>
            </w:pPr>
            <w:r w:rsidRPr="002E3A25">
              <w:rPr>
                <w:rFonts w:cstheme="minorHAnsi"/>
                <w:color w:val="000000"/>
                <w:sz w:val="20"/>
                <w:szCs w:val="20"/>
              </w:rPr>
              <w:t>4</w:t>
            </w:r>
          </w:p>
        </w:tc>
      </w:tr>
      <w:tr w:rsidR="000430E8" w:rsidRPr="002E3A25" w14:paraId="22BC71E6" w14:textId="77777777" w:rsidTr="000430E8">
        <w:trPr>
          <w:trHeight w:val="320"/>
        </w:trPr>
        <w:tc>
          <w:tcPr>
            <w:tcW w:w="0" w:type="auto"/>
            <w:shd w:val="clear" w:color="auto" w:fill="FFC000" w:themeFill="accent4"/>
            <w:noWrap/>
            <w:hideMark/>
          </w:tcPr>
          <w:p w14:paraId="6A97A0BC" w14:textId="77777777" w:rsidR="000430E8" w:rsidRPr="002E3A25" w:rsidRDefault="000430E8" w:rsidP="002E3A25">
            <w:pPr>
              <w:rPr>
                <w:rFonts w:cstheme="minorHAnsi"/>
                <w:color w:val="000000"/>
                <w:sz w:val="20"/>
                <w:szCs w:val="20"/>
              </w:rPr>
            </w:pPr>
            <w:r w:rsidRPr="002E3A25">
              <w:rPr>
                <w:rFonts w:cstheme="minorHAnsi"/>
                <w:color w:val="000000"/>
                <w:sz w:val="20"/>
                <w:szCs w:val="20"/>
              </w:rPr>
              <w:t>Processed fish</w:t>
            </w:r>
          </w:p>
        </w:tc>
        <w:tc>
          <w:tcPr>
            <w:tcW w:w="0" w:type="auto"/>
            <w:shd w:val="clear" w:color="auto" w:fill="FFC000" w:themeFill="accent4"/>
            <w:noWrap/>
            <w:hideMark/>
          </w:tcPr>
          <w:p w14:paraId="55FE2BE8" w14:textId="77777777" w:rsidR="000430E8" w:rsidRPr="002E3A25" w:rsidRDefault="000430E8" w:rsidP="002E3A25">
            <w:pPr>
              <w:jc w:val="right"/>
              <w:rPr>
                <w:rFonts w:cstheme="minorHAnsi"/>
                <w:color w:val="000000"/>
                <w:sz w:val="20"/>
                <w:szCs w:val="20"/>
              </w:rPr>
            </w:pPr>
            <w:r w:rsidRPr="002E3A25">
              <w:rPr>
                <w:rFonts w:cstheme="minorHAnsi"/>
                <w:color w:val="000000"/>
                <w:sz w:val="20"/>
                <w:szCs w:val="20"/>
              </w:rPr>
              <w:t>1030.2</w:t>
            </w:r>
          </w:p>
        </w:tc>
        <w:tc>
          <w:tcPr>
            <w:tcW w:w="0" w:type="auto"/>
            <w:shd w:val="clear" w:color="auto" w:fill="FFC000" w:themeFill="accent4"/>
            <w:noWrap/>
            <w:hideMark/>
          </w:tcPr>
          <w:p w14:paraId="12E7346F" w14:textId="77777777" w:rsidR="000430E8" w:rsidRPr="002E3A25" w:rsidRDefault="000430E8" w:rsidP="002E3A25">
            <w:pPr>
              <w:jc w:val="right"/>
              <w:rPr>
                <w:rFonts w:cstheme="minorHAnsi"/>
                <w:color w:val="000000"/>
                <w:sz w:val="20"/>
                <w:szCs w:val="20"/>
              </w:rPr>
            </w:pPr>
            <w:r w:rsidRPr="002E3A25">
              <w:rPr>
                <w:rFonts w:cstheme="minorHAnsi"/>
                <w:color w:val="000000"/>
                <w:sz w:val="20"/>
                <w:szCs w:val="20"/>
              </w:rPr>
              <w:t>303</w:t>
            </w:r>
          </w:p>
        </w:tc>
        <w:tc>
          <w:tcPr>
            <w:tcW w:w="0" w:type="auto"/>
            <w:shd w:val="clear" w:color="auto" w:fill="FFC000" w:themeFill="accent4"/>
            <w:noWrap/>
            <w:hideMark/>
          </w:tcPr>
          <w:p w14:paraId="4AD32EEF" w14:textId="77777777" w:rsidR="000430E8" w:rsidRPr="002E3A25" w:rsidRDefault="000430E8" w:rsidP="002E3A25">
            <w:pPr>
              <w:jc w:val="right"/>
              <w:rPr>
                <w:rFonts w:cstheme="minorHAnsi"/>
                <w:color w:val="000000"/>
                <w:sz w:val="20"/>
                <w:szCs w:val="20"/>
              </w:rPr>
            </w:pPr>
            <w:r w:rsidRPr="002E3A25">
              <w:rPr>
                <w:rFonts w:cstheme="minorHAnsi"/>
                <w:color w:val="000000"/>
                <w:sz w:val="20"/>
                <w:szCs w:val="20"/>
              </w:rPr>
              <w:t>3.4</w:t>
            </w:r>
          </w:p>
        </w:tc>
      </w:tr>
      <w:tr w:rsidR="000430E8" w:rsidRPr="002E3A25" w14:paraId="462A66DE" w14:textId="77777777" w:rsidTr="000430E8">
        <w:trPr>
          <w:trHeight w:val="320"/>
        </w:trPr>
        <w:tc>
          <w:tcPr>
            <w:tcW w:w="0" w:type="auto"/>
            <w:shd w:val="clear" w:color="auto" w:fill="FFC000" w:themeFill="accent4"/>
            <w:noWrap/>
            <w:hideMark/>
          </w:tcPr>
          <w:p w14:paraId="326A4DB0" w14:textId="77777777" w:rsidR="000430E8" w:rsidRPr="002E3A25" w:rsidRDefault="000430E8" w:rsidP="002E3A25">
            <w:pPr>
              <w:rPr>
                <w:rFonts w:cstheme="minorHAnsi"/>
                <w:color w:val="000000"/>
                <w:sz w:val="20"/>
                <w:szCs w:val="20"/>
              </w:rPr>
            </w:pPr>
            <w:r w:rsidRPr="002E3A25">
              <w:rPr>
                <w:rFonts w:cstheme="minorHAnsi"/>
                <w:color w:val="000000"/>
                <w:sz w:val="20"/>
                <w:szCs w:val="20"/>
              </w:rPr>
              <w:t>Cod/haddock/salmon</w:t>
            </w:r>
          </w:p>
        </w:tc>
        <w:tc>
          <w:tcPr>
            <w:tcW w:w="0" w:type="auto"/>
            <w:shd w:val="clear" w:color="auto" w:fill="FFC000" w:themeFill="accent4"/>
            <w:noWrap/>
            <w:hideMark/>
          </w:tcPr>
          <w:p w14:paraId="33331734" w14:textId="77777777" w:rsidR="000430E8" w:rsidRPr="002E3A25" w:rsidRDefault="000430E8" w:rsidP="002E3A25">
            <w:pPr>
              <w:jc w:val="right"/>
              <w:rPr>
                <w:rFonts w:cstheme="minorHAnsi"/>
                <w:color w:val="000000"/>
                <w:sz w:val="20"/>
                <w:szCs w:val="20"/>
              </w:rPr>
            </w:pPr>
            <w:r w:rsidRPr="002E3A25">
              <w:rPr>
                <w:rFonts w:cstheme="minorHAnsi"/>
                <w:color w:val="000000"/>
                <w:sz w:val="20"/>
                <w:szCs w:val="20"/>
              </w:rPr>
              <w:t>2502.4</w:t>
            </w:r>
          </w:p>
        </w:tc>
        <w:tc>
          <w:tcPr>
            <w:tcW w:w="0" w:type="auto"/>
            <w:shd w:val="clear" w:color="auto" w:fill="FFC000" w:themeFill="accent4"/>
            <w:noWrap/>
            <w:hideMark/>
          </w:tcPr>
          <w:p w14:paraId="4A0DFD8E" w14:textId="77777777" w:rsidR="000430E8" w:rsidRPr="002E3A25" w:rsidRDefault="000430E8" w:rsidP="002E3A25">
            <w:pPr>
              <w:jc w:val="right"/>
              <w:rPr>
                <w:rFonts w:cstheme="minorHAnsi"/>
                <w:color w:val="000000"/>
                <w:sz w:val="20"/>
                <w:szCs w:val="20"/>
              </w:rPr>
            </w:pPr>
            <w:r w:rsidRPr="002E3A25">
              <w:rPr>
                <w:rFonts w:cstheme="minorHAnsi"/>
                <w:color w:val="000000"/>
                <w:sz w:val="20"/>
                <w:szCs w:val="20"/>
              </w:rPr>
              <w:t>736</w:t>
            </w:r>
          </w:p>
        </w:tc>
        <w:tc>
          <w:tcPr>
            <w:tcW w:w="0" w:type="auto"/>
            <w:shd w:val="clear" w:color="auto" w:fill="FFC000" w:themeFill="accent4"/>
            <w:noWrap/>
            <w:hideMark/>
          </w:tcPr>
          <w:p w14:paraId="15C51E5C" w14:textId="77777777" w:rsidR="000430E8" w:rsidRPr="002E3A25" w:rsidRDefault="000430E8" w:rsidP="002E3A25">
            <w:pPr>
              <w:jc w:val="right"/>
              <w:rPr>
                <w:rFonts w:cstheme="minorHAnsi"/>
                <w:color w:val="000000"/>
                <w:sz w:val="20"/>
                <w:szCs w:val="20"/>
              </w:rPr>
            </w:pPr>
            <w:r w:rsidRPr="002E3A25">
              <w:rPr>
                <w:rFonts w:cstheme="minorHAnsi"/>
                <w:color w:val="000000"/>
                <w:sz w:val="20"/>
                <w:szCs w:val="20"/>
              </w:rPr>
              <w:t>3.4</w:t>
            </w:r>
          </w:p>
        </w:tc>
      </w:tr>
      <w:tr w:rsidR="000430E8" w:rsidRPr="002E3A25" w14:paraId="0EBA45FB" w14:textId="77777777" w:rsidTr="000430E8">
        <w:trPr>
          <w:trHeight w:val="320"/>
        </w:trPr>
        <w:tc>
          <w:tcPr>
            <w:tcW w:w="0" w:type="auto"/>
            <w:shd w:val="clear" w:color="auto" w:fill="2F5496" w:themeFill="accent1" w:themeFillShade="BF"/>
            <w:noWrap/>
            <w:hideMark/>
          </w:tcPr>
          <w:p w14:paraId="63B93C5F" w14:textId="77777777" w:rsidR="000430E8" w:rsidRPr="002E3A25" w:rsidRDefault="000430E8" w:rsidP="002E3A25">
            <w:pPr>
              <w:rPr>
                <w:rFonts w:cstheme="minorHAnsi"/>
                <w:color w:val="000000"/>
                <w:sz w:val="20"/>
                <w:szCs w:val="20"/>
              </w:rPr>
            </w:pPr>
            <w:r w:rsidRPr="002E3A25">
              <w:rPr>
                <w:rFonts w:cstheme="minorHAnsi"/>
                <w:color w:val="000000"/>
                <w:sz w:val="20"/>
                <w:szCs w:val="20"/>
              </w:rPr>
              <w:t>Eggs</w:t>
            </w:r>
          </w:p>
        </w:tc>
        <w:tc>
          <w:tcPr>
            <w:tcW w:w="0" w:type="auto"/>
            <w:shd w:val="clear" w:color="auto" w:fill="2F5496" w:themeFill="accent1" w:themeFillShade="BF"/>
            <w:noWrap/>
            <w:hideMark/>
          </w:tcPr>
          <w:p w14:paraId="544DEDAA" w14:textId="77777777" w:rsidR="000430E8" w:rsidRPr="002E3A25" w:rsidRDefault="000430E8" w:rsidP="002E3A25">
            <w:pPr>
              <w:jc w:val="right"/>
              <w:rPr>
                <w:rFonts w:cstheme="minorHAnsi"/>
                <w:color w:val="000000"/>
                <w:sz w:val="20"/>
                <w:szCs w:val="20"/>
              </w:rPr>
            </w:pPr>
            <w:r w:rsidRPr="002E3A25">
              <w:rPr>
                <w:rFonts w:cstheme="minorHAnsi"/>
                <w:color w:val="000000"/>
                <w:sz w:val="20"/>
                <w:szCs w:val="20"/>
              </w:rPr>
              <w:t>1725</w:t>
            </w:r>
          </w:p>
        </w:tc>
        <w:tc>
          <w:tcPr>
            <w:tcW w:w="0" w:type="auto"/>
            <w:shd w:val="clear" w:color="auto" w:fill="2F5496" w:themeFill="accent1" w:themeFillShade="BF"/>
            <w:noWrap/>
            <w:hideMark/>
          </w:tcPr>
          <w:p w14:paraId="4CA374D7" w14:textId="77777777" w:rsidR="000430E8" w:rsidRPr="002E3A25" w:rsidRDefault="000430E8" w:rsidP="002E3A25">
            <w:pPr>
              <w:jc w:val="right"/>
              <w:rPr>
                <w:rFonts w:cstheme="minorHAnsi"/>
                <w:color w:val="000000"/>
                <w:sz w:val="20"/>
                <w:szCs w:val="20"/>
              </w:rPr>
            </w:pPr>
            <w:r w:rsidRPr="002E3A25">
              <w:rPr>
                <w:rFonts w:cstheme="minorHAnsi"/>
                <w:color w:val="000000"/>
                <w:sz w:val="20"/>
                <w:szCs w:val="20"/>
              </w:rPr>
              <w:t>524</w:t>
            </w:r>
          </w:p>
        </w:tc>
        <w:tc>
          <w:tcPr>
            <w:tcW w:w="0" w:type="auto"/>
            <w:shd w:val="clear" w:color="auto" w:fill="2F5496" w:themeFill="accent1" w:themeFillShade="BF"/>
            <w:noWrap/>
            <w:hideMark/>
          </w:tcPr>
          <w:p w14:paraId="35C62D07" w14:textId="77777777" w:rsidR="000430E8" w:rsidRPr="002E3A25" w:rsidRDefault="000430E8" w:rsidP="002E3A25">
            <w:pPr>
              <w:jc w:val="right"/>
              <w:rPr>
                <w:rFonts w:cstheme="minorHAnsi"/>
                <w:color w:val="000000"/>
                <w:sz w:val="20"/>
                <w:szCs w:val="20"/>
              </w:rPr>
            </w:pPr>
            <w:r w:rsidRPr="002E3A25">
              <w:rPr>
                <w:rFonts w:cstheme="minorHAnsi"/>
                <w:color w:val="000000"/>
                <w:sz w:val="20"/>
                <w:szCs w:val="20"/>
              </w:rPr>
              <w:t>3.29198473</w:t>
            </w:r>
          </w:p>
        </w:tc>
      </w:tr>
      <w:tr w:rsidR="000430E8" w:rsidRPr="002E3A25" w14:paraId="2017B181" w14:textId="77777777" w:rsidTr="000430E8">
        <w:trPr>
          <w:trHeight w:val="320"/>
        </w:trPr>
        <w:tc>
          <w:tcPr>
            <w:tcW w:w="0" w:type="auto"/>
            <w:shd w:val="clear" w:color="auto" w:fill="ED7D31" w:themeFill="accent2"/>
            <w:noWrap/>
            <w:hideMark/>
          </w:tcPr>
          <w:p w14:paraId="1B1B58E5" w14:textId="77777777" w:rsidR="000430E8" w:rsidRPr="002E3A25" w:rsidRDefault="000430E8" w:rsidP="002E3A25">
            <w:pPr>
              <w:rPr>
                <w:rFonts w:cstheme="minorHAnsi"/>
                <w:color w:val="000000"/>
                <w:sz w:val="20"/>
                <w:szCs w:val="20"/>
              </w:rPr>
            </w:pPr>
            <w:r w:rsidRPr="002E3A25">
              <w:rPr>
                <w:rFonts w:cstheme="minorHAnsi"/>
                <w:color w:val="000000"/>
                <w:sz w:val="20"/>
                <w:szCs w:val="20"/>
              </w:rPr>
              <w:t>Duck</w:t>
            </w:r>
          </w:p>
        </w:tc>
        <w:tc>
          <w:tcPr>
            <w:tcW w:w="0" w:type="auto"/>
            <w:shd w:val="clear" w:color="auto" w:fill="ED7D31" w:themeFill="accent2"/>
            <w:noWrap/>
            <w:hideMark/>
          </w:tcPr>
          <w:p w14:paraId="032E1134" w14:textId="77777777" w:rsidR="000430E8" w:rsidRPr="002E3A25" w:rsidRDefault="000430E8" w:rsidP="002E3A25">
            <w:pPr>
              <w:jc w:val="right"/>
              <w:rPr>
                <w:rFonts w:cstheme="minorHAnsi"/>
                <w:color w:val="000000"/>
                <w:sz w:val="20"/>
                <w:szCs w:val="20"/>
              </w:rPr>
            </w:pPr>
            <w:r w:rsidRPr="002E3A25">
              <w:rPr>
                <w:rFonts w:cstheme="minorHAnsi"/>
                <w:color w:val="000000"/>
                <w:sz w:val="20"/>
                <w:szCs w:val="20"/>
              </w:rPr>
              <w:t>247.2</w:t>
            </w:r>
          </w:p>
        </w:tc>
        <w:tc>
          <w:tcPr>
            <w:tcW w:w="0" w:type="auto"/>
            <w:shd w:val="clear" w:color="auto" w:fill="ED7D31" w:themeFill="accent2"/>
            <w:noWrap/>
            <w:hideMark/>
          </w:tcPr>
          <w:p w14:paraId="19569A5C" w14:textId="77777777" w:rsidR="000430E8" w:rsidRPr="002E3A25" w:rsidRDefault="000430E8" w:rsidP="002E3A25">
            <w:pPr>
              <w:jc w:val="right"/>
              <w:rPr>
                <w:rFonts w:cstheme="minorHAnsi"/>
                <w:color w:val="000000"/>
                <w:sz w:val="20"/>
                <w:szCs w:val="20"/>
              </w:rPr>
            </w:pPr>
            <w:r w:rsidRPr="002E3A25">
              <w:rPr>
                <w:rFonts w:cstheme="minorHAnsi"/>
                <w:color w:val="000000"/>
                <w:sz w:val="20"/>
                <w:szCs w:val="20"/>
              </w:rPr>
              <w:t>80</w:t>
            </w:r>
          </w:p>
        </w:tc>
        <w:tc>
          <w:tcPr>
            <w:tcW w:w="0" w:type="auto"/>
            <w:shd w:val="clear" w:color="auto" w:fill="ED7D31" w:themeFill="accent2"/>
            <w:noWrap/>
            <w:hideMark/>
          </w:tcPr>
          <w:p w14:paraId="2A6C842E" w14:textId="77777777" w:rsidR="000430E8" w:rsidRPr="002E3A25" w:rsidRDefault="000430E8" w:rsidP="002E3A25">
            <w:pPr>
              <w:jc w:val="right"/>
              <w:rPr>
                <w:rFonts w:cstheme="minorHAnsi"/>
                <w:color w:val="000000"/>
                <w:sz w:val="20"/>
                <w:szCs w:val="20"/>
              </w:rPr>
            </w:pPr>
            <w:r w:rsidRPr="002E3A25">
              <w:rPr>
                <w:rFonts w:cstheme="minorHAnsi"/>
                <w:color w:val="000000"/>
                <w:sz w:val="20"/>
                <w:szCs w:val="20"/>
              </w:rPr>
              <w:t>3.09</w:t>
            </w:r>
          </w:p>
        </w:tc>
      </w:tr>
      <w:tr w:rsidR="000430E8" w:rsidRPr="002E3A25" w14:paraId="2DAFE498" w14:textId="77777777" w:rsidTr="000430E8">
        <w:trPr>
          <w:trHeight w:val="320"/>
        </w:trPr>
        <w:tc>
          <w:tcPr>
            <w:tcW w:w="0" w:type="auto"/>
            <w:shd w:val="clear" w:color="auto" w:fill="FFC000" w:themeFill="accent4"/>
            <w:noWrap/>
            <w:hideMark/>
          </w:tcPr>
          <w:p w14:paraId="48015EB4" w14:textId="77777777" w:rsidR="000430E8" w:rsidRPr="002E3A25" w:rsidRDefault="000430E8" w:rsidP="002E3A25">
            <w:pPr>
              <w:rPr>
                <w:rFonts w:cstheme="minorHAnsi"/>
                <w:color w:val="000000"/>
                <w:sz w:val="20"/>
                <w:szCs w:val="20"/>
              </w:rPr>
            </w:pPr>
            <w:r w:rsidRPr="002E3A25">
              <w:rPr>
                <w:rFonts w:cstheme="minorHAnsi"/>
                <w:color w:val="000000"/>
                <w:sz w:val="20"/>
                <w:szCs w:val="20"/>
              </w:rPr>
              <w:t>Pollock/</w:t>
            </w:r>
            <w:proofErr w:type="spellStart"/>
            <w:r w:rsidRPr="002E3A25">
              <w:rPr>
                <w:rFonts w:cstheme="minorHAnsi"/>
                <w:color w:val="000000"/>
                <w:sz w:val="20"/>
                <w:szCs w:val="20"/>
              </w:rPr>
              <w:t>hoki</w:t>
            </w:r>
            <w:proofErr w:type="spellEnd"/>
          </w:p>
        </w:tc>
        <w:tc>
          <w:tcPr>
            <w:tcW w:w="0" w:type="auto"/>
            <w:shd w:val="clear" w:color="auto" w:fill="FFC000" w:themeFill="accent4"/>
            <w:noWrap/>
            <w:hideMark/>
          </w:tcPr>
          <w:p w14:paraId="779B0C1C" w14:textId="77777777" w:rsidR="000430E8" w:rsidRPr="002E3A25" w:rsidRDefault="000430E8" w:rsidP="002E3A25">
            <w:pPr>
              <w:jc w:val="right"/>
              <w:rPr>
                <w:rFonts w:cstheme="minorHAnsi"/>
                <w:color w:val="000000"/>
                <w:sz w:val="20"/>
                <w:szCs w:val="20"/>
              </w:rPr>
            </w:pPr>
            <w:r w:rsidRPr="002E3A25">
              <w:rPr>
                <w:rFonts w:cstheme="minorHAnsi"/>
                <w:color w:val="000000"/>
                <w:sz w:val="20"/>
                <w:szCs w:val="20"/>
              </w:rPr>
              <w:t>788.8</w:t>
            </w:r>
          </w:p>
        </w:tc>
        <w:tc>
          <w:tcPr>
            <w:tcW w:w="0" w:type="auto"/>
            <w:shd w:val="clear" w:color="auto" w:fill="FFC000" w:themeFill="accent4"/>
            <w:noWrap/>
            <w:hideMark/>
          </w:tcPr>
          <w:p w14:paraId="122C7D85" w14:textId="77777777" w:rsidR="000430E8" w:rsidRPr="002E3A25" w:rsidRDefault="000430E8" w:rsidP="002E3A25">
            <w:pPr>
              <w:jc w:val="right"/>
              <w:rPr>
                <w:rFonts w:cstheme="minorHAnsi"/>
                <w:color w:val="000000"/>
                <w:sz w:val="20"/>
                <w:szCs w:val="20"/>
              </w:rPr>
            </w:pPr>
            <w:r w:rsidRPr="002E3A25">
              <w:rPr>
                <w:rFonts w:cstheme="minorHAnsi"/>
                <w:color w:val="000000"/>
                <w:sz w:val="20"/>
                <w:szCs w:val="20"/>
              </w:rPr>
              <w:t>259</w:t>
            </w:r>
          </w:p>
        </w:tc>
        <w:tc>
          <w:tcPr>
            <w:tcW w:w="0" w:type="auto"/>
            <w:shd w:val="clear" w:color="auto" w:fill="FFC000" w:themeFill="accent4"/>
            <w:noWrap/>
            <w:hideMark/>
          </w:tcPr>
          <w:p w14:paraId="4FD807CB" w14:textId="77777777" w:rsidR="000430E8" w:rsidRPr="002E3A25" w:rsidRDefault="000430E8" w:rsidP="002E3A25">
            <w:pPr>
              <w:jc w:val="right"/>
              <w:rPr>
                <w:rFonts w:cstheme="minorHAnsi"/>
                <w:color w:val="000000"/>
                <w:sz w:val="20"/>
                <w:szCs w:val="20"/>
              </w:rPr>
            </w:pPr>
            <w:r w:rsidRPr="002E3A25">
              <w:rPr>
                <w:rFonts w:cstheme="minorHAnsi"/>
                <w:color w:val="000000"/>
                <w:sz w:val="20"/>
                <w:szCs w:val="20"/>
              </w:rPr>
              <w:t>3.04555985</w:t>
            </w:r>
          </w:p>
        </w:tc>
      </w:tr>
      <w:tr w:rsidR="000430E8" w:rsidRPr="002E3A25" w14:paraId="24EA000B" w14:textId="77777777" w:rsidTr="000430E8">
        <w:trPr>
          <w:trHeight w:val="320"/>
        </w:trPr>
        <w:tc>
          <w:tcPr>
            <w:tcW w:w="0" w:type="auto"/>
            <w:shd w:val="clear" w:color="auto" w:fill="B4C6E7" w:themeFill="accent1" w:themeFillTint="66"/>
            <w:noWrap/>
            <w:hideMark/>
          </w:tcPr>
          <w:p w14:paraId="4FE159A2" w14:textId="77777777" w:rsidR="000430E8" w:rsidRPr="002E3A25" w:rsidRDefault="000430E8" w:rsidP="002E3A25">
            <w:pPr>
              <w:rPr>
                <w:rFonts w:cstheme="minorHAnsi"/>
                <w:color w:val="000000"/>
                <w:sz w:val="20"/>
                <w:szCs w:val="20"/>
              </w:rPr>
            </w:pPr>
            <w:r w:rsidRPr="002E3A25">
              <w:rPr>
                <w:rFonts w:cstheme="minorHAnsi"/>
                <w:color w:val="000000"/>
                <w:sz w:val="20"/>
                <w:szCs w:val="20"/>
              </w:rPr>
              <w:t>Mushrooms</w:t>
            </w:r>
          </w:p>
        </w:tc>
        <w:tc>
          <w:tcPr>
            <w:tcW w:w="0" w:type="auto"/>
            <w:shd w:val="clear" w:color="auto" w:fill="B4C6E7" w:themeFill="accent1" w:themeFillTint="66"/>
            <w:noWrap/>
            <w:hideMark/>
          </w:tcPr>
          <w:p w14:paraId="13388175" w14:textId="77777777" w:rsidR="000430E8" w:rsidRPr="002E3A25" w:rsidRDefault="000430E8" w:rsidP="002E3A25">
            <w:pPr>
              <w:jc w:val="right"/>
              <w:rPr>
                <w:rFonts w:cstheme="minorHAnsi"/>
                <w:color w:val="000000"/>
                <w:sz w:val="20"/>
                <w:szCs w:val="20"/>
              </w:rPr>
            </w:pPr>
            <w:r w:rsidRPr="002E3A25">
              <w:rPr>
                <w:rFonts w:cstheme="minorHAnsi"/>
                <w:color w:val="000000"/>
                <w:sz w:val="20"/>
                <w:szCs w:val="20"/>
              </w:rPr>
              <w:t>2496</w:t>
            </w:r>
          </w:p>
        </w:tc>
        <w:tc>
          <w:tcPr>
            <w:tcW w:w="0" w:type="auto"/>
            <w:shd w:val="clear" w:color="auto" w:fill="B4C6E7" w:themeFill="accent1" w:themeFillTint="66"/>
            <w:noWrap/>
            <w:hideMark/>
          </w:tcPr>
          <w:p w14:paraId="79CB24AA" w14:textId="77777777" w:rsidR="000430E8" w:rsidRPr="002E3A25" w:rsidRDefault="000430E8" w:rsidP="002E3A25">
            <w:pPr>
              <w:jc w:val="right"/>
              <w:rPr>
                <w:rFonts w:cstheme="minorHAnsi"/>
                <w:color w:val="000000"/>
                <w:sz w:val="20"/>
                <w:szCs w:val="20"/>
              </w:rPr>
            </w:pPr>
            <w:r w:rsidRPr="002E3A25">
              <w:rPr>
                <w:rFonts w:cstheme="minorHAnsi"/>
                <w:color w:val="000000"/>
                <w:sz w:val="20"/>
                <w:szCs w:val="20"/>
              </w:rPr>
              <w:t>1023</w:t>
            </w:r>
          </w:p>
        </w:tc>
        <w:tc>
          <w:tcPr>
            <w:tcW w:w="0" w:type="auto"/>
            <w:shd w:val="clear" w:color="auto" w:fill="B4C6E7" w:themeFill="accent1" w:themeFillTint="66"/>
            <w:noWrap/>
            <w:hideMark/>
          </w:tcPr>
          <w:p w14:paraId="014A92AF" w14:textId="77777777" w:rsidR="000430E8" w:rsidRPr="002E3A25" w:rsidRDefault="000430E8" w:rsidP="002E3A25">
            <w:pPr>
              <w:jc w:val="right"/>
              <w:rPr>
                <w:rFonts w:cstheme="minorHAnsi"/>
                <w:color w:val="000000"/>
                <w:sz w:val="20"/>
                <w:szCs w:val="20"/>
              </w:rPr>
            </w:pPr>
            <w:r w:rsidRPr="002E3A25">
              <w:rPr>
                <w:rFonts w:cstheme="minorHAnsi"/>
                <w:color w:val="000000"/>
                <w:sz w:val="20"/>
                <w:szCs w:val="20"/>
              </w:rPr>
              <w:t>2.4398827</w:t>
            </w:r>
          </w:p>
        </w:tc>
      </w:tr>
      <w:tr w:rsidR="000430E8" w:rsidRPr="002E3A25" w14:paraId="748DE0E1" w14:textId="77777777" w:rsidTr="000430E8">
        <w:trPr>
          <w:trHeight w:val="320"/>
        </w:trPr>
        <w:tc>
          <w:tcPr>
            <w:tcW w:w="0" w:type="auto"/>
            <w:shd w:val="clear" w:color="auto" w:fill="A8D08D" w:themeFill="accent6" w:themeFillTint="99"/>
            <w:noWrap/>
            <w:hideMark/>
          </w:tcPr>
          <w:p w14:paraId="40106FE0" w14:textId="77777777" w:rsidR="000430E8" w:rsidRPr="002E3A25" w:rsidRDefault="000430E8" w:rsidP="002E3A25">
            <w:pPr>
              <w:rPr>
                <w:rFonts w:cstheme="minorHAnsi"/>
                <w:color w:val="000000" w:themeColor="text1"/>
                <w:sz w:val="20"/>
                <w:szCs w:val="20"/>
              </w:rPr>
            </w:pPr>
            <w:r w:rsidRPr="002E3A25">
              <w:rPr>
                <w:rFonts w:cstheme="minorHAnsi"/>
                <w:color w:val="000000" w:themeColor="text1"/>
                <w:sz w:val="20"/>
                <w:szCs w:val="20"/>
              </w:rPr>
              <w:t>Fried potatoes</w:t>
            </w:r>
          </w:p>
        </w:tc>
        <w:tc>
          <w:tcPr>
            <w:tcW w:w="0" w:type="auto"/>
            <w:shd w:val="clear" w:color="auto" w:fill="A8D08D" w:themeFill="accent6" w:themeFillTint="99"/>
            <w:noWrap/>
            <w:hideMark/>
          </w:tcPr>
          <w:p w14:paraId="51A0CD76" w14:textId="77777777" w:rsidR="000430E8" w:rsidRPr="002E3A25" w:rsidRDefault="000430E8" w:rsidP="002E3A25">
            <w:pPr>
              <w:jc w:val="right"/>
              <w:rPr>
                <w:rFonts w:cstheme="minorHAnsi"/>
                <w:color w:val="000000" w:themeColor="text1"/>
                <w:sz w:val="20"/>
                <w:szCs w:val="20"/>
              </w:rPr>
            </w:pPr>
            <w:r w:rsidRPr="002E3A25">
              <w:rPr>
                <w:rFonts w:cstheme="minorHAnsi"/>
                <w:color w:val="000000" w:themeColor="text1"/>
                <w:sz w:val="20"/>
                <w:szCs w:val="20"/>
              </w:rPr>
              <w:t>6000</w:t>
            </w:r>
          </w:p>
        </w:tc>
        <w:tc>
          <w:tcPr>
            <w:tcW w:w="0" w:type="auto"/>
            <w:shd w:val="clear" w:color="auto" w:fill="A8D08D" w:themeFill="accent6" w:themeFillTint="99"/>
            <w:noWrap/>
            <w:hideMark/>
          </w:tcPr>
          <w:p w14:paraId="20F70B60" w14:textId="77777777" w:rsidR="000430E8" w:rsidRPr="002E3A25" w:rsidRDefault="000430E8" w:rsidP="002E3A25">
            <w:pPr>
              <w:jc w:val="right"/>
              <w:rPr>
                <w:rFonts w:cstheme="minorHAnsi"/>
                <w:color w:val="000000" w:themeColor="text1"/>
                <w:sz w:val="20"/>
                <w:szCs w:val="20"/>
              </w:rPr>
            </w:pPr>
            <w:r w:rsidRPr="002E3A25">
              <w:rPr>
                <w:rFonts w:cstheme="minorHAnsi"/>
                <w:color w:val="000000" w:themeColor="text1"/>
                <w:sz w:val="20"/>
                <w:szCs w:val="20"/>
              </w:rPr>
              <w:t>3000</w:t>
            </w:r>
          </w:p>
        </w:tc>
        <w:tc>
          <w:tcPr>
            <w:tcW w:w="0" w:type="auto"/>
            <w:shd w:val="clear" w:color="auto" w:fill="A8D08D" w:themeFill="accent6" w:themeFillTint="99"/>
            <w:noWrap/>
            <w:hideMark/>
          </w:tcPr>
          <w:p w14:paraId="407C1DBE" w14:textId="77777777" w:rsidR="000430E8" w:rsidRPr="002E3A25" w:rsidRDefault="000430E8" w:rsidP="002E3A25">
            <w:pPr>
              <w:jc w:val="right"/>
              <w:rPr>
                <w:rFonts w:cstheme="minorHAnsi"/>
                <w:color w:val="000000" w:themeColor="text1"/>
                <w:sz w:val="20"/>
                <w:szCs w:val="20"/>
              </w:rPr>
            </w:pPr>
            <w:r w:rsidRPr="002E3A25">
              <w:rPr>
                <w:rFonts w:cstheme="minorHAnsi"/>
                <w:color w:val="000000" w:themeColor="text1"/>
                <w:sz w:val="20"/>
                <w:szCs w:val="20"/>
              </w:rPr>
              <w:t>2</w:t>
            </w:r>
          </w:p>
        </w:tc>
      </w:tr>
      <w:tr w:rsidR="000430E8" w:rsidRPr="002E3A25" w14:paraId="78DF17D5" w14:textId="77777777" w:rsidTr="000430E8">
        <w:trPr>
          <w:trHeight w:val="320"/>
        </w:trPr>
        <w:tc>
          <w:tcPr>
            <w:tcW w:w="0" w:type="auto"/>
            <w:shd w:val="clear" w:color="auto" w:fill="2F5496" w:themeFill="accent1" w:themeFillShade="BF"/>
            <w:noWrap/>
            <w:hideMark/>
          </w:tcPr>
          <w:p w14:paraId="01F9164C" w14:textId="77777777" w:rsidR="000430E8" w:rsidRPr="002E3A25" w:rsidRDefault="000430E8" w:rsidP="002E3A25">
            <w:pPr>
              <w:rPr>
                <w:rFonts w:cstheme="minorHAnsi"/>
                <w:color w:val="000000"/>
                <w:sz w:val="20"/>
                <w:szCs w:val="20"/>
              </w:rPr>
            </w:pPr>
            <w:r w:rsidRPr="002E3A25">
              <w:rPr>
                <w:rFonts w:cstheme="minorHAnsi"/>
                <w:color w:val="000000"/>
                <w:sz w:val="20"/>
                <w:szCs w:val="20"/>
              </w:rPr>
              <w:t>Oil (cooking)</w:t>
            </w:r>
          </w:p>
        </w:tc>
        <w:tc>
          <w:tcPr>
            <w:tcW w:w="0" w:type="auto"/>
            <w:shd w:val="clear" w:color="auto" w:fill="2F5496" w:themeFill="accent1" w:themeFillShade="BF"/>
            <w:noWrap/>
            <w:hideMark/>
          </w:tcPr>
          <w:p w14:paraId="4BD90D24" w14:textId="77777777" w:rsidR="000430E8" w:rsidRPr="002E3A25" w:rsidRDefault="000430E8" w:rsidP="002E3A25">
            <w:pPr>
              <w:jc w:val="right"/>
              <w:rPr>
                <w:rFonts w:cstheme="minorHAnsi"/>
                <w:color w:val="000000"/>
                <w:sz w:val="20"/>
                <w:szCs w:val="20"/>
              </w:rPr>
            </w:pPr>
            <w:r w:rsidRPr="002E3A25">
              <w:rPr>
                <w:rFonts w:cstheme="minorHAnsi"/>
                <w:color w:val="000000"/>
                <w:sz w:val="20"/>
                <w:szCs w:val="20"/>
              </w:rPr>
              <w:t>1804</w:t>
            </w:r>
          </w:p>
        </w:tc>
        <w:tc>
          <w:tcPr>
            <w:tcW w:w="0" w:type="auto"/>
            <w:shd w:val="clear" w:color="auto" w:fill="2F5496" w:themeFill="accent1" w:themeFillShade="BF"/>
            <w:noWrap/>
            <w:hideMark/>
          </w:tcPr>
          <w:p w14:paraId="60DA0C60" w14:textId="77777777" w:rsidR="000430E8" w:rsidRPr="002E3A25" w:rsidRDefault="000430E8" w:rsidP="002E3A25">
            <w:pPr>
              <w:jc w:val="right"/>
              <w:rPr>
                <w:rFonts w:cstheme="minorHAnsi"/>
                <w:color w:val="000000"/>
                <w:sz w:val="20"/>
                <w:szCs w:val="20"/>
              </w:rPr>
            </w:pPr>
            <w:r w:rsidRPr="002E3A25">
              <w:rPr>
                <w:rFonts w:cstheme="minorHAnsi"/>
                <w:color w:val="000000"/>
                <w:sz w:val="20"/>
                <w:szCs w:val="20"/>
              </w:rPr>
              <w:t>1107</w:t>
            </w:r>
          </w:p>
        </w:tc>
        <w:tc>
          <w:tcPr>
            <w:tcW w:w="0" w:type="auto"/>
            <w:shd w:val="clear" w:color="auto" w:fill="2F5496" w:themeFill="accent1" w:themeFillShade="BF"/>
            <w:noWrap/>
            <w:hideMark/>
          </w:tcPr>
          <w:p w14:paraId="281997BE" w14:textId="77777777" w:rsidR="000430E8" w:rsidRPr="002E3A25" w:rsidRDefault="000430E8" w:rsidP="002E3A25">
            <w:pPr>
              <w:jc w:val="right"/>
              <w:rPr>
                <w:rFonts w:cstheme="minorHAnsi"/>
                <w:color w:val="000000"/>
                <w:sz w:val="20"/>
                <w:szCs w:val="20"/>
              </w:rPr>
            </w:pPr>
            <w:r w:rsidRPr="002E3A25">
              <w:rPr>
                <w:rFonts w:cstheme="minorHAnsi"/>
                <w:color w:val="000000"/>
                <w:sz w:val="20"/>
                <w:szCs w:val="20"/>
              </w:rPr>
              <w:t>1.62962963</w:t>
            </w:r>
          </w:p>
        </w:tc>
      </w:tr>
      <w:tr w:rsidR="000430E8" w:rsidRPr="002E3A25" w14:paraId="4D6CE02F" w14:textId="77777777" w:rsidTr="000430E8">
        <w:trPr>
          <w:trHeight w:val="320"/>
        </w:trPr>
        <w:tc>
          <w:tcPr>
            <w:tcW w:w="0" w:type="auto"/>
            <w:shd w:val="clear" w:color="auto" w:fill="B4C6E7" w:themeFill="accent1" w:themeFillTint="66"/>
            <w:noWrap/>
            <w:hideMark/>
          </w:tcPr>
          <w:p w14:paraId="21A22EFB" w14:textId="77777777" w:rsidR="000430E8" w:rsidRPr="002E3A25" w:rsidRDefault="000430E8" w:rsidP="002E3A25">
            <w:pPr>
              <w:rPr>
                <w:rFonts w:cstheme="minorHAnsi"/>
                <w:color w:val="000000"/>
                <w:sz w:val="20"/>
                <w:szCs w:val="20"/>
              </w:rPr>
            </w:pPr>
            <w:r w:rsidRPr="002E3A25">
              <w:rPr>
                <w:rFonts w:cstheme="minorHAnsi"/>
                <w:color w:val="000000"/>
                <w:sz w:val="20"/>
                <w:szCs w:val="20"/>
              </w:rPr>
              <w:t>Tomatoes (chopped)</w:t>
            </w:r>
          </w:p>
        </w:tc>
        <w:tc>
          <w:tcPr>
            <w:tcW w:w="0" w:type="auto"/>
            <w:shd w:val="clear" w:color="auto" w:fill="B4C6E7" w:themeFill="accent1" w:themeFillTint="66"/>
            <w:noWrap/>
            <w:hideMark/>
          </w:tcPr>
          <w:p w14:paraId="65F11C89" w14:textId="77777777" w:rsidR="000430E8" w:rsidRPr="002E3A25" w:rsidRDefault="000430E8" w:rsidP="002E3A25">
            <w:pPr>
              <w:jc w:val="right"/>
              <w:rPr>
                <w:rFonts w:cstheme="minorHAnsi"/>
                <w:color w:val="000000"/>
                <w:sz w:val="20"/>
                <w:szCs w:val="20"/>
              </w:rPr>
            </w:pPr>
            <w:r w:rsidRPr="002E3A25">
              <w:rPr>
                <w:rFonts w:cstheme="minorHAnsi"/>
                <w:color w:val="000000"/>
                <w:sz w:val="20"/>
                <w:szCs w:val="20"/>
              </w:rPr>
              <w:t>1764</w:t>
            </w:r>
          </w:p>
        </w:tc>
        <w:tc>
          <w:tcPr>
            <w:tcW w:w="0" w:type="auto"/>
            <w:shd w:val="clear" w:color="auto" w:fill="B4C6E7" w:themeFill="accent1" w:themeFillTint="66"/>
            <w:noWrap/>
            <w:hideMark/>
          </w:tcPr>
          <w:p w14:paraId="6DE0AD4D" w14:textId="77777777" w:rsidR="000430E8" w:rsidRPr="002E3A25" w:rsidRDefault="000430E8" w:rsidP="002E3A25">
            <w:pPr>
              <w:jc w:val="right"/>
              <w:rPr>
                <w:rFonts w:cstheme="minorHAnsi"/>
                <w:color w:val="000000"/>
                <w:sz w:val="20"/>
                <w:szCs w:val="20"/>
              </w:rPr>
            </w:pPr>
            <w:r w:rsidRPr="002E3A25">
              <w:rPr>
                <w:rFonts w:cstheme="minorHAnsi"/>
                <w:color w:val="000000"/>
                <w:sz w:val="20"/>
                <w:szCs w:val="20"/>
              </w:rPr>
              <w:t>1200</w:t>
            </w:r>
          </w:p>
        </w:tc>
        <w:tc>
          <w:tcPr>
            <w:tcW w:w="0" w:type="auto"/>
            <w:shd w:val="clear" w:color="auto" w:fill="B4C6E7" w:themeFill="accent1" w:themeFillTint="66"/>
            <w:noWrap/>
            <w:hideMark/>
          </w:tcPr>
          <w:p w14:paraId="5F6554A3" w14:textId="77777777" w:rsidR="000430E8" w:rsidRPr="002E3A25" w:rsidRDefault="000430E8" w:rsidP="002E3A25">
            <w:pPr>
              <w:jc w:val="right"/>
              <w:rPr>
                <w:rFonts w:cstheme="minorHAnsi"/>
                <w:color w:val="000000"/>
                <w:sz w:val="20"/>
                <w:szCs w:val="20"/>
              </w:rPr>
            </w:pPr>
            <w:r w:rsidRPr="002E3A25">
              <w:rPr>
                <w:rFonts w:cstheme="minorHAnsi"/>
                <w:color w:val="000000"/>
                <w:sz w:val="20"/>
                <w:szCs w:val="20"/>
              </w:rPr>
              <w:t>1.47</w:t>
            </w:r>
          </w:p>
        </w:tc>
      </w:tr>
      <w:tr w:rsidR="000430E8" w:rsidRPr="002E3A25" w14:paraId="425BECA8" w14:textId="77777777" w:rsidTr="000430E8">
        <w:trPr>
          <w:trHeight w:val="320"/>
        </w:trPr>
        <w:tc>
          <w:tcPr>
            <w:tcW w:w="0" w:type="auto"/>
            <w:shd w:val="clear" w:color="auto" w:fill="B4C6E7" w:themeFill="accent1" w:themeFillTint="66"/>
            <w:noWrap/>
            <w:hideMark/>
          </w:tcPr>
          <w:p w14:paraId="64E14549" w14:textId="77777777" w:rsidR="000430E8" w:rsidRPr="002E3A25" w:rsidRDefault="000430E8" w:rsidP="002E3A25">
            <w:pPr>
              <w:rPr>
                <w:rFonts w:cstheme="minorHAnsi"/>
                <w:color w:val="000000"/>
                <w:sz w:val="20"/>
                <w:szCs w:val="20"/>
              </w:rPr>
            </w:pPr>
            <w:r w:rsidRPr="002E3A25">
              <w:rPr>
                <w:rFonts w:cstheme="minorHAnsi"/>
                <w:color w:val="000000"/>
                <w:sz w:val="20"/>
                <w:szCs w:val="20"/>
              </w:rPr>
              <w:t>Baked beans</w:t>
            </w:r>
          </w:p>
        </w:tc>
        <w:tc>
          <w:tcPr>
            <w:tcW w:w="0" w:type="auto"/>
            <w:shd w:val="clear" w:color="auto" w:fill="B4C6E7" w:themeFill="accent1" w:themeFillTint="66"/>
            <w:noWrap/>
            <w:hideMark/>
          </w:tcPr>
          <w:p w14:paraId="312BF609" w14:textId="77777777" w:rsidR="000430E8" w:rsidRPr="002E3A25" w:rsidRDefault="000430E8" w:rsidP="002E3A25">
            <w:pPr>
              <w:jc w:val="right"/>
              <w:rPr>
                <w:rFonts w:cstheme="minorHAnsi"/>
                <w:color w:val="000000"/>
                <w:sz w:val="20"/>
                <w:szCs w:val="20"/>
              </w:rPr>
            </w:pPr>
            <w:r w:rsidRPr="002E3A25">
              <w:rPr>
                <w:rFonts w:cstheme="minorHAnsi"/>
                <w:color w:val="000000"/>
                <w:sz w:val="20"/>
                <w:szCs w:val="20"/>
              </w:rPr>
              <w:t>1668.8</w:t>
            </w:r>
          </w:p>
        </w:tc>
        <w:tc>
          <w:tcPr>
            <w:tcW w:w="0" w:type="auto"/>
            <w:shd w:val="clear" w:color="auto" w:fill="B4C6E7" w:themeFill="accent1" w:themeFillTint="66"/>
            <w:noWrap/>
            <w:hideMark/>
          </w:tcPr>
          <w:p w14:paraId="7E8A7C0D" w14:textId="77777777" w:rsidR="000430E8" w:rsidRPr="002E3A25" w:rsidRDefault="000430E8" w:rsidP="002E3A25">
            <w:pPr>
              <w:jc w:val="right"/>
              <w:rPr>
                <w:rFonts w:cstheme="minorHAnsi"/>
                <w:color w:val="000000"/>
                <w:sz w:val="20"/>
                <w:szCs w:val="20"/>
              </w:rPr>
            </w:pPr>
            <w:r w:rsidRPr="002E3A25">
              <w:rPr>
                <w:rFonts w:cstheme="minorHAnsi"/>
                <w:color w:val="000000"/>
                <w:sz w:val="20"/>
                <w:szCs w:val="20"/>
              </w:rPr>
              <w:t>1192</w:t>
            </w:r>
          </w:p>
        </w:tc>
        <w:tc>
          <w:tcPr>
            <w:tcW w:w="0" w:type="auto"/>
            <w:shd w:val="clear" w:color="auto" w:fill="B4C6E7" w:themeFill="accent1" w:themeFillTint="66"/>
            <w:noWrap/>
            <w:hideMark/>
          </w:tcPr>
          <w:p w14:paraId="21C5F530" w14:textId="77777777" w:rsidR="000430E8" w:rsidRPr="002E3A25" w:rsidRDefault="000430E8" w:rsidP="002E3A25">
            <w:pPr>
              <w:jc w:val="right"/>
              <w:rPr>
                <w:rFonts w:cstheme="minorHAnsi"/>
                <w:color w:val="000000"/>
                <w:sz w:val="20"/>
                <w:szCs w:val="20"/>
              </w:rPr>
            </w:pPr>
            <w:r w:rsidRPr="002E3A25">
              <w:rPr>
                <w:rFonts w:cstheme="minorHAnsi"/>
                <w:color w:val="000000"/>
                <w:sz w:val="20"/>
                <w:szCs w:val="20"/>
              </w:rPr>
              <w:t>1.4</w:t>
            </w:r>
          </w:p>
        </w:tc>
      </w:tr>
      <w:tr w:rsidR="000430E8" w:rsidRPr="002E3A25" w14:paraId="6C472C37" w14:textId="77777777" w:rsidTr="000430E8">
        <w:trPr>
          <w:trHeight w:val="320"/>
        </w:trPr>
        <w:tc>
          <w:tcPr>
            <w:tcW w:w="0" w:type="auto"/>
            <w:shd w:val="clear" w:color="auto" w:fill="A6A6A6" w:themeFill="background1" w:themeFillShade="A6"/>
            <w:noWrap/>
            <w:hideMark/>
          </w:tcPr>
          <w:p w14:paraId="5B92C80A" w14:textId="77777777" w:rsidR="000430E8" w:rsidRPr="002E3A25" w:rsidRDefault="000430E8" w:rsidP="002E3A25">
            <w:pPr>
              <w:rPr>
                <w:rFonts w:cstheme="minorHAnsi"/>
                <w:color w:val="000000"/>
                <w:sz w:val="20"/>
                <w:szCs w:val="20"/>
              </w:rPr>
            </w:pPr>
            <w:r w:rsidRPr="002E3A25">
              <w:rPr>
                <w:rFonts w:cstheme="minorHAnsi"/>
                <w:color w:val="000000"/>
                <w:sz w:val="20"/>
                <w:szCs w:val="20"/>
              </w:rPr>
              <w:t>Milk (powder)</w:t>
            </w:r>
          </w:p>
        </w:tc>
        <w:tc>
          <w:tcPr>
            <w:tcW w:w="0" w:type="auto"/>
            <w:shd w:val="clear" w:color="auto" w:fill="A6A6A6" w:themeFill="background1" w:themeFillShade="A6"/>
            <w:noWrap/>
            <w:hideMark/>
          </w:tcPr>
          <w:p w14:paraId="29110DC3" w14:textId="77777777" w:rsidR="000430E8" w:rsidRPr="002E3A25" w:rsidRDefault="000430E8" w:rsidP="002E3A25">
            <w:pPr>
              <w:jc w:val="right"/>
              <w:rPr>
                <w:rFonts w:cstheme="minorHAnsi"/>
                <w:color w:val="000000"/>
                <w:sz w:val="20"/>
                <w:szCs w:val="20"/>
              </w:rPr>
            </w:pPr>
            <w:r w:rsidRPr="002E3A25">
              <w:rPr>
                <w:rFonts w:cstheme="minorHAnsi"/>
                <w:color w:val="000000"/>
                <w:sz w:val="20"/>
                <w:szCs w:val="20"/>
              </w:rPr>
              <w:t>583.2</w:t>
            </w:r>
          </w:p>
        </w:tc>
        <w:tc>
          <w:tcPr>
            <w:tcW w:w="0" w:type="auto"/>
            <w:shd w:val="clear" w:color="auto" w:fill="A6A6A6" w:themeFill="background1" w:themeFillShade="A6"/>
            <w:noWrap/>
            <w:hideMark/>
          </w:tcPr>
          <w:p w14:paraId="0E49BB6C" w14:textId="77777777" w:rsidR="000430E8" w:rsidRPr="002E3A25" w:rsidRDefault="000430E8" w:rsidP="002E3A25">
            <w:pPr>
              <w:jc w:val="right"/>
              <w:rPr>
                <w:rFonts w:cstheme="minorHAnsi"/>
                <w:color w:val="000000"/>
                <w:sz w:val="20"/>
                <w:szCs w:val="20"/>
              </w:rPr>
            </w:pPr>
            <w:r w:rsidRPr="002E3A25">
              <w:rPr>
                <w:rFonts w:cstheme="minorHAnsi"/>
                <w:color w:val="000000"/>
                <w:sz w:val="20"/>
                <w:szCs w:val="20"/>
              </w:rPr>
              <w:t>486</w:t>
            </w:r>
          </w:p>
        </w:tc>
        <w:tc>
          <w:tcPr>
            <w:tcW w:w="0" w:type="auto"/>
            <w:shd w:val="clear" w:color="auto" w:fill="A6A6A6" w:themeFill="background1" w:themeFillShade="A6"/>
            <w:noWrap/>
            <w:hideMark/>
          </w:tcPr>
          <w:p w14:paraId="3DA7DFF2" w14:textId="77777777" w:rsidR="000430E8" w:rsidRPr="002E3A25" w:rsidRDefault="000430E8" w:rsidP="002E3A25">
            <w:pPr>
              <w:jc w:val="right"/>
              <w:rPr>
                <w:rFonts w:cstheme="minorHAnsi"/>
                <w:color w:val="000000"/>
                <w:sz w:val="20"/>
                <w:szCs w:val="20"/>
              </w:rPr>
            </w:pPr>
            <w:r w:rsidRPr="002E3A25">
              <w:rPr>
                <w:rFonts w:cstheme="minorHAnsi"/>
                <w:color w:val="000000"/>
                <w:sz w:val="20"/>
                <w:szCs w:val="20"/>
              </w:rPr>
              <w:t>1.2</w:t>
            </w:r>
          </w:p>
        </w:tc>
      </w:tr>
      <w:tr w:rsidR="000430E8" w:rsidRPr="002E3A25" w14:paraId="6595FCA7" w14:textId="77777777" w:rsidTr="000430E8">
        <w:trPr>
          <w:trHeight w:val="320"/>
        </w:trPr>
        <w:tc>
          <w:tcPr>
            <w:tcW w:w="0" w:type="auto"/>
            <w:shd w:val="clear" w:color="auto" w:fill="2F5496" w:themeFill="accent1" w:themeFillShade="BF"/>
            <w:noWrap/>
            <w:hideMark/>
          </w:tcPr>
          <w:p w14:paraId="01782A01" w14:textId="77777777" w:rsidR="000430E8" w:rsidRPr="002E3A25" w:rsidRDefault="000430E8" w:rsidP="002E3A25">
            <w:pPr>
              <w:rPr>
                <w:rFonts w:cstheme="minorHAnsi"/>
                <w:color w:val="000000"/>
                <w:sz w:val="20"/>
                <w:szCs w:val="20"/>
              </w:rPr>
            </w:pPr>
            <w:r w:rsidRPr="002E3A25">
              <w:rPr>
                <w:rFonts w:cstheme="minorHAnsi"/>
                <w:color w:val="000000"/>
                <w:sz w:val="20"/>
                <w:szCs w:val="20"/>
              </w:rPr>
              <w:t>Wine (cooking)</w:t>
            </w:r>
          </w:p>
        </w:tc>
        <w:tc>
          <w:tcPr>
            <w:tcW w:w="0" w:type="auto"/>
            <w:shd w:val="clear" w:color="auto" w:fill="2F5496" w:themeFill="accent1" w:themeFillShade="BF"/>
            <w:noWrap/>
            <w:hideMark/>
          </w:tcPr>
          <w:p w14:paraId="79F00AC1" w14:textId="77777777" w:rsidR="000430E8" w:rsidRPr="002E3A25" w:rsidRDefault="000430E8" w:rsidP="002E3A25">
            <w:pPr>
              <w:jc w:val="right"/>
              <w:rPr>
                <w:rFonts w:cstheme="minorHAnsi"/>
                <w:color w:val="000000"/>
                <w:sz w:val="20"/>
                <w:szCs w:val="20"/>
              </w:rPr>
            </w:pPr>
            <w:r w:rsidRPr="002E3A25">
              <w:rPr>
                <w:rFonts w:cstheme="minorHAnsi"/>
                <w:color w:val="000000"/>
                <w:sz w:val="20"/>
                <w:szCs w:val="20"/>
              </w:rPr>
              <w:t>1296</w:t>
            </w:r>
          </w:p>
        </w:tc>
        <w:tc>
          <w:tcPr>
            <w:tcW w:w="0" w:type="auto"/>
            <w:shd w:val="clear" w:color="auto" w:fill="2F5496" w:themeFill="accent1" w:themeFillShade="BF"/>
            <w:noWrap/>
            <w:hideMark/>
          </w:tcPr>
          <w:p w14:paraId="08D97645" w14:textId="77777777" w:rsidR="000430E8" w:rsidRPr="002E3A25" w:rsidRDefault="000430E8" w:rsidP="002E3A25">
            <w:pPr>
              <w:jc w:val="right"/>
              <w:rPr>
                <w:rFonts w:cstheme="minorHAnsi"/>
                <w:color w:val="000000"/>
                <w:sz w:val="20"/>
                <w:szCs w:val="20"/>
              </w:rPr>
            </w:pPr>
            <w:r w:rsidRPr="002E3A25">
              <w:rPr>
                <w:rFonts w:cstheme="minorHAnsi"/>
                <w:color w:val="000000"/>
                <w:sz w:val="20"/>
                <w:szCs w:val="20"/>
              </w:rPr>
              <w:t>1080</w:t>
            </w:r>
          </w:p>
        </w:tc>
        <w:tc>
          <w:tcPr>
            <w:tcW w:w="0" w:type="auto"/>
            <w:shd w:val="clear" w:color="auto" w:fill="2F5496" w:themeFill="accent1" w:themeFillShade="BF"/>
            <w:noWrap/>
            <w:hideMark/>
          </w:tcPr>
          <w:p w14:paraId="199AE027" w14:textId="77777777" w:rsidR="000430E8" w:rsidRPr="002E3A25" w:rsidRDefault="000430E8" w:rsidP="002E3A25">
            <w:pPr>
              <w:jc w:val="right"/>
              <w:rPr>
                <w:rFonts w:cstheme="minorHAnsi"/>
                <w:color w:val="000000"/>
                <w:sz w:val="20"/>
                <w:szCs w:val="20"/>
              </w:rPr>
            </w:pPr>
            <w:r w:rsidRPr="002E3A25">
              <w:rPr>
                <w:rFonts w:cstheme="minorHAnsi"/>
                <w:color w:val="000000"/>
                <w:sz w:val="20"/>
                <w:szCs w:val="20"/>
              </w:rPr>
              <w:t>1.2</w:t>
            </w:r>
          </w:p>
        </w:tc>
      </w:tr>
      <w:tr w:rsidR="000430E8" w:rsidRPr="002E3A25" w14:paraId="44079C85" w14:textId="77777777" w:rsidTr="000430E8">
        <w:trPr>
          <w:trHeight w:val="320"/>
        </w:trPr>
        <w:tc>
          <w:tcPr>
            <w:tcW w:w="0" w:type="auto"/>
            <w:shd w:val="clear" w:color="auto" w:fill="2F5496" w:themeFill="accent1" w:themeFillShade="BF"/>
            <w:noWrap/>
            <w:hideMark/>
          </w:tcPr>
          <w:p w14:paraId="460A6D42" w14:textId="77777777" w:rsidR="000430E8" w:rsidRPr="002E3A25" w:rsidRDefault="000430E8" w:rsidP="002E3A25">
            <w:pPr>
              <w:rPr>
                <w:rFonts w:cstheme="minorHAnsi"/>
                <w:color w:val="000000"/>
                <w:sz w:val="20"/>
                <w:szCs w:val="20"/>
              </w:rPr>
            </w:pPr>
            <w:r w:rsidRPr="002E3A25">
              <w:rPr>
                <w:rFonts w:cstheme="minorHAnsi"/>
                <w:color w:val="000000"/>
                <w:sz w:val="20"/>
                <w:szCs w:val="20"/>
              </w:rPr>
              <w:t>Flour</w:t>
            </w:r>
          </w:p>
        </w:tc>
        <w:tc>
          <w:tcPr>
            <w:tcW w:w="0" w:type="auto"/>
            <w:shd w:val="clear" w:color="auto" w:fill="2F5496" w:themeFill="accent1" w:themeFillShade="BF"/>
            <w:noWrap/>
            <w:hideMark/>
          </w:tcPr>
          <w:p w14:paraId="190E479C" w14:textId="77777777" w:rsidR="000430E8" w:rsidRPr="002E3A25" w:rsidRDefault="000430E8" w:rsidP="002E3A25">
            <w:pPr>
              <w:jc w:val="right"/>
              <w:rPr>
                <w:rFonts w:cstheme="minorHAnsi"/>
                <w:color w:val="000000"/>
                <w:sz w:val="20"/>
                <w:szCs w:val="20"/>
              </w:rPr>
            </w:pPr>
            <w:r w:rsidRPr="002E3A25">
              <w:rPr>
                <w:rFonts w:cstheme="minorHAnsi"/>
                <w:color w:val="000000"/>
                <w:sz w:val="20"/>
                <w:szCs w:val="20"/>
              </w:rPr>
              <w:t>1568</w:t>
            </w:r>
          </w:p>
        </w:tc>
        <w:tc>
          <w:tcPr>
            <w:tcW w:w="0" w:type="auto"/>
            <w:shd w:val="clear" w:color="auto" w:fill="2F5496" w:themeFill="accent1" w:themeFillShade="BF"/>
            <w:noWrap/>
            <w:hideMark/>
          </w:tcPr>
          <w:p w14:paraId="53DDDBDA" w14:textId="77777777" w:rsidR="000430E8" w:rsidRPr="002E3A25" w:rsidRDefault="000430E8" w:rsidP="002E3A25">
            <w:pPr>
              <w:jc w:val="right"/>
              <w:rPr>
                <w:rFonts w:cstheme="minorHAnsi"/>
                <w:color w:val="000000"/>
                <w:sz w:val="20"/>
                <w:szCs w:val="20"/>
              </w:rPr>
            </w:pPr>
            <w:r w:rsidRPr="002E3A25">
              <w:rPr>
                <w:rFonts w:cstheme="minorHAnsi"/>
                <w:color w:val="000000"/>
                <w:sz w:val="20"/>
                <w:szCs w:val="20"/>
              </w:rPr>
              <w:t>2240</w:t>
            </w:r>
          </w:p>
        </w:tc>
        <w:tc>
          <w:tcPr>
            <w:tcW w:w="0" w:type="auto"/>
            <w:shd w:val="clear" w:color="auto" w:fill="2F5496" w:themeFill="accent1" w:themeFillShade="BF"/>
            <w:noWrap/>
            <w:hideMark/>
          </w:tcPr>
          <w:p w14:paraId="01480C2C" w14:textId="77777777" w:rsidR="000430E8" w:rsidRPr="002E3A25" w:rsidRDefault="000430E8" w:rsidP="002E3A25">
            <w:pPr>
              <w:jc w:val="right"/>
              <w:rPr>
                <w:rFonts w:cstheme="minorHAnsi"/>
                <w:color w:val="000000"/>
                <w:sz w:val="20"/>
                <w:szCs w:val="20"/>
              </w:rPr>
            </w:pPr>
            <w:r w:rsidRPr="002E3A25">
              <w:rPr>
                <w:rFonts w:cstheme="minorHAnsi"/>
                <w:color w:val="000000"/>
                <w:sz w:val="20"/>
                <w:szCs w:val="20"/>
              </w:rPr>
              <w:t>0.7</w:t>
            </w:r>
          </w:p>
        </w:tc>
      </w:tr>
      <w:tr w:rsidR="000430E8" w:rsidRPr="002E3A25" w14:paraId="6DEA6BED" w14:textId="77777777" w:rsidTr="000430E8">
        <w:trPr>
          <w:trHeight w:val="320"/>
        </w:trPr>
        <w:tc>
          <w:tcPr>
            <w:tcW w:w="0" w:type="auto"/>
            <w:shd w:val="clear" w:color="auto" w:fill="B4C6E7" w:themeFill="accent1" w:themeFillTint="66"/>
            <w:noWrap/>
            <w:hideMark/>
          </w:tcPr>
          <w:p w14:paraId="730C7E6B" w14:textId="77777777" w:rsidR="000430E8" w:rsidRPr="002E3A25" w:rsidRDefault="000430E8" w:rsidP="002E3A25">
            <w:pPr>
              <w:rPr>
                <w:rFonts w:cstheme="minorHAnsi"/>
                <w:color w:val="000000"/>
                <w:sz w:val="20"/>
                <w:szCs w:val="20"/>
              </w:rPr>
            </w:pPr>
            <w:r w:rsidRPr="002E3A25">
              <w:rPr>
                <w:rFonts w:cstheme="minorHAnsi"/>
                <w:color w:val="000000"/>
                <w:sz w:val="20"/>
                <w:szCs w:val="20"/>
              </w:rPr>
              <w:t>Frozen veg</w:t>
            </w:r>
          </w:p>
        </w:tc>
        <w:tc>
          <w:tcPr>
            <w:tcW w:w="0" w:type="auto"/>
            <w:shd w:val="clear" w:color="auto" w:fill="B4C6E7" w:themeFill="accent1" w:themeFillTint="66"/>
            <w:noWrap/>
            <w:hideMark/>
          </w:tcPr>
          <w:p w14:paraId="415ACDF3" w14:textId="77777777" w:rsidR="000430E8" w:rsidRPr="002E3A25" w:rsidRDefault="000430E8" w:rsidP="002E3A25">
            <w:pPr>
              <w:jc w:val="right"/>
              <w:rPr>
                <w:rFonts w:cstheme="minorHAnsi"/>
                <w:color w:val="000000"/>
                <w:sz w:val="20"/>
                <w:szCs w:val="20"/>
              </w:rPr>
            </w:pPr>
            <w:r w:rsidRPr="002E3A25">
              <w:rPr>
                <w:rFonts w:cstheme="minorHAnsi"/>
                <w:color w:val="000000"/>
                <w:sz w:val="20"/>
                <w:szCs w:val="20"/>
              </w:rPr>
              <w:t>1311</w:t>
            </w:r>
          </w:p>
        </w:tc>
        <w:tc>
          <w:tcPr>
            <w:tcW w:w="0" w:type="auto"/>
            <w:shd w:val="clear" w:color="auto" w:fill="B4C6E7" w:themeFill="accent1" w:themeFillTint="66"/>
            <w:noWrap/>
            <w:hideMark/>
          </w:tcPr>
          <w:p w14:paraId="539BBF83" w14:textId="77777777" w:rsidR="000430E8" w:rsidRPr="002E3A25" w:rsidRDefault="000430E8" w:rsidP="002E3A25">
            <w:pPr>
              <w:jc w:val="right"/>
              <w:rPr>
                <w:rFonts w:cstheme="minorHAnsi"/>
                <w:color w:val="000000"/>
                <w:sz w:val="20"/>
                <w:szCs w:val="20"/>
              </w:rPr>
            </w:pPr>
            <w:r w:rsidRPr="002E3A25">
              <w:rPr>
                <w:rFonts w:cstheme="minorHAnsi"/>
                <w:color w:val="000000"/>
                <w:sz w:val="20"/>
                <w:szCs w:val="20"/>
              </w:rPr>
              <w:t>2880</w:t>
            </w:r>
          </w:p>
        </w:tc>
        <w:tc>
          <w:tcPr>
            <w:tcW w:w="0" w:type="auto"/>
            <w:shd w:val="clear" w:color="auto" w:fill="B4C6E7" w:themeFill="accent1" w:themeFillTint="66"/>
            <w:noWrap/>
            <w:hideMark/>
          </w:tcPr>
          <w:p w14:paraId="190EF56F" w14:textId="77777777" w:rsidR="000430E8" w:rsidRPr="002E3A25" w:rsidRDefault="000430E8" w:rsidP="002E3A25">
            <w:pPr>
              <w:jc w:val="right"/>
              <w:rPr>
                <w:rFonts w:cstheme="minorHAnsi"/>
                <w:color w:val="000000"/>
                <w:sz w:val="20"/>
                <w:szCs w:val="20"/>
              </w:rPr>
            </w:pPr>
            <w:r w:rsidRPr="002E3A25">
              <w:rPr>
                <w:rFonts w:cstheme="minorHAnsi"/>
                <w:color w:val="000000"/>
                <w:sz w:val="20"/>
                <w:szCs w:val="20"/>
              </w:rPr>
              <w:t>0.45520833</w:t>
            </w:r>
          </w:p>
        </w:tc>
      </w:tr>
      <w:tr w:rsidR="000430E8" w:rsidRPr="002E3A25" w14:paraId="04089069" w14:textId="77777777" w:rsidTr="000430E8">
        <w:trPr>
          <w:trHeight w:val="320"/>
        </w:trPr>
        <w:tc>
          <w:tcPr>
            <w:tcW w:w="0" w:type="auto"/>
            <w:shd w:val="clear" w:color="auto" w:fill="B4C6E7" w:themeFill="accent1" w:themeFillTint="66"/>
            <w:noWrap/>
            <w:hideMark/>
          </w:tcPr>
          <w:p w14:paraId="553B63AC" w14:textId="77777777" w:rsidR="000430E8" w:rsidRPr="002E3A25" w:rsidRDefault="000430E8" w:rsidP="002E3A25">
            <w:pPr>
              <w:rPr>
                <w:rFonts w:cstheme="minorHAnsi"/>
                <w:color w:val="000000"/>
                <w:sz w:val="20"/>
                <w:szCs w:val="20"/>
              </w:rPr>
            </w:pPr>
            <w:r w:rsidRPr="002E3A25">
              <w:rPr>
                <w:rFonts w:cstheme="minorHAnsi"/>
                <w:color w:val="000000"/>
                <w:sz w:val="20"/>
                <w:szCs w:val="20"/>
              </w:rPr>
              <w:t>Potatoes</w:t>
            </w:r>
          </w:p>
        </w:tc>
        <w:tc>
          <w:tcPr>
            <w:tcW w:w="0" w:type="auto"/>
            <w:shd w:val="clear" w:color="auto" w:fill="B4C6E7" w:themeFill="accent1" w:themeFillTint="66"/>
            <w:noWrap/>
            <w:hideMark/>
          </w:tcPr>
          <w:p w14:paraId="626BB1FF" w14:textId="77777777" w:rsidR="000430E8" w:rsidRPr="002E3A25" w:rsidRDefault="000430E8" w:rsidP="002E3A25">
            <w:pPr>
              <w:jc w:val="right"/>
              <w:rPr>
                <w:rFonts w:cstheme="minorHAnsi"/>
                <w:color w:val="000000"/>
                <w:sz w:val="20"/>
                <w:szCs w:val="20"/>
              </w:rPr>
            </w:pPr>
            <w:r w:rsidRPr="002E3A25">
              <w:rPr>
                <w:rFonts w:cstheme="minorHAnsi"/>
                <w:color w:val="000000"/>
                <w:sz w:val="20"/>
                <w:szCs w:val="20"/>
              </w:rPr>
              <w:t>1104</w:t>
            </w:r>
          </w:p>
        </w:tc>
        <w:tc>
          <w:tcPr>
            <w:tcW w:w="0" w:type="auto"/>
            <w:shd w:val="clear" w:color="auto" w:fill="B4C6E7" w:themeFill="accent1" w:themeFillTint="66"/>
            <w:noWrap/>
            <w:hideMark/>
          </w:tcPr>
          <w:p w14:paraId="58986EC8" w14:textId="77777777" w:rsidR="000430E8" w:rsidRPr="002E3A25" w:rsidRDefault="000430E8" w:rsidP="002E3A25">
            <w:pPr>
              <w:jc w:val="right"/>
              <w:rPr>
                <w:rFonts w:cstheme="minorHAnsi"/>
                <w:color w:val="000000"/>
                <w:sz w:val="20"/>
                <w:szCs w:val="20"/>
              </w:rPr>
            </w:pPr>
            <w:r w:rsidRPr="002E3A25">
              <w:rPr>
                <w:rFonts w:cstheme="minorHAnsi"/>
                <w:color w:val="000000"/>
                <w:sz w:val="20"/>
                <w:szCs w:val="20"/>
              </w:rPr>
              <w:t>3000</w:t>
            </w:r>
          </w:p>
        </w:tc>
        <w:tc>
          <w:tcPr>
            <w:tcW w:w="0" w:type="auto"/>
            <w:shd w:val="clear" w:color="auto" w:fill="B4C6E7" w:themeFill="accent1" w:themeFillTint="66"/>
            <w:noWrap/>
            <w:hideMark/>
          </w:tcPr>
          <w:p w14:paraId="6ADEE51E" w14:textId="77777777" w:rsidR="000430E8" w:rsidRPr="002E3A25" w:rsidRDefault="000430E8" w:rsidP="002E3A25">
            <w:pPr>
              <w:jc w:val="right"/>
              <w:rPr>
                <w:rFonts w:cstheme="minorHAnsi"/>
                <w:color w:val="000000"/>
                <w:sz w:val="20"/>
                <w:szCs w:val="20"/>
              </w:rPr>
            </w:pPr>
            <w:r w:rsidRPr="002E3A25">
              <w:rPr>
                <w:rFonts w:cstheme="minorHAnsi"/>
                <w:color w:val="000000"/>
                <w:sz w:val="20"/>
                <w:szCs w:val="20"/>
              </w:rPr>
              <w:t>0.368</w:t>
            </w:r>
          </w:p>
        </w:tc>
      </w:tr>
      <w:tr w:rsidR="000430E8" w:rsidRPr="002E3A25" w14:paraId="256D87A7" w14:textId="77777777" w:rsidTr="000430E8">
        <w:trPr>
          <w:trHeight w:val="320"/>
        </w:trPr>
        <w:tc>
          <w:tcPr>
            <w:tcW w:w="0" w:type="auto"/>
            <w:shd w:val="clear" w:color="auto" w:fill="C45911" w:themeFill="accent2" w:themeFillShade="BF"/>
            <w:noWrap/>
            <w:hideMark/>
          </w:tcPr>
          <w:p w14:paraId="5798BDD2" w14:textId="77777777" w:rsidR="000430E8" w:rsidRPr="002E3A25" w:rsidRDefault="000430E8" w:rsidP="002E3A25">
            <w:pPr>
              <w:rPr>
                <w:rFonts w:cstheme="minorHAnsi"/>
                <w:color w:val="000000"/>
                <w:sz w:val="20"/>
                <w:szCs w:val="20"/>
              </w:rPr>
            </w:pPr>
            <w:r w:rsidRPr="002E3A25">
              <w:rPr>
                <w:rFonts w:cstheme="minorHAnsi"/>
                <w:color w:val="000000"/>
                <w:sz w:val="20"/>
                <w:szCs w:val="20"/>
              </w:rPr>
              <w:t>Fizzy drinks/squash</w:t>
            </w:r>
          </w:p>
        </w:tc>
        <w:tc>
          <w:tcPr>
            <w:tcW w:w="0" w:type="auto"/>
            <w:shd w:val="clear" w:color="auto" w:fill="C45911" w:themeFill="accent2" w:themeFillShade="BF"/>
            <w:noWrap/>
            <w:hideMark/>
          </w:tcPr>
          <w:p w14:paraId="19B70B8A" w14:textId="77777777" w:rsidR="000430E8" w:rsidRPr="002E3A25" w:rsidRDefault="000430E8" w:rsidP="002E3A25">
            <w:pPr>
              <w:jc w:val="right"/>
              <w:rPr>
                <w:rFonts w:cstheme="minorHAnsi"/>
                <w:color w:val="000000"/>
                <w:sz w:val="20"/>
                <w:szCs w:val="20"/>
              </w:rPr>
            </w:pPr>
            <w:r w:rsidRPr="002E3A25">
              <w:rPr>
                <w:rFonts w:cstheme="minorHAnsi"/>
                <w:color w:val="000000"/>
                <w:sz w:val="20"/>
                <w:szCs w:val="20"/>
              </w:rPr>
              <w:t>2236</w:t>
            </w:r>
          </w:p>
        </w:tc>
        <w:tc>
          <w:tcPr>
            <w:tcW w:w="0" w:type="auto"/>
            <w:shd w:val="clear" w:color="auto" w:fill="C45911" w:themeFill="accent2" w:themeFillShade="BF"/>
            <w:noWrap/>
            <w:hideMark/>
          </w:tcPr>
          <w:p w14:paraId="1E427657" w14:textId="77777777" w:rsidR="000430E8" w:rsidRPr="002E3A25" w:rsidRDefault="000430E8" w:rsidP="002E3A25">
            <w:pPr>
              <w:jc w:val="right"/>
              <w:rPr>
                <w:rFonts w:cstheme="minorHAnsi"/>
                <w:color w:val="000000"/>
                <w:sz w:val="20"/>
                <w:szCs w:val="20"/>
              </w:rPr>
            </w:pPr>
            <w:r w:rsidRPr="002E3A25">
              <w:rPr>
                <w:rFonts w:cstheme="minorHAnsi"/>
                <w:color w:val="000000"/>
                <w:sz w:val="20"/>
                <w:szCs w:val="20"/>
              </w:rPr>
              <w:t>7043</w:t>
            </w:r>
          </w:p>
        </w:tc>
        <w:tc>
          <w:tcPr>
            <w:tcW w:w="0" w:type="auto"/>
            <w:shd w:val="clear" w:color="auto" w:fill="C45911" w:themeFill="accent2" w:themeFillShade="BF"/>
            <w:noWrap/>
            <w:hideMark/>
          </w:tcPr>
          <w:p w14:paraId="76C2ACD6" w14:textId="77777777" w:rsidR="000430E8" w:rsidRPr="002E3A25" w:rsidRDefault="000430E8" w:rsidP="002E3A25">
            <w:pPr>
              <w:jc w:val="right"/>
              <w:rPr>
                <w:rFonts w:cstheme="minorHAnsi"/>
                <w:color w:val="000000"/>
                <w:sz w:val="20"/>
                <w:szCs w:val="20"/>
              </w:rPr>
            </w:pPr>
            <w:r w:rsidRPr="002E3A25">
              <w:rPr>
                <w:rFonts w:cstheme="minorHAnsi"/>
                <w:color w:val="000000"/>
                <w:sz w:val="20"/>
                <w:szCs w:val="20"/>
              </w:rPr>
              <w:t>0.31747835</w:t>
            </w:r>
          </w:p>
        </w:tc>
      </w:tr>
      <w:tr w:rsidR="000430E8" w:rsidRPr="002E3A25" w14:paraId="0621CD0F" w14:textId="77777777" w:rsidTr="000430E8">
        <w:trPr>
          <w:trHeight w:val="320"/>
        </w:trPr>
        <w:tc>
          <w:tcPr>
            <w:tcW w:w="0" w:type="auto"/>
            <w:shd w:val="clear" w:color="auto" w:fill="auto"/>
            <w:noWrap/>
            <w:hideMark/>
          </w:tcPr>
          <w:p w14:paraId="75F9D985" w14:textId="77777777" w:rsidR="000430E8" w:rsidRPr="002E3A25" w:rsidRDefault="000430E8" w:rsidP="002E3A25">
            <w:pPr>
              <w:rPr>
                <w:rFonts w:cstheme="minorHAnsi"/>
                <w:color w:val="000000"/>
                <w:sz w:val="20"/>
                <w:szCs w:val="20"/>
              </w:rPr>
            </w:pPr>
            <w:r w:rsidRPr="002E3A25">
              <w:rPr>
                <w:rFonts w:cstheme="minorHAnsi"/>
                <w:color w:val="000000"/>
                <w:sz w:val="20"/>
                <w:szCs w:val="20"/>
              </w:rPr>
              <w:t>Total</w:t>
            </w:r>
          </w:p>
        </w:tc>
        <w:tc>
          <w:tcPr>
            <w:tcW w:w="0" w:type="auto"/>
            <w:shd w:val="clear" w:color="auto" w:fill="auto"/>
            <w:noWrap/>
            <w:hideMark/>
          </w:tcPr>
          <w:p w14:paraId="0D1ACAF1" w14:textId="77777777" w:rsidR="000430E8" w:rsidRPr="002E3A25" w:rsidRDefault="000430E8" w:rsidP="002E3A25">
            <w:pPr>
              <w:jc w:val="right"/>
              <w:rPr>
                <w:rFonts w:cstheme="minorHAnsi"/>
                <w:color w:val="000000"/>
                <w:sz w:val="20"/>
                <w:szCs w:val="20"/>
              </w:rPr>
            </w:pPr>
            <w:r w:rsidRPr="002E3A25">
              <w:rPr>
                <w:rFonts w:cstheme="minorHAnsi"/>
                <w:color w:val="000000"/>
                <w:sz w:val="20"/>
                <w:szCs w:val="20"/>
              </w:rPr>
              <w:t>157089.6</w:t>
            </w:r>
          </w:p>
        </w:tc>
        <w:tc>
          <w:tcPr>
            <w:tcW w:w="0" w:type="auto"/>
            <w:shd w:val="clear" w:color="auto" w:fill="auto"/>
            <w:noWrap/>
            <w:hideMark/>
          </w:tcPr>
          <w:p w14:paraId="57E82A55" w14:textId="77777777" w:rsidR="000430E8" w:rsidRPr="002E3A25" w:rsidRDefault="000430E8" w:rsidP="002E3A25">
            <w:pPr>
              <w:jc w:val="right"/>
              <w:rPr>
                <w:rFonts w:cstheme="minorHAnsi"/>
                <w:color w:val="000000"/>
                <w:sz w:val="20"/>
                <w:szCs w:val="20"/>
              </w:rPr>
            </w:pPr>
            <w:r w:rsidRPr="002E3A25">
              <w:rPr>
                <w:rFonts w:cstheme="minorHAnsi"/>
                <w:color w:val="000000"/>
                <w:sz w:val="20"/>
                <w:szCs w:val="20"/>
              </w:rPr>
              <w:t>37278.2</w:t>
            </w:r>
          </w:p>
        </w:tc>
        <w:tc>
          <w:tcPr>
            <w:tcW w:w="0" w:type="auto"/>
            <w:shd w:val="clear" w:color="auto" w:fill="auto"/>
            <w:noWrap/>
            <w:hideMark/>
          </w:tcPr>
          <w:p w14:paraId="00ACF439" w14:textId="77777777" w:rsidR="000430E8" w:rsidRPr="002E3A25" w:rsidRDefault="000430E8" w:rsidP="002E3A25">
            <w:pPr>
              <w:jc w:val="right"/>
              <w:rPr>
                <w:rFonts w:cstheme="minorHAnsi"/>
                <w:sz w:val="20"/>
                <w:szCs w:val="20"/>
              </w:rPr>
            </w:pPr>
            <w:r w:rsidRPr="002E3A25">
              <w:rPr>
                <w:rFonts w:cstheme="minorHAnsi"/>
                <w:sz w:val="20"/>
                <w:szCs w:val="20"/>
              </w:rPr>
              <w:t>n/a</w:t>
            </w:r>
          </w:p>
        </w:tc>
      </w:tr>
    </w:tbl>
    <w:p w14:paraId="25674324" w14:textId="0B08BAFE" w:rsidR="002168BC" w:rsidRPr="002E3A25" w:rsidRDefault="002168BC" w:rsidP="002E3A25">
      <w:pPr>
        <w:rPr>
          <w:rFonts w:cstheme="minorHAnsi"/>
        </w:rPr>
      </w:pPr>
    </w:p>
    <w:p w14:paraId="0050D0FA" w14:textId="68FA5AEB" w:rsidR="007F01D1" w:rsidRPr="002E3A25" w:rsidRDefault="000430E8" w:rsidP="002E3A25">
      <w:pPr>
        <w:rPr>
          <w:rFonts w:cstheme="minorHAnsi"/>
        </w:rPr>
      </w:pPr>
      <w:r w:rsidRPr="002E3A25">
        <w:rPr>
          <w:rFonts w:cstheme="minorHAnsi"/>
          <w:noProof/>
        </w:rPr>
        <w:drawing>
          <wp:anchor distT="0" distB="0" distL="114300" distR="114300" simplePos="0" relativeHeight="251658240" behindDoc="1" locked="0" layoutInCell="1" allowOverlap="1" wp14:anchorId="42D0DB8A" wp14:editId="75808216">
            <wp:simplePos x="0" y="0"/>
            <wp:positionH relativeFrom="column">
              <wp:posOffset>3933190</wp:posOffset>
            </wp:positionH>
            <wp:positionV relativeFrom="paragraph">
              <wp:posOffset>137795</wp:posOffset>
            </wp:positionV>
            <wp:extent cx="5705475" cy="4333875"/>
            <wp:effectExtent l="0" t="0" r="0" b="0"/>
            <wp:wrapNone/>
            <wp:docPr id="48" name="Chart 48">
              <a:extLst xmlns:a="http://schemas.openxmlformats.org/drawingml/2006/main">
                <a:ext uri="{FF2B5EF4-FFF2-40B4-BE49-F238E27FC236}">
                  <a16:creationId xmlns:a16="http://schemas.microsoft.com/office/drawing/2014/main" id="{D00BDD6F-6FDD-7240-8DCB-F8DCE451F7E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page">
              <wp14:pctWidth>0</wp14:pctWidth>
            </wp14:sizeRelH>
            <wp14:sizeRelV relativeFrom="page">
              <wp14:pctHeight>0</wp14:pctHeight>
            </wp14:sizeRelV>
          </wp:anchor>
        </w:drawing>
      </w:r>
    </w:p>
    <w:p w14:paraId="5CEC3D1B" w14:textId="77777777" w:rsidR="000430E8" w:rsidRPr="002E3A25" w:rsidRDefault="000430E8" w:rsidP="002E3A25">
      <w:pPr>
        <w:rPr>
          <w:rFonts w:cstheme="minorHAnsi"/>
          <w:b/>
          <w:bCs/>
        </w:rPr>
      </w:pPr>
    </w:p>
    <w:p w14:paraId="54869F92" w14:textId="77777777" w:rsidR="000430E8" w:rsidRPr="002E3A25" w:rsidRDefault="000430E8" w:rsidP="002E3A25">
      <w:pPr>
        <w:rPr>
          <w:rFonts w:cstheme="minorHAnsi"/>
          <w:b/>
          <w:bCs/>
        </w:rPr>
      </w:pPr>
    </w:p>
    <w:p w14:paraId="008971E6" w14:textId="77777777" w:rsidR="000430E8" w:rsidRPr="002E3A25" w:rsidRDefault="000430E8" w:rsidP="002E3A25">
      <w:pPr>
        <w:rPr>
          <w:rFonts w:cstheme="minorHAnsi"/>
          <w:b/>
          <w:bCs/>
        </w:rPr>
      </w:pPr>
    </w:p>
    <w:p w14:paraId="2C5FB9CF" w14:textId="77777777" w:rsidR="000430E8" w:rsidRPr="002E3A25" w:rsidRDefault="000430E8" w:rsidP="002E3A25">
      <w:pPr>
        <w:rPr>
          <w:rFonts w:cstheme="minorHAnsi"/>
          <w:b/>
          <w:bCs/>
        </w:rPr>
      </w:pPr>
    </w:p>
    <w:p w14:paraId="04560215" w14:textId="77777777" w:rsidR="000430E8" w:rsidRPr="002E3A25" w:rsidRDefault="000430E8" w:rsidP="002E3A25">
      <w:pPr>
        <w:rPr>
          <w:rFonts w:cstheme="minorHAnsi"/>
          <w:b/>
          <w:bCs/>
        </w:rPr>
      </w:pPr>
    </w:p>
    <w:p w14:paraId="31492A9E" w14:textId="00AF682A" w:rsidR="000430E8" w:rsidRPr="002E3A25" w:rsidRDefault="000430E8" w:rsidP="002E3A25">
      <w:pPr>
        <w:rPr>
          <w:rFonts w:cstheme="minorHAnsi"/>
          <w:b/>
          <w:bCs/>
        </w:rPr>
      </w:pPr>
    </w:p>
    <w:p w14:paraId="6D049B6B" w14:textId="77777777" w:rsidR="000430E8" w:rsidRPr="002E3A25" w:rsidRDefault="000430E8" w:rsidP="002E3A25">
      <w:pPr>
        <w:rPr>
          <w:rFonts w:cstheme="minorHAnsi"/>
          <w:b/>
          <w:bCs/>
        </w:rPr>
      </w:pPr>
    </w:p>
    <w:p w14:paraId="6854DEC4" w14:textId="77777777" w:rsidR="000430E8" w:rsidRPr="002E3A25" w:rsidRDefault="000430E8" w:rsidP="002E3A25">
      <w:pPr>
        <w:rPr>
          <w:rFonts w:cstheme="minorHAnsi"/>
          <w:b/>
          <w:bCs/>
        </w:rPr>
      </w:pPr>
    </w:p>
    <w:p w14:paraId="77D59BF1" w14:textId="77777777" w:rsidR="000430E8" w:rsidRPr="002E3A25" w:rsidRDefault="000430E8" w:rsidP="002E3A25">
      <w:pPr>
        <w:rPr>
          <w:rFonts w:cstheme="minorHAnsi"/>
          <w:b/>
          <w:bCs/>
        </w:rPr>
      </w:pPr>
    </w:p>
    <w:p w14:paraId="34D1214F" w14:textId="77777777" w:rsidR="000430E8" w:rsidRPr="002E3A25" w:rsidRDefault="000430E8" w:rsidP="002E3A25">
      <w:pPr>
        <w:rPr>
          <w:rFonts w:cstheme="minorHAnsi"/>
          <w:b/>
          <w:bCs/>
        </w:rPr>
      </w:pPr>
    </w:p>
    <w:p w14:paraId="16C41B99" w14:textId="77777777" w:rsidR="000430E8" w:rsidRPr="002E3A25" w:rsidRDefault="000430E8" w:rsidP="002E3A25">
      <w:pPr>
        <w:rPr>
          <w:rFonts w:cstheme="minorHAnsi"/>
          <w:b/>
          <w:bCs/>
        </w:rPr>
      </w:pPr>
    </w:p>
    <w:p w14:paraId="0D2528C1" w14:textId="77777777" w:rsidR="000430E8" w:rsidRPr="002E3A25" w:rsidRDefault="000430E8" w:rsidP="002E3A25">
      <w:pPr>
        <w:rPr>
          <w:rFonts w:cstheme="minorHAnsi"/>
          <w:b/>
          <w:bCs/>
        </w:rPr>
      </w:pPr>
    </w:p>
    <w:p w14:paraId="417387CD" w14:textId="77777777" w:rsidR="000430E8" w:rsidRPr="002E3A25" w:rsidRDefault="000430E8" w:rsidP="002E3A25">
      <w:pPr>
        <w:rPr>
          <w:rFonts w:cstheme="minorHAnsi"/>
          <w:b/>
          <w:bCs/>
        </w:rPr>
      </w:pPr>
    </w:p>
    <w:p w14:paraId="58A29B9D" w14:textId="77777777" w:rsidR="000430E8" w:rsidRPr="002E3A25" w:rsidRDefault="000430E8" w:rsidP="002E3A25">
      <w:pPr>
        <w:rPr>
          <w:rFonts w:cstheme="minorHAnsi"/>
          <w:b/>
          <w:bCs/>
        </w:rPr>
      </w:pPr>
    </w:p>
    <w:p w14:paraId="27F66815" w14:textId="462D518A" w:rsidR="000430E8" w:rsidRPr="002E3A25" w:rsidRDefault="000430E8" w:rsidP="002E3A25">
      <w:pPr>
        <w:rPr>
          <w:rFonts w:cstheme="minorHAnsi"/>
          <w:b/>
          <w:bCs/>
        </w:rPr>
      </w:pPr>
    </w:p>
    <w:p w14:paraId="2D250DC2" w14:textId="77777777" w:rsidR="000430E8" w:rsidRPr="002E3A25" w:rsidRDefault="000430E8" w:rsidP="002E3A25">
      <w:pPr>
        <w:rPr>
          <w:rFonts w:cstheme="minorHAnsi"/>
          <w:b/>
          <w:bCs/>
        </w:rPr>
      </w:pPr>
    </w:p>
    <w:p w14:paraId="2D0F9F85" w14:textId="77777777" w:rsidR="000430E8" w:rsidRPr="002E3A25" w:rsidRDefault="000430E8" w:rsidP="002E3A25">
      <w:pPr>
        <w:rPr>
          <w:rFonts w:cstheme="minorHAnsi"/>
          <w:b/>
          <w:bCs/>
        </w:rPr>
      </w:pPr>
    </w:p>
    <w:p w14:paraId="5C80AFA7" w14:textId="77777777" w:rsidR="000430E8" w:rsidRPr="002E3A25" w:rsidRDefault="000430E8" w:rsidP="002E3A25">
      <w:pPr>
        <w:rPr>
          <w:rFonts w:cstheme="minorHAnsi"/>
          <w:b/>
          <w:bCs/>
        </w:rPr>
      </w:pPr>
    </w:p>
    <w:p w14:paraId="4ECE80D0" w14:textId="77777777" w:rsidR="000430E8" w:rsidRPr="002E3A25" w:rsidRDefault="000430E8" w:rsidP="002E3A25">
      <w:pPr>
        <w:rPr>
          <w:rFonts w:cstheme="minorHAnsi"/>
          <w:b/>
          <w:bCs/>
        </w:rPr>
      </w:pPr>
    </w:p>
    <w:p w14:paraId="5AADCD3B" w14:textId="77777777" w:rsidR="000430E8" w:rsidRPr="002E3A25" w:rsidRDefault="000430E8" w:rsidP="002E3A25">
      <w:pPr>
        <w:rPr>
          <w:rFonts w:cstheme="minorHAnsi"/>
          <w:b/>
          <w:bCs/>
        </w:rPr>
      </w:pPr>
    </w:p>
    <w:p w14:paraId="22329867" w14:textId="77777777" w:rsidR="000430E8" w:rsidRPr="002E3A25" w:rsidRDefault="000430E8" w:rsidP="002E3A25">
      <w:pPr>
        <w:rPr>
          <w:rFonts w:cstheme="minorHAnsi"/>
          <w:b/>
          <w:bCs/>
        </w:rPr>
      </w:pPr>
    </w:p>
    <w:p w14:paraId="401995B2" w14:textId="77777777" w:rsidR="000430E8" w:rsidRPr="002E3A25" w:rsidRDefault="000430E8" w:rsidP="002E3A25">
      <w:pPr>
        <w:rPr>
          <w:rFonts w:cstheme="minorHAnsi"/>
          <w:b/>
          <w:bCs/>
        </w:rPr>
      </w:pPr>
    </w:p>
    <w:p w14:paraId="39096AF1" w14:textId="499B8F5D" w:rsidR="000430E8" w:rsidRPr="002E3A25" w:rsidRDefault="000430E8" w:rsidP="002E3A25">
      <w:pPr>
        <w:rPr>
          <w:rFonts w:cstheme="minorHAnsi"/>
          <w:b/>
          <w:bCs/>
        </w:rPr>
      </w:pPr>
      <w:r w:rsidRPr="002E3A25">
        <w:rPr>
          <w:rFonts w:cstheme="minorHAnsi"/>
          <w:b/>
          <w:bCs/>
          <w:noProof/>
        </w:rPr>
        <mc:AlternateContent>
          <mc:Choice Requires="wps">
            <w:drawing>
              <wp:anchor distT="0" distB="0" distL="114300" distR="114300" simplePos="0" relativeHeight="251659264" behindDoc="0" locked="0" layoutInCell="1" allowOverlap="1" wp14:anchorId="58028CFB" wp14:editId="5E0B6A3F">
                <wp:simplePos x="0" y="0"/>
                <wp:positionH relativeFrom="column">
                  <wp:posOffset>4914900</wp:posOffset>
                </wp:positionH>
                <wp:positionV relativeFrom="paragraph">
                  <wp:posOffset>69215</wp:posOffset>
                </wp:positionV>
                <wp:extent cx="3800475" cy="371475"/>
                <wp:effectExtent l="0" t="0" r="0" b="0"/>
                <wp:wrapNone/>
                <wp:docPr id="5" name="Text Box 5"/>
                <wp:cNvGraphicFramePr/>
                <a:graphic xmlns:a="http://schemas.openxmlformats.org/drawingml/2006/main">
                  <a:graphicData uri="http://schemas.microsoft.com/office/word/2010/wordprocessingShape">
                    <wps:wsp>
                      <wps:cNvSpPr txBox="1"/>
                      <wps:spPr>
                        <a:xfrm>
                          <a:off x="0" y="0"/>
                          <a:ext cx="3800475" cy="371475"/>
                        </a:xfrm>
                        <a:prstGeom prst="rect">
                          <a:avLst/>
                        </a:prstGeom>
                        <a:solidFill>
                          <a:schemeClr val="lt1"/>
                        </a:solidFill>
                        <a:ln w="6350">
                          <a:noFill/>
                        </a:ln>
                      </wps:spPr>
                      <wps:txbx>
                        <w:txbxContent>
                          <w:p w14:paraId="51C59EA7" w14:textId="25643F64" w:rsidR="00FF7372" w:rsidRPr="007F01D1" w:rsidRDefault="00FF7372" w:rsidP="00FF7372">
                            <w:r>
                              <w:rPr>
                                <w:b/>
                                <w:bCs/>
                              </w:rPr>
                              <w:t xml:space="preserve">Figure 3: </w:t>
                            </w:r>
                            <w:r>
                              <w:t xml:space="preserve">Categorised summary of food production data </w:t>
                            </w:r>
                          </w:p>
                          <w:p w14:paraId="2654E98D" w14:textId="77777777" w:rsidR="000430E8" w:rsidRDefault="000430E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8028CFB" id="Text Box 5" o:spid="_x0000_s1032" type="#_x0000_t202" style="position:absolute;margin-left:387pt;margin-top:5.45pt;width:299.25pt;height:29.2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" fillcolor="white [3201]" stroked="f" strokeweight=".5pt">
                <v:textbox>
                  <w:txbxContent>
                    <w:p w14:paraId="51C59EA7" w14:textId="25643F64" w:rsidR="00FF7372" w:rsidRPr="007F01D1" w:rsidRDefault="00FF7372" w:rsidP="00FF7372">
                      <w:r>
                        <w:rPr>
                          <w:b/>
                          <w:bCs/>
                        </w:rPr>
                        <w:t xml:space="preserve">Figure 3: </w:t>
                      </w:r>
                      <w:r>
                        <w:t xml:space="preserve">Categorised summary of food production data </w:t>
                      </w:r>
                    </w:p>
                    <w:p w14:paraId="2654E98D" w14:textId="77777777" w:rsidR="000430E8" w:rsidRDefault="000430E8"/>
                  </w:txbxContent>
                </v:textbox>
              </v:shape>
            </w:pict>
          </mc:Fallback>
        </mc:AlternateContent>
      </w:r>
    </w:p>
    <w:p w14:paraId="0F644377" w14:textId="091CE08E" w:rsidR="000430E8" w:rsidRPr="002E3A25" w:rsidRDefault="000430E8" w:rsidP="002E3A25">
      <w:pPr>
        <w:rPr>
          <w:rFonts w:cstheme="minorHAnsi"/>
          <w:b/>
          <w:bCs/>
        </w:rPr>
      </w:pPr>
    </w:p>
    <w:p w14:paraId="155717A9" w14:textId="77777777" w:rsidR="000430E8" w:rsidRPr="002E3A25" w:rsidRDefault="000430E8" w:rsidP="002E3A25">
      <w:pPr>
        <w:rPr>
          <w:rFonts w:cstheme="minorHAnsi"/>
          <w:b/>
          <w:bCs/>
        </w:rPr>
      </w:pPr>
    </w:p>
    <w:p w14:paraId="571E2D11" w14:textId="6FD7CC22" w:rsidR="000430E8" w:rsidRPr="002E3A25" w:rsidRDefault="00FF7372" w:rsidP="002E3A25">
      <w:pPr>
        <w:rPr>
          <w:rFonts w:cstheme="minorHAnsi"/>
          <w:b/>
          <w:bCs/>
        </w:rPr>
      </w:pPr>
      <w:r w:rsidRPr="002E3A25">
        <w:rPr>
          <w:rFonts w:cstheme="minorHAnsi"/>
          <w:b/>
          <w:bCs/>
          <w:noProof/>
        </w:rPr>
        <mc:AlternateContent>
          <mc:Choice Requires="wps">
            <w:drawing>
              <wp:anchor distT="0" distB="0" distL="114300" distR="114300" simplePos="0" relativeHeight="251663360" behindDoc="0" locked="0" layoutInCell="1" allowOverlap="1" wp14:anchorId="58B7A0A3" wp14:editId="76F7CE39">
                <wp:simplePos x="0" y="0"/>
                <wp:positionH relativeFrom="column">
                  <wp:posOffset>4914900</wp:posOffset>
                </wp:positionH>
                <wp:positionV relativeFrom="paragraph">
                  <wp:posOffset>101600</wp:posOffset>
                </wp:positionV>
                <wp:extent cx="3800475" cy="542925"/>
                <wp:effectExtent l="0" t="0" r="0" b="3175"/>
                <wp:wrapNone/>
                <wp:docPr id="7" name="Text Box 7"/>
                <wp:cNvGraphicFramePr/>
                <a:graphic xmlns:a="http://schemas.openxmlformats.org/drawingml/2006/main">
                  <a:graphicData uri="http://schemas.microsoft.com/office/word/2010/wordprocessingShape">
                    <wps:wsp>
                      <wps:cNvSpPr txBox="1"/>
                      <wps:spPr>
                        <a:xfrm>
                          <a:off x="0" y="0"/>
                          <a:ext cx="3800475" cy="542925"/>
                        </a:xfrm>
                        <a:prstGeom prst="rect">
                          <a:avLst/>
                        </a:prstGeom>
                        <a:solidFill>
                          <a:schemeClr val="lt1"/>
                        </a:solidFill>
                        <a:ln w="6350">
                          <a:noFill/>
                        </a:ln>
                      </wps:spPr>
                      <wps:txbx>
                        <w:txbxContent>
                          <w:p w14:paraId="70BF113E" w14:textId="4F05468F" w:rsidR="00FF7372" w:rsidRPr="00FF7372" w:rsidRDefault="00FF7372" w:rsidP="00FF7372">
                            <w:r>
                              <w:t>*</w:t>
                            </w:r>
                            <w:proofErr w:type="gramStart"/>
                            <w:r>
                              <w:t>note</w:t>
                            </w:r>
                            <w:proofErr w:type="gramEnd"/>
                            <w:r>
                              <w:t xml:space="preserve"> that colours from fig.3 correspond to their constituent food types in table 2</w:t>
                            </w:r>
                          </w:p>
                          <w:p w14:paraId="6D057387" w14:textId="77777777" w:rsidR="00FF7372" w:rsidRDefault="00FF7372" w:rsidP="00FF737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8B7A0A3" id="Text Box 7" o:spid="_x0000_s1033" type="#_x0000_t202" style="position:absolute;margin-left:387pt;margin-top:8pt;width:299.25pt;height:42.7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" fillcolor="white [3201]" stroked="f" strokeweight=".5pt">
                <v:textbox>
                  <w:txbxContent>
                    <w:p w14:paraId="70BF113E" w14:textId="4F05468F" w:rsidR="00FF7372" w:rsidRPr="00FF7372" w:rsidRDefault="00FF7372" w:rsidP="00FF7372">
                      <w:r>
                        <w:t>*</w:t>
                      </w:r>
                      <w:proofErr w:type="gramStart"/>
                      <w:r>
                        <w:t>note</w:t>
                      </w:r>
                      <w:proofErr w:type="gramEnd"/>
                      <w:r>
                        <w:t xml:space="preserve"> that colours from fig.3 correspond to their constituent food types in table 2</w:t>
                      </w:r>
                    </w:p>
                    <w:p w14:paraId="6D057387" w14:textId="77777777" w:rsidR="00FF7372" w:rsidRDefault="00FF7372" w:rsidP="00FF7372"/>
                  </w:txbxContent>
                </v:textbox>
              </v:shape>
            </w:pict>
          </mc:Fallback>
        </mc:AlternateContent>
      </w:r>
    </w:p>
    <w:p w14:paraId="794972E8" w14:textId="52D6F529" w:rsidR="000430E8" w:rsidRPr="002E3A25" w:rsidRDefault="000430E8" w:rsidP="002E3A25">
      <w:pPr>
        <w:rPr>
          <w:rFonts w:cstheme="minorHAnsi"/>
          <w:b/>
          <w:bCs/>
        </w:rPr>
      </w:pPr>
      <w:r w:rsidRPr="002E3A25">
        <w:rPr>
          <w:rFonts w:cstheme="minorHAnsi"/>
          <w:b/>
          <w:bCs/>
          <w:noProof/>
        </w:rPr>
        <mc:AlternateContent>
          <mc:Choice Requires="wps">
            <w:drawing>
              <wp:anchor distT="0" distB="0" distL="114300" distR="114300" simplePos="0" relativeHeight="251661312" behindDoc="0" locked="0" layoutInCell="1" allowOverlap="1" wp14:anchorId="17A53DC4" wp14:editId="1BAF4AA8">
                <wp:simplePos x="0" y="0"/>
                <wp:positionH relativeFrom="column">
                  <wp:posOffset>-447675</wp:posOffset>
                </wp:positionH>
                <wp:positionV relativeFrom="paragraph">
                  <wp:posOffset>144145</wp:posOffset>
                </wp:positionV>
                <wp:extent cx="4448175" cy="571500"/>
                <wp:effectExtent l="0" t="0" r="0" b="0"/>
                <wp:wrapNone/>
                <wp:docPr id="6" name="Text Box 6"/>
                <wp:cNvGraphicFramePr/>
                <a:graphic xmlns:a="http://schemas.openxmlformats.org/drawingml/2006/main">
                  <a:graphicData uri="http://schemas.microsoft.com/office/word/2010/wordprocessingShape">
                    <wps:wsp>
                      <wps:cNvSpPr txBox="1"/>
                      <wps:spPr>
                        <a:xfrm>
                          <a:off x="0" y="0"/>
                          <a:ext cx="4448175" cy="571500"/>
                        </a:xfrm>
                        <a:prstGeom prst="rect">
                          <a:avLst/>
                        </a:prstGeom>
                        <a:solidFill>
                          <a:schemeClr val="lt1"/>
                        </a:solidFill>
                        <a:ln w="6350">
                          <a:noFill/>
                        </a:ln>
                      </wps:spPr>
                      <wps:txbx>
                        <w:txbxContent>
                          <w:p w14:paraId="25532F79" w14:textId="464BE2A2" w:rsidR="000430E8" w:rsidRDefault="000430E8" w:rsidP="000430E8">
                            <w:r>
                              <w:rPr>
                                <w:b/>
                                <w:bCs/>
                              </w:rPr>
                              <w:t xml:space="preserve">Table 2: </w:t>
                            </w:r>
                            <w:r>
                              <w:t>Summary of food production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7A53DC4" id="Text Box 6" o:spid="_x0000_s1034" type="#_x0000_t202" style="position:absolute;margin-left:-35.25pt;margin-top:11.35pt;width:350.25pt;height:4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" fillcolor="white [3201]" stroked="f" strokeweight=".5pt">
                <v:textbox>
                  <w:txbxContent>
                    <w:p w14:paraId="25532F79" w14:textId="464BE2A2" w:rsidR="000430E8" w:rsidRDefault="000430E8" w:rsidP="000430E8">
                      <w:r>
                        <w:rPr>
                          <w:b/>
                          <w:bCs/>
                        </w:rPr>
                        <w:t xml:space="preserve">Table 2: </w:t>
                      </w:r>
                      <w:r>
                        <w:t>Summary of food production data</w:t>
                      </w:r>
                    </w:p>
                  </w:txbxContent>
                </v:textbox>
              </v:shape>
            </w:pict>
          </mc:Fallback>
        </mc:AlternateContent>
      </w:r>
    </w:p>
    <w:p w14:paraId="377B9710" w14:textId="77777777" w:rsidR="000430E8" w:rsidRPr="002E3A25" w:rsidRDefault="000430E8" w:rsidP="002E3A25">
      <w:pPr>
        <w:rPr>
          <w:rFonts w:cstheme="minorHAnsi"/>
          <w:b/>
          <w:bCs/>
        </w:rPr>
      </w:pPr>
    </w:p>
    <w:p w14:paraId="07FDC434" w14:textId="7500B70E" w:rsidR="000430E8" w:rsidRPr="002E3A25" w:rsidRDefault="000430E8" w:rsidP="002E3A25">
      <w:pPr>
        <w:rPr>
          <w:rFonts w:cstheme="minorHAnsi"/>
        </w:rPr>
      </w:pPr>
      <w:r w:rsidRPr="002E3A25">
        <w:rPr>
          <w:rFonts w:cstheme="minorHAnsi"/>
          <w:noProof/>
        </w:rPr>
        <w:lastRenderedPageBreak/>
        <w:drawing>
          <wp:anchor distT="0" distB="0" distL="114300" distR="114300" simplePos="0" relativeHeight="251657216" behindDoc="1" locked="0" layoutInCell="1" allowOverlap="1" wp14:anchorId="3ABBF1A5" wp14:editId="2ECFE2E1">
            <wp:simplePos x="0" y="0"/>
            <wp:positionH relativeFrom="column">
              <wp:posOffset>-200025</wp:posOffset>
            </wp:positionH>
            <wp:positionV relativeFrom="paragraph">
              <wp:posOffset>-571500</wp:posOffset>
            </wp:positionV>
            <wp:extent cx="9286875" cy="5924550"/>
            <wp:effectExtent l="0" t="0" r="0" b="0"/>
            <wp:wrapNone/>
            <wp:docPr id="1" name="Chart 1">
              <a:extLst xmlns:a="http://schemas.openxmlformats.org/drawingml/2006/main">
                <a:ext uri="{FF2B5EF4-FFF2-40B4-BE49-F238E27FC236}">
                  <a16:creationId xmlns:a16="http://schemas.microsoft.com/office/drawing/2014/main" id="{9764E3BF-F344-1344-AD5C-5B5289C52D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page">
              <wp14:pctWidth>0</wp14:pctWidth>
            </wp14:sizeRelH>
            <wp14:sizeRelV relativeFrom="page">
              <wp14:pctHeight>0</wp14:pctHeight>
            </wp14:sizeRelV>
          </wp:anchor>
        </w:drawing>
      </w:r>
    </w:p>
    <w:p w14:paraId="558D3057" w14:textId="033855B7" w:rsidR="000430E8" w:rsidRPr="002E3A25" w:rsidRDefault="000430E8" w:rsidP="002E3A25">
      <w:pPr>
        <w:rPr>
          <w:rFonts w:cstheme="minorHAnsi"/>
        </w:rPr>
      </w:pPr>
    </w:p>
    <w:p w14:paraId="05763796" w14:textId="5E2F62C6" w:rsidR="000430E8" w:rsidRPr="002E3A25" w:rsidRDefault="000430E8" w:rsidP="002E3A25">
      <w:pPr>
        <w:rPr>
          <w:rFonts w:cstheme="minorHAnsi"/>
        </w:rPr>
      </w:pPr>
    </w:p>
    <w:p w14:paraId="4AC8701C" w14:textId="5D1A5E6E" w:rsidR="000430E8" w:rsidRPr="002E3A25" w:rsidRDefault="000430E8" w:rsidP="002E3A25">
      <w:pPr>
        <w:rPr>
          <w:rFonts w:cstheme="minorHAnsi"/>
        </w:rPr>
      </w:pPr>
    </w:p>
    <w:p w14:paraId="38226744" w14:textId="1AE06942" w:rsidR="000430E8" w:rsidRPr="002E3A25" w:rsidRDefault="000430E8" w:rsidP="002E3A25">
      <w:pPr>
        <w:rPr>
          <w:rFonts w:cstheme="minorHAnsi"/>
        </w:rPr>
      </w:pPr>
    </w:p>
    <w:p w14:paraId="2E32BC61" w14:textId="061FEDAE" w:rsidR="000430E8" w:rsidRPr="002E3A25" w:rsidRDefault="00164C31" w:rsidP="002E3A25">
      <w:pPr>
        <w:tabs>
          <w:tab w:val="left" w:pos="2685"/>
        </w:tabs>
        <w:rPr>
          <w:rFonts w:cstheme="minorHAnsi"/>
        </w:rPr>
      </w:pPr>
      <w:r w:rsidRPr="002E3A25">
        <w:rPr>
          <w:rFonts w:cstheme="minorHAnsi"/>
          <w:b/>
          <w:bCs/>
          <w:noProof/>
        </w:rPr>
        <mc:AlternateContent>
          <mc:Choice Requires="wps">
            <w:drawing>
              <wp:anchor distT="0" distB="0" distL="114300" distR="114300" simplePos="0" relativeHeight="251665408" behindDoc="0" locked="0" layoutInCell="1" allowOverlap="1" wp14:anchorId="7A692981" wp14:editId="783F8F07">
                <wp:simplePos x="0" y="0"/>
                <wp:positionH relativeFrom="column">
                  <wp:posOffset>-19050</wp:posOffset>
                </wp:positionH>
                <wp:positionV relativeFrom="paragraph">
                  <wp:posOffset>4422775</wp:posOffset>
                </wp:positionV>
                <wp:extent cx="8734425" cy="571500"/>
                <wp:effectExtent l="0" t="0" r="3175" b="0"/>
                <wp:wrapNone/>
                <wp:docPr id="8" name="Text Box 8"/>
                <wp:cNvGraphicFramePr/>
                <a:graphic xmlns:a="http://schemas.openxmlformats.org/drawingml/2006/main">
                  <a:graphicData uri="http://schemas.microsoft.com/office/word/2010/wordprocessingShape">
                    <wps:wsp>
                      <wps:cNvSpPr txBox="1"/>
                      <wps:spPr>
                        <a:xfrm>
                          <a:off x="0" y="0"/>
                          <a:ext cx="8734425" cy="571500"/>
                        </a:xfrm>
                        <a:prstGeom prst="rect">
                          <a:avLst/>
                        </a:prstGeom>
                        <a:solidFill>
                          <a:schemeClr val="lt1"/>
                        </a:solidFill>
                        <a:ln w="6350">
                          <a:noFill/>
                        </a:ln>
                      </wps:spPr>
                      <wps:txbx>
                        <w:txbxContent>
                          <w:p w14:paraId="1F39FFCE" w14:textId="29B8D30C" w:rsidR="00164C31" w:rsidRPr="00164C31" w:rsidRDefault="00164C31" w:rsidP="00164C31">
                            <w:r>
                              <w:rPr>
                                <w:b/>
                                <w:bCs/>
                              </w:rPr>
                              <w:t xml:space="preserve">Figure 4: </w:t>
                            </w:r>
                            <w:r>
                              <w:t>GWP of all food categories adjusted for amount ordered (graphical representation of kgCO2e- data in table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A692981" id="Text Box 8" o:spid="_x0000_s1035" type="#_x0000_t202" style="position:absolute;margin-left:-1.5pt;margin-top:348.25pt;width:687.75pt;height:4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" fillcolor="white [3201]" stroked="f" strokeweight=".5pt">
                <v:textbox>
                  <w:txbxContent>
                    <w:p w14:paraId="1F39FFCE" w14:textId="29B8D30C" w:rsidR="00164C31" w:rsidRPr="00164C31" w:rsidRDefault="00164C31" w:rsidP="00164C31">
                      <w:r>
                        <w:rPr>
                          <w:b/>
                          <w:bCs/>
                        </w:rPr>
                        <w:t xml:space="preserve">Figure 4: </w:t>
                      </w:r>
                      <w:r>
                        <w:t>GWP of all food categories adjusted for amount ordered (graphical representation of kgCO2e- data in table 2)</w:t>
                      </w:r>
                    </w:p>
                  </w:txbxContent>
                </v:textbox>
              </v:shape>
            </w:pict>
          </mc:Fallback>
        </mc:AlternateContent>
      </w:r>
    </w:p>
    <w:p w14:paraId="11EDDAD2" w14:textId="77777777" w:rsidR="00251B11" w:rsidRPr="002E3A25" w:rsidRDefault="00251B11" w:rsidP="002E3A25">
      <w:pPr>
        <w:tabs>
          <w:tab w:val="left" w:pos="2685"/>
        </w:tabs>
        <w:rPr>
          <w:rFonts w:cstheme="minorHAnsi"/>
        </w:rPr>
      </w:pPr>
    </w:p>
    <w:p w14:paraId="272B64FE" w14:textId="77777777" w:rsidR="000430E8" w:rsidRPr="002E3A25" w:rsidRDefault="000430E8" w:rsidP="002E3A25">
      <w:pPr>
        <w:rPr>
          <w:rFonts w:cstheme="minorHAnsi"/>
        </w:rPr>
        <w:sectPr w:rsidR="000430E8" w:rsidRPr="002E3A25" w:rsidSect="000430E8">
          <w:pgSz w:w="16840" w:h="11900" w:orient="landscape"/>
          <w:pgMar w:top="1440" w:right="1440" w:bottom="1440" w:left="1440" w:header="708" w:footer="708" w:gutter="0"/>
          <w:cols w:space="708"/>
          <w:docGrid w:linePitch="360"/>
        </w:sectPr>
      </w:pPr>
    </w:p>
    <w:p w14:paraId="1DB40E2C" w14:textId="3BFCCF66" w:rsidR="007F01D1" w:rsidRPr="002E3A25" w:rsidRDefault="0049473F" w:rsidP="002E3A25">
      <w:pPr>
        <w:pStyle w:val="Heading2"/>
        <w:rPr>
          <w:rFonts w:cstheme="minorHAnsi"/>
        </w:rPr>
      </w:pPr>
      <w:bookmarkStart w:id="283" w:name="_Toc83984913"/>
      <w:r w:rsidRPr="002E3A25">
        <w:rPr>
          <w:rFonts w:cstheme="minorHAnsi"/>
        </w:rPr>
        <w:lastRenderedPageBreak/>
        <w:t>Transport</w:t>
      </w:r>
      <w:bookmarkEnd w:id="283"/>
    </w:p>
    <w:p w14:paraId="6CAD47F4" w14:textId="4EAE5BEB" w:rsidR="0049473F" w:rsidRPr="002E3A25" w:rsidRDefault="0049473F" w:rsidP="002E3A25">
      <w:pPr>
        <w:rPr>
          <w:rFonts w:cstheme="minorHAnsi"/>
        </w:rPr>
      </w:pPr>
    </w:p>
    <w:p w14:paraId="53E796E8" w14:textId="3C8327F9" w:rsidR="0049473F" w:rsidRPr="002E3A25" w:rsidRDefault="0049473F" w:rsidP="002E3A25">
      <w:pPr>
        <w:rPr>
          <w:rFonts w:cstheme="minorHAnsi"/>
        </w:rPr>
      </w:pPr>
      <w:proofErr w:type="gramStart"/>
      <w:r w:rsidRPr="002E3A25">
        <w:rPr>
          <w:rFonts w:cstheme="minorHAnsi"/>
        </w:rPr>
        <w:t>The vast majority of</w:t>
      </w:r>
      <w:proofErr w:type="gramEnd"/>
      <w:r w:rsidRPr="002E3A25">
        <w:rPr>
          <w:rFonts w:cstheme="minorHAnsi"/>
        </w:rPr>
        <w:t xml:space="preserve"> emissions related to food transported to Rothera result from the RRS Sir David Attenborough (SDA), from which three sources are investigated. The first is fuel burn from the ship itself; the total weight of food ordered in 2020 was 68301kg, which takes up 1.5% of the SDA’s total cargo capacity. Therefore, 1.5% of the total emissions from the ship’s engines was used to estimate the fuel burn attributable to food. This is calculated at 8288 litres of marine gas oil (MGO) for the </w:t>
      </w:r>
      <w:r w:rsidR="00697353" w:rsidRPr="002E3A25">
        <w:rPr>
          <w:rFonts w:cstheme="minorHAnsi"/>
        </w:rPr>
        <w:t>32-day</w:t>
      </w:r>
      <w:r w:rsidRPr="002E3A25">
        <w:rPr>
          <w:rFonts w:cstheme="minorHAnsi"/>
        </w:rPr>
        <w:t xml:space="preserve"> journey from the UK to Rothera which, when using the UK government’s conversion factor of 2.775kg CO</w:t>
      </w:r>
      <w:r w:rsidRPr="002E3A25">
        <w:rPr>
          <w:rFonts w:cstheme="minorHAnsi"/>
          <w:vertAlign w:val="subscript"/>
        </w:rPr>
        <w:t>2</w:t>
      </w:r>
      <w:r w:rsidRPr="002E3A25">
        <w:rPr>
          <w:rFonts w:cstheme="minorHAnsi"/>
        </w:rPr>
        <w:t xml:space="preserve">eq for that fuel type results in a total of </w:t>
      </w:r>
      <w:r w:rsidRPr="00A55DFA">
        <w:rPr>
          <w:rFonts w:cstheme="minorHAnsi"/>
          <w:u w:val="single"/>
        </w:rPr>
        <w:t>22833kg CO</w:t>
      </w:r>
      <w:r w:rsidRPr="00A55DFA">
        <w:rPr>
          <w:rFonts w:cstheme="minorHAnsi"/>
          <w:u w:val="single"/>
          <w:vertAlign w:val="subscript"/>
        </w:rPr>
        <w:t>2</w:t>
      </w:r>
      <w:r w:rsidRPr="00A55DFA">
        <w:rPr>
          <w:rFonts w:cstheme="minorHAnsi"/>
          <w:u w:val="single"/>
        </w:rPr>
        <w:t>eq</w:t>
      </w:r>
      <w:r w:rsidRPr="002E3A25">
        <w:rPr>
          <w:rFonts w:cstheme="minorHAnsi"/>
        </w:rPr>
        <w:t>.</w:t>
      </w:r>
    </w:p>
    <w:p w14:paraId="268B92DC" w14:textId="538DD04C" w:rsidR="0049473F" w:rsidRPr="002E3A25" w:rsidRDefault="0049473F" w:rsidP="002E3A25">
      <w:pPr>
        <w:rPr>
          <w:rFonts w:cstheme="minorHAnsi"/>
        </w:rPr>
      </w:pPr>
    </w:p>
    <w:p w14:paraId="027CCD4D" w14:textId="1BA33686" w:rsidR="0049473F" w:rsidRPr="002E3A25" w:rsidRDefault="0049473F" w:rsidP="002E3A25">
      <w:pPr>
        <w:rPr>
          <w:rFonts w:cstheme="minorHAnsi"/>
        </w:rPr>
      </w:pPr>
      <w:r w:rsidRPr="002E3A25">
        <w:rPr>
          <w:rFonts w:cstheme="minorHAnsi"/>
        </w:rPr>
        <w:t xml:space="preserve">Secondly, as much of the food is frozen and must be kept that way for the journey, emissions resulting from ‘reefer’ (refrigerated shipping container) power use can also be considered. Using an estimated power consumption of 2.7kW </w:t>
      </w:r>
      <w:r w:rsidRPr="002E3A25">
        <w:rPr>
          <w:rFonts w:cstheme="minorHAnsi"/>
        </w:rPr>
        <w:fldChar w:fldCharType="begin" w:fldLock="1"/>
      </w:r>
      <w:r w:rsidR="00DB677C">
        <w:rPr>
          <w:rFonts w:cstheme="minorHAnsi"/>
        </w:rPr>
        <w:instrText>ADDIN CSL_CITATION {"citationItems":[{"id":"ITEM-1","itemData":{"DOI":"10.1016/j.enpol.2010.12.015","ISSN":"03014215","abstract":"The global trading of perishable goods is possible through the application of product refrigeration and atmospheric control during transportation. A mean energy consumption rate of 2.7kW/TEU was assumed in this study, but was found to have potential variations of around ±60%. New Zealand's maritime trade was considered as a case study for the year 2007 to place the effect of refrigerated transport in context. For individual refrigerated containers, approximately 19% of the energy use related to its journey is used for refrigeration purposes. In 2007, approximately 18% and 61% of New Zealand's imported and exported food products by mass, respectively, required some form of refrigeration during transportation. Maintaining the refrigerated state of imports and exports to and from New Zealand during maritime transportation consumed approximately 280GWh of electricity. Assuming all this electricity was generated onboard vessels using auxiliary engines, approximately 61kt of fuel was consumed and 190kt of CO2 produced. Refrigeration is of particular importance to the many greenhouse gas or carbon footprinting studies conducted around the world. Implications are discussed in the context of greenhouse gas emissions from the transport of apples from NZ to the UK and long-term storage of UK apples. © 2010 Elsevier Ltd.","author":[{"dropping-particle":"","family":"Fitzgerald","given":"Warren B.","non-dropping-particle":"","parse-names":false,"suffix":""},{"dropping-particle":"","family":"Howitt","given":"Oliver J.A.","non-dropping-particle":"","parse-names":false,"suffix":""},{"dropping-particle":"","family":"Smith","given":"Inga J.","non-dropping-particle":"","parse-names":false,"suffix":""},{"dropping-particle":"","family":"Hume","given":"Anthony","non-dropping-particle":"","parse-names":false,"suffix":""}],"container-title":"Energy Policy","id":"ITEM-1","issue":"4","issued":{"date-parts":[["2011"]]},"page":"1885-1896","publisher":"Elsevier","title":"Energy use of integral refrigerated containers in maritime transportation","type":"article-journal","volume":"39"},"uris":["http://www.mendeley.com/documents/?uuid=d5efce10-1295-4baa-ba14-948c9324124e"]}],"mendeley":{"formattedCitation":"(Fitzgerald &lt;i&gt;et al.&lt;/i&gt;, 2011)","plainTextFormattedCitation":"(Fitzgerald et al., 2011)","previouslyFormattedCitation":"(Fitzgerald &lt;i&gt;et al.&lt;/i&gt;, 2011)"},"properties":{"noteIndex":0},"schema":"https://github.com/citation-style-language/schema/raw/master/csl-citation.json"}</w:instrText>
      </w:r>
      <w:r w:rsidRPr="002E3A25">
        <w:rPr>
          <w:rFonts w:cstheme="minorHAnsi"/>
        </w:rPr>
        <w:fldChar w:fldCharType="separate"/>
      </w:r>
      <w:r w:rsidR="00A144E6" w:rsidRPr="00A144E6">
        <w:rPr>
          <w:rFonts w:cstheme="minorHAnsi"/>
          <w:noProof/>
        </w:rPr>
        <w:t xml:space="preserve">(Fitzgerald </w:t>
      </w:r>
      <w:r w:rsidR="00A144E6" w:rsidRPr="00A144E6">
        <w:rPr>
          <w:rFonts w:cstheme="minorHAnsi"/>
          <w:i/>
          <w:noProof/>
        </w:rPr>
        <w:t>et al.</w:t>
      </w:r>
      <w:r w:rsidR="00A144E6" w:rsidRPr="00A144E6">
        <w:rPr>
          <w:rFonts w:cstheme="minorHAnsi"/>
          <w:noProof/>
        </w:rPr>
        <w:t>, 2011)</w:t>
      </w:r>
      <w:r w:rsidRPr="002E3A25">
        <w:rPr>
          <w:rFonts w:cstheme="minorHAnsi"/>
        </w:rPr>
        <w:fldChar w:fldCharType="end"/>
      </w:r>
      <w:r w:rsidRPr="002E3A25">
        <w:rPr>
          <w:rFonts w:cstheme="minorHAnsi"/>
        </w:rPr>
        <w:t xml:space="preserve">, and taking into account </w:t>
      </w:r>
      <w:r w:rsidR="00120A68" w:rsidRPr="002E3A25">
        <w:rPr>
          <w:rFonts w:cstheme="minorHAnsi"/>
        </w:rPr>
        <w:t xml:space="preserve">the type of generators on the SDA, their efficiency and the type of fuel used, a figure of </w:t>
      </w:r>
      <w:r w:rsidR="00120A68" w:rsidRPr="00A55DFA">
        <w:rPr>
          <w:rFonts w:cstheme="minorHAnsi"/>
          <w:u w:val="single"/>
        </w:rPr>
        <w:t>864.6kg CO</w:t>
      </w:r>
      <w:r w:rsidR="00120A68" w:rsidRPr="00A55DFA">
        <w:rPr>
          <w:rFonts w:cstheme="minorHAnsi"/>
          <w:u w:val="single"/>
          <w:vertAlign w:val="subscript"/>
        </w:rPr>
        <w:t>2</w:t>
      </w:r>
      <w:r w:rsidR="00120A68" w:rsidRPr="00A55DFA">
        <w:rPr>
          <w:rFonts w:cstheme="minorHAnsi"/>
          <w:u w:val="single"/>
        </w:rPr>
        <w:t>eq</w:t>
      </w:r>
      <w:r w:rsidR="00120A68" w:rsidRPr="002E3A25">
        <w:rPr>
          <w:rFonts w:cstheme="minorHAnsi"/>
        </w:rPr>
        <w:t xml:space="preserve"> is reache</w:t>
      </w:r>
      <w:r w:rsidR="00933DA2" w:rsidRPr="002E3A25">
        <w:rPr>
          <w:rFonts w:cstheme="minorHAnsi"/>
        </w:rPr>
        <w:t>d.</w:t>
      </w:r>
    </w:p>
    <w:p w14:paraId="7C8E0A34" w14:textId="702A5BEF" w:rsidR="00933DA2" w:rsidRPr="002E3A25" w:rsidRDefault="00933DA2" w:rsidP="002E3A25">
      <w:pPr>
        <w:rPr>
          <w:rFonts w:cstheme="minorHAnsi"/>
        </w:rPr>
      </w:pPr>
    </w:p>
    <w:p w14:paraId="2415C128" w14:textId="5C55642C" w:rsidR="00933DA2" w:rsidRPr="002E3A25" w:rsidRDefault="00933DA2" w:rsidP="002E3A25">
      <w:pPr>
        <w:rPr>
          <w:rFonts w:cstheme="minorHAnsi"/>
        </w:rPr>
      </w:pPr>
      <w:r w:rsidRPr="002E3A25">
        <w:rPr>
          <w:rFonts w:cstheme="minorHAnsi"/>
        </w:rPr>
        <w:t xml:space="preserve">Lastly, refrigerant gas leaks can, depending on their size and the type of gas, have a significant warming effect. UK government guidance suggests using a figure of 39% annual leakage rate for marine transport refrigeration. The reefers that travel on the SDA use refrigerant R452A which, over the </w:t>
      </w:r>
      <w:r w:rsidR="00697353" w:rsidRPr="002E3A25">
        <w:rPr>
          <w:rFonts w:cstheme="minorHAnsi"/>
        </w:rPr>
        <w:t>32-day</w:t>
      </w:r>
      <w:r w:rsidRPr="002E3A25">
        <w:rPr>
          <w:rFonts w:cstheme="minorHAnsi"/>
        </w:rPr>
        <w:t xml:space="preserve"> journey, can be estimated to leak gas with a GWP of </w:t>
      </w:r>
      <w:r w:rsidRPr="00A55DFA">
        <w:rPr>
          <w:rFonts w:cstheme="minorHAnsi"/>
          <w:u w:val="single"/>
        </w:rPr>
        <w:t>292.68kg CO</w:t>
      </w:r>
      <w:r w:rsidRPr="00A55DFA">
        <w:rPr>
          <w:rFonts w:cstheme="minorHAnsi"/>
          <w:u w:val="single"/>
          <w:vertAlign w:val="subscript"/>
        </w:rPr>
        <w:t>2</w:t>
      </w:r>
      <w:r w:rsidRPr="00A55DFA">
        <w:rPr>
          <w:rFonts w:cstheme="minorHAnsi"/>
          <w:u w:val="single"/>
        </w:rPr>
        <w:t>eq</w:t>
      </w:r>
      <w:r w:rsidRPr="002E3A25">
        <w:rPr>
          <w:rFonts w:cstheme="minorHAnsi"/>
        </w:rPr>
        <w:t>.</w:t>
      </w:r>
    </w:p>
    <w:p w14:paraId="46E00E4E" w14:textId="1C9196D0" w:rsidR="00933DA2" w:rsidRPr="002E3A25" w:rsidRDefault="00933DA2" w:rsidP="002E3A25">
      <w:pPr>
        <w:rPr>
          <w:rFonts w:cstheme="minorHAnsi"/>
        </w:rPr>
      </w:pPr>
    </w:p>
    <w:p w14:paraId="4B011A9E" w14:textId="32084997" w:rsidR="00071B5C" w:rsidRPr="002E3A25" w:rsidRDefault="00071B5C" w:rsidP="002E3A25">
      <w:pPr>
        <w:rPr>
          <w:rFonts w:cstheme="minorHAnsi"/>
        </w:rPr>
      </w:pPr>
      <w:r w:rsidRPr="002E3A25">
        <w:rPr>
          <w:rFonts w:cstheme="minorHAnsi"/>
        </w:rPr>
        <w:t xml:space="preserve">Combining the total from these three areas gives a </w:t>
      </w:r>
      <w:r w:rsidR="00697353" w:rsidRPr="002E3A25">
        <w:rPr>
          <w:rFonts w:cstheme="minorHAnsi"/>
        </w:rPr>
        <w:t>total transport emission</w:t>
      </w:r>
      <w:r w:rsidRPr="002E3A25">
        <w:rPr>
          <w:rFonts w:cstheme="minorHAnsi"/>
        </w:rPr>
        <w:t xml:space="preserve"> estimate of </w:t>
      </w:r>
      <w:r w:rsidRPr="00A55DFA">
        <w:rPr>
          <w:rFonts w:cstheme="minorHAnsi"/>
          <w:u w:val="single"/>
        </w:rPr>
        <w:t>23990.28kg CO</w:t>
      </w:r>
      <w:r w:rsidRPr="00A55DFA">
        <w:rPr>
          <w:rFonts w:cstheme="minorHAnsi"/>
          <w:u w:val="single"/>
          <w:vertAlign w:val="subscript"/>
        </w:rPr>
        <w:t>2</w:t>
      </w:r>
      <w:r w:rsidRPr="00A55DFA">
        <w:rPr>
          <w:rFonts w:cstheme="minorHAnsi"/>
          <w:u w:val="single"/>
        </w:rPr>
        <w:t>eq</w:t>
      </w:r>
      <w:r w:rsidRPr="002E3A25">
        <w:rPr>
          <w:rFonts w:cstheme="minorHAnsi"/>
        </w:rPr>
        <w:t>.</w:t>
      </w:r>
    </w:p>
    <w:p w14:paraId="02FBEBFE" w14:textId="1599235A" w:rsidR="00025E9F" w:rsidRPr="002E3A25" w:rsidRDefault="00025E9F" w:rsidP="002E3A25">
      <w:pPr>
        <w:rPr>
          <w:rFonts w:cstheme="minorHAnsi"/>
        </w:rPr>
      </w:pPr>
    </w:p>
    <w:p w14:paraId="2EEDF064" w14:textId="2765E345" w:rsidR="00025E9F" w:rsidRPr="002E3A25" w:rsidRDefault="00025E9F" w:rsidP="002E3A25">
      <w:pPr>
        <w:rPr>
          <w:rFonts w:cstheme="minorHAnsi"/>
        </w:rPr>
      </w:pPr>
      <w:r w:rsidRPr="002E3A25">
        <w:rPr>
          <w:rFonts w:cstheme="minorHAnsi"/>
          <w:noProof/>
        </w:rPr>
        <w:drawing>
          <wp:inline distT="0" distB="0" distL="0" distR="0" wp14:anchorId="0ACCA4E9" wp14:editId="395EEFB6">
            <wp:extent cx="5486400" cy="32004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4A6A53B6" w14:textId="4A2BCBAE" w:rsidR="00071B5C" w:rsidRPr="002E3A25" w:rsidRDefault="00071B5C" w:rsidP="002E3A25">
      <w:pPr>
        <w:rPr>
          <w:rFonts w:cstheme="minorHAnsi"/>
        </w:rPr>
      </w:pPr>
    </w:p>
    <w:p w14:paraId="0D31C049" w14:textId="1746BABC" w:rsidR="00697353" w:rsidRPr="002E3A25" w:rsidRDefault="00025E9F" w:rsidP="002E3A25">
      <w:pPr>
        <w:rPr>
          <w:rFonts w:cstheme="minorHAnsi"/>
        </w:rPr>
      </w:pPr>
      <w:r w:rsidRPr="002E3A25">
        <w:rPr>
          <w:rFonts w:cstheme="minorHAnsi"/>
          <w:b/>
          <w:bCs/>
          <w:noProof/>
        </w:rPr>
        <mc:AlternateContent>
          <mc:Choice Requires="wps">
            <w:drawing>
              <wp:anchor distT="0" distB="0" distL="114300" distR="114300" simplePos="0" relativeHeight="251667456" behindDoc="0" locked="0" layoutInCell="1" allowOverlap="1" wp14:anchorId="0F7671B3" wp14:editId="0A1EEFD0">
                <wp:simplePos x="0" y="0"/>
                <wp:positionH relativeFrom="column">
                  <wp:posOffset>0</wp:posOffset>
                </wp:positionH>
                <wp:positionV relativeFrom="paragraph">
                  <wp:posOffset>117230</wp:posOffset>
                </wp:positionV>
                <wp:extent cx="8734425" cy="571500"/>
                <wp:effectExtent l="0" t="0" r="3175" b="0"/>
                <wp:wrapNone/>
                <wp:docPr id="10" name="Text Box 10"/>
                <wp:cNvGraphicFramePr/>
                <a:graphic xmlns:a="http://schemas.openxmlformats.org/drawingml/2006/main">
                  <a:graphicData uri="http://schemas.microsoft.com/office/word/2010/wordprocessingShape">
                    <wps:wsp>
                      <wps:cNvSpPr txBox="1"/>
                      <wps:spPr>
                        <a:xfrm>
                          <a:off x="0" y="0"/>
                          <a:ext cx="8734425" cy="571500"/>
                        </a:xfrm>
                        <a:prstGeom prst="rect">
                          <a:avLst/>
                        </a:prstGeom>
                        <a:solidFill>
                          <a:schemeClr val="lt1"/>
                        </a:solidFill>
                        <a:ln w="6350">
                          <a:noFill/>
                        </a:ln>
                      </wps:spPr>
                      <wps:txbx>
                        <w:txbxContent>
                          <w:p w14:paraId="02FC04DA" w14:textId="4D016B84" w:rsidR="00025E9F" w:rsidRPr="00347866" w:rsidRDefault="00347866" w:rsidP="00025E9F">
                            <w:r>
                              <w:rPr>
                                <w:b/>
                                <w:bCs/>
                              </w:rPr>
                              <w:t xml:space="preserve">Figure 5: </w:t>
                            </w:r>
                            <w:r>
                              <w:t>Distribution of global warming effects from food trans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F7671B3" id="Text Box 10" o:spid="_x0000_s1036" type="#_x0000_t202" style="position:absolute;margin-left:0;margin-top:9.25pt;width:687.75pt;height:4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" fillcolor="white [3201]" stroked="f" strokeweight=".5pt">
                <v:textbox>
                  <w:txbxContent>
                    <w:p w14:paraId="02FC04DA" w14:textId="4D016B84" w:rsidR="00025E9F" w:rsidRPr="00347866" w:rsidRDefault="00347866" w:rsidP="00025E9F">
                      <w:r>
                        <w:rPr>
                          <w:b/>
                          <w:bCs/>
                        </w:rPr>
                        <w:t xml:space="preserve">Figure 5: </w:t>
                      </w:r>
                      <w:r>
                        <w:t>Distribution of global warming effects from food transit</w:t>
                      </w:r>
                    </w:p>
                  </w:txbxContent>
                </v:textbox>
              </v:shape>
            </w:pict>
          </mc:Fallback>
        </mc:AlternateContent>
      </w:r>
    </w:p>
    <w:p w14:paraId="459CE822" w14:textId="77777777" w:rsidR="00071B5C" w:rsidRPr="002E3A25" w:rsidRDefault="00071B5C" w:rsidP="002E3A25">
      <w:pPr>
        <w:rPr>
          <w:rFonts w:cstheme="minorHAnsi"/>
        </w:rPr>
      </w:pPr>
    </w:p>
    <w:p w14:paraId="63903AD5" w14:textId="6780FE48" w:rsidR="00120A68" w:rsidRPr="002E3A25" w:rsidRDefault="006F19FF" w:rsidP="002E3A25">
      <w:pPr>
        <w:pStyle w:val="Heading2"/>
        <w:rPr>
          <w:rFonts w:cstheme="minorHAnsi"/>
        </w:rPr>
      </w:pPr>
      <w:bookmarkStart w:id="284" w:name="_Toc83984914"/>
      <w:r w:rsidRPr="002E3A25">
        <w:rPr>
          <w:rFonts w:cstheme="minorHAnsi"/>
        </w:rPr>
        <w:lastRenderedPageBreak/>
        <w:t>Storage</w:t>
      </w:r>
      <w:bookmarkEnd w:id="284"/>
    </w:p>
    <w:p w14:paraId="0AAEC1F5" w14:textId="6D537AD0" w:rsidR="006F19FF" w:rsidRPr="002E3A25" w:rsidRDefault="006F19FF" w:rsidP="002E3A25">
      <w:pPr>
        <w:rPr>
          <w:rFonts w:cstheme="minorHAnsi"/>
        </w:rPr>
      </w:pPr>
    </w:p>
    <w:p w14:paraId="369B8136" w14:textId="7F213AE7" w:rsidR="006F19FF" w:rsidRPr="002E3A25" w:rsidRDefault="006F19FF" w:rsidP="002E3A25">
      <w:pPr>
        <w:rPr>
          <w:rFonts w:cstheme="minorHAnsi"/>
        </w:rPr>
      </w:pPr>
      <w:r w:rsidRPr="002E3A25">
        <w:rPr>
          <w:rFonts w:cstheme="minorHAnsi"/>
        </w:rPr>
        <w:t xml:space="preserve">The impact of storing food at Rothera is evaluated here. Given emissions from storing food are primarily energy use from freezers, they are the focus of this section. </w:t>
      </w:r>
    </w:p>
    <w:p w14:paraId="3D63C0EE" w14:textId="77777777" w:rsidR="006F19FF" w:rsidRPr="002E3A25" w:rsidRDefault="006F19FF" w:rsidP="002E3A25">
      <w:pPr>
        <w:rPr>
          <w:rFonts w:cstheme="minorHAnsi"/>
        </w:rPr>
      </w:pPr>
    </w:p>
    <w:tbl>
      <w:tblPr>
        <w:tblStyle w:val="TableGrid"/>
        <w:tblW w:w="0" w:type="auto"/>
        <w:tblLook w:val="04A0" w:firstRow="1" w:lastRow="0" w:firstColumn="1" w:lastColumn="0" w:noHBand="0" w:noVBand="1"/>
      </w:tblPr>
      <w:tblGrid>
        <w:gridCol w:w="1880"/>
        <w:gridCol w:w="1817"/>
        <w:gridCol w:w="1875"/>
        <w:gridCol w:w="1857"/>
        <w:gridCol w:w="1581"/>
      </w:tblGrid>
      <w:tr w:rsidR="006F19FF" w:rsidRPr="002E3A25" w14:paraId="2BC4D0C4" w14:textId="77777777" w:rsidTr="00A20A76">
        <w:trPr>
          <w:trHeight w:val="1023"/>
        </w:trPr>
        <w:tc>
          <w:tcPr>
            <w:tcW w:w="1880" w:type="dxa"/>
          </w:tcPr>
          <w:p w14:paraId="36ED3C49" w14:textId="77777777" w:rsidR="006F19FF" w:rsidRPr="002E3A25" w:rsidRDefault="006F19FF" w:rsidP="002E3A25">
            <w:pPr>
              <w:rPr>
                <w:rFonts w:cstheme="minorHAnsi"/>
                <w:b/>
                <w:bCs/>
              </w:rPr>
            </w:pPr>
            <w:r w:rsidRPr="002E3A25">
              <w:rPr>
                <w:rFonts w:cstheme="minorHAnsi"/>
                <w:b/>
                <w:bCs/>
              </w:rPr>
              <w:t>Location</w:t>
            </w:r>
          </w:p>
        </w:tc>
        <w:tc>
          <w:tcPr>
            <w:tcW w:w="1817" w:type="dxa"/>
          </w:tcPr>
          <w:p w14:paraId="462E7D7B" w14:textId="77777777" w:rsidR="006F19FF" w:rsidRPr="002E3A25" w:rsidRDefault="006F19FF" w:rsidP="002E3A25">
            <w:pPr>
              <w:rPr>
                <w:rFonts w:cstheme="minorHAnsi"/>
                <w:b/>
                <w:bCs/>
              </w:rPr>
            </w:pPr>
            <w:r w:rsidRPr="002E3A25">
              <w:rPr>
                <w:rFonts w:cstheme="minorHAnsi"/>
                <w:b/>
                <w:bCs/>
              </w:rPr>
              <w:t>Type</w:t>
            </w:r>
          </w:p>
        </w:tc>
        <w:tc>
          <w:tcPr>
            <w:tcW w:w="1875" w:type="dxa"/>
          </w:tcPr>
          <w:p w14:paraId="0090C409" w14:textId="77777777" w:rsidR="006F19FF" w:rsidRPr="002E3A25" w:rsidRDefault="006F19FF" w:rsidP="002E3A25">
            <w:pPr>
              <w:rPr>
                <w:rFonts w:cstheme="minorHAnsi"/>
                <w:b/>
                <w:bCs/>
              </w:rPr>
            </w:pPr>
            <w:r w:rsidRPr="002E3A25">
              <w:rPr>
                <w:rFonts w:cstheme="minorHAnsi"/>
                <w:b/>
                <w:bCs/>
              </w:rPr>
              <w:t>Quantity</w:t>
            </w:r>
          </w:p>
        </w:tc>
        <w:tc>
          <w:tcPr>
            <w:tcW w:w="1857" w:type="dxa"/>
          </w:tcPr>
          <w:p w14:paraId="4CBD3368" w14:textId="77777777" w:rsidR="006F19FF" w:rsidRPr="002E3A25" w:rsidRDefault="006F19FF" w:rsidP="002E3A25">
            <w:pPr>
              <w:rPr>
                <w:rFonts w:cstheme="minorHAnsi"/>
                <w:b/>
                <w:bCs/>
              </w:rPr>
            </w:pPr>
            <w:r w:rsidRPr="002E3A25">
              <w:rPr>
                <w:rFonts w:cstheme="minorHAnsi"/>
                <w:b/>
                <w:bCs/>
              </w:rPr>
              <w:t>CI from gas leakage (kg CO</w:t>
            </w:r>
            <w:r w:rsidRPr="002E3A25">
              <w:rPr>
                <w:rFonts w:cstheme="minorHAnsi"/>
                <w:b/>
                <w:bCs/>
                <w:vertAlign w:val="subscript"/>
              </w:rPr>
              <w:t>2</w:t>
            </w:r>
            <w:r w:rsidRPr="002E3A25">
              <w:rPr>
                <w:rFonts w:cstheme="minorHAnsi"/>
                <w:b/>
                <w:bCs/>
              </w:rPr>
              <w:t>e)</w:t>
            </w:r>
          </w:p>
        </w:tc>
        <w:tc>
          <w:tcPr>
            <w:tcW w:w="1581" w:type="dxa"/>
          </w:tcPr>
          <w:p w14:paraId="116A0815" w14:textId="77777777" w:rsidR="006F19FF" w:rsidRPr="002E3A25" w:rsidRDefault="006F19FF" w:rsidP="002E3A25">
            <w:pPr>
              <w:rPr>
                <w:rFonts w:cstheme="minorHAnsi"/>
                <w:b/>
                <w:bCs/>
              </w:rPr>
            </w:pPr>
            <w:r w:rsidRPr="002E3A25">
              <w:rPr>
                <w:rFonts w:cstheme="minorHAnsi"/>
                <w:b/>
                <w:bCs/>
              </w:rPr>
              <w:t>CI from power use (kg CO</w:t>
            </w:r>
            <w:r w:rsidRPr="002E3A25">
              <w:rPr>
                <w:rFonts w:cstheme="minorHAnsi"/>
                <w:b/>
                <w:bCs/>
                <w:vertAlign w:val="subscript"/>
              </w:rPr>
              <w:t>2</w:t>
            </w:r>
            <w:r w:rsidRPr="002E3A25">
              <w:rPr>
                <w:rFonts w:cstheme="minorHAnsi"/>
                <w:b/>
                <w:bCs/>
              </w:rPr>
              <w:t>e)</w:t>
            </w:r>
          </w:p>
        </w:tc>
      </w:tr>
      <w:tr w:rsidR="006F19FF" w:rsidRPr="002E3A25" w14:paraId="21E7B42A" w14:textId="77777777" w:rsidTr="00A20A76">
        <w:tc>
          <w:tcPr>
            <w:tcW w:w="1880" w:type="dxa"/>
          </w:tcPr>
          <w:p w14:paraId="3889BF74" w14:textId="77777777" w:rsidR="006F19FF" w:rsidRPr="002E3A25" w:rsidRDefault="006F19FF" w:rsidP="002E3A25">
            <w:pPr>
              <w:rPr>
                <w:rFonts w:cstheme="minorHAnsi"/>
              </w:rPr>
            </w:pPr>
            <w:r w:rsidRPr="002E3A25">
              <w:rPr>
                <w:rFonts w:cstheme="minorHAnsi"/>
              </w:rPr>
              <w:t>NBH kitchen</w:t>
            </w:r>
          </w:p>
        </w:tc>
        <w:tc>
          <w:tcPr>
            <w:tcW w:w="1817" w:type="dxa"/>
          </w:tcPr>
          <w:p w14:paraId="17828D39" w14:textId="77777777" w:rsidR="006F19FF" w:rsidRPr="002E3A25" w:rsidRDefault="006F19FF" w:rsidP="002E3A25">
            <w:pPr>
              <w:rPr>
                <w:rFonts w:cstheme="minorHAnsi"/>
              </w:rPr>
            </w:pPr>
            <w:r w:rsidRPr="002E3A25">
              <w:rPr>
                <w:rFonts w:cstheme="minorHAnsi"/>
              </w:rPr>
              <w:t xml:space="preserve">Food fridges </w:t>
            </w:r>
          </w:p>
        </w:tc>
        <w:tc>
          <w:tcPr>
            <w:tcW w:w="1875" w:type="dxa"/>
          </w:tcPr>
          <w:p w14:paraId="06709382" w14:textId="77777777" w:rsidR="006F19FF" w:rsidRPr="002E3A25" w:rsidRDefault="006F19FF" w:rsidP="002E3A25">
            <w:pPr>
              <w:rPr>
                <w:rFonts w:cstheme="minorHAnsi"/>
              </w:rPr>
            </w:pPr>
            <w:r w:rsidRPr="002E3A25">
              <w:rPr>
                <w:rFonts w:cstheme="minorHAnsi"/>
              </w:rPr>
              <w:t>2</w:t>
            </w:r>
          </w:p>
        </w:tc>
        <w:tc>
          <w:tcPr>
            <w:tcW w:w="1857" w:type="dxa"/>
          </w:tcPr>
          <w:p w14:paraId="27D7A6DD" w14:textId="77777777" w:rsidR="006F19FF" w:rsidRPr="002E3A25" w:rsidRDefault="006F19FF" w:rsidP="002E3A25">
            <w:pPr>
              <w:rPr>
                <w:rFonts w:cstheme="minorHAnsi"/>
              </w:rPr>
            </w:pPr>
            <w:r w:rsidRPr="002E3A25">
              <w:rPr>
                <w:rFonts w:cstheme="minorHAnsi"/>
              </w:rPr>
              <w:t>13.73</w:t>
            </w:r>
          </w:p>
        </w:tc>
        <w:tc>
          <w:tcPr>
            <w:tcW w:w="1581" w:type="dxa"/>
          </w:tcPr>
          <w:p w14:paraId="17292E73" w14:textId="77777777" w:rsidR="006F19FF" w:rsidRPr="002E3A25" w:rsidRDefault="006F19FF" w:rsidP="002E3A25">
            <w:pPr>
              <w:rPr>
                <w:rFonts w:cstheme="minorHAnsi"/>
              </w:rPr>
            </w:pPr>
            <w:r w:rsidRPr="002E3A25">
              <w:rPr>
                <w:rFonts w:cstheme="minorHAnsi"/>
              </w:rPr>
              <w:t>452.6</w:t>
            </w:r>
          </w:p>
        </w:tc>
      </w:tr>
      <w:tr w:rsidR="006F19FF" w:rsidRPr="002E3A25" w14:paraId="059D5A56" w14:textId="77777777" w:rsidTr="00A20A76">
        <w:tc>
          <w:tcPr>
            <w:tcW w:w="1880" w:type="dxa"/>
          </w:tcPr>
          <w:p w14:paraId="50F7868C" w14:textId="77777777" w:rsidR="006F19FF" w:rsidRPr="002E3A25" w:rsidRDefault="006F19FF" w:rsidP="002E3A25">
            <w:pPr>
              <w:rPr>
                <w:rFonts w:cstheme="minorHAnsi"/>
              </w:rPr>
            </w:pPr>
            <w:r w:rsidRPr="002E3A25">
              <w:rPr>
                <w:rFonts w:cstheme="minorHAnsi"/>
              </w:rPr>
              <w:t>NBH dining room</w:t>
            </w:r>
          </w:p>
        </w:tc>
        <w:tc>
          <w:tcPr>
            <w:tcW w:w="1817" w:type="dxa"/>
          </w:tcPr>
          <w:p w14:paraId="42F19A27" w14:textId="77777777" w:rsidR="006F19FF" w:rsidRPr="002E3A25" w:rsidRDefault="006F19FF" w:rsidP="002E3A25">
            <w:pPr>
              <w:rPr>
                <w:rFonts w:cstheme="minorHAnsi"/>
              </w:rPr>
            </w:pPr>
            <w:r w:rsidRPr="002E3A25">
              <w:rPr>
                <w:rFonts w:cstheme="minorHAnsi"/>
              </w:rPr>
              <w:t>Small fridges</w:t>
            </w:r>
          </w:p>
        </w:tc>
        <w:tc>
          <w:tcPr>
            <w:tcW w:w="1875" w:type="dxa"/>
          </w:tcPr>
          <w:p w14:paraId="49B39638" w14:textId="77777777" w:rsidR="006F19FF" w:rsidRPr="002E3A25" w:rsidRDefault="006F19FF" w:rsidP="002E3A25">
            <w:pPr>
              <w:rPr>
                <w:rFonts w:cstheme="minorHAnsi"/>
              </w:rPr>
            </w:pPr>
            <w:r w:rsidRPr="002E3A25">
              <w:rPr>
                <w:rFonts w:cstheme="minorHAnsi"/>
              </w:rPr>
              <w:t>2</w:t>
            </w:r>
          </w:p>
        </w:tc>
        <w:tc>
          <w:tcPr>
            <w:tcW w:w="1857" w:type="dxa"/>
          </w:tcPr>
          <w:p w14:paraId="0996CA33" w14:textId="77777777" w:rsidR="006F19FF" w:rsidRPr="002E3A25" w:rsidRDefault="006F19FF" w:rsidP="002E3A25">
            <w:pPr>
              <w:rPr>
                <w:rFonts w:cstheme="minorHAnsi"/>
              </w:rPr>
            </w:pPr>
            <w:r w:rsidRPr="002E3A25">
              <w:rPr>
                <w:rFonts w:cstheme="minorHAnsi"/>
              </w:rPr>
              <w:t>negligible</w:t>
            </w:r>
          </w:p>
        </w:tc>
        <w:tc>
          <w:tcPr>
            <w:tcW w:w="1581" w:type="dxa"/>
          </w:tcPr>
          <w:p w14:paraId="78D7B08F" w14:textId="77777777" w:rsidR="006F19FF" w:rsidRPr="002E3A25" w:rsidRDefault="006F19FF" w:rsidP="002E3A25">
            <w:pPr>
              <w:rPr>
                <w:rFonts w:cstheme="minorHAnsi"/>
              </w:rPr>
            </w:pPr>
            <w:r w:rsidRPr="002E3A25">
              <w:rPr>
                <w:rFonts w:cstheme="minorHAnsi"/>
              </w:rPr>
              <w:t>247.5</w:t>
            </w:r>
          </w:p>
        </w:tc>
      </w:tr>
      <w:tr w:rsidR="006F19FF" w:rsidRPr="002E3A25" w14:paraId="5273BF3B" w14:textId="77777777" w:rsidTr="00A20A76">
        <w:tc>
          <w:tcPr>
            <w:tcW w:w="1880" w:type="dxa"/>
          </w:tcPr>
          <w:p w14:paraId="009F3671" w14:textId="77777777" w:rsidR="006F19FF" w:rsidRPr="002E3A25" w:rsidRDefault="006F19FF" w:rsidP="002E3A25">
            <w:pPr>
              <w:rPr>
                <w:rFonts w:cstheme="minorHAnsi"/>
              </w:rPr>
            </w:pPr>
            <w:r w:rsidRPr="002E3A25">
              <w:rPr>
                <w:rFonts w:cstheme="minorHAnsi"/>
              </w:rPr>
              <w:t>NBH</w:t>
            </w:r>
          </w:p>
        </w:tc>
        <w:tc>
          <w:tcPr>
            <w:tcW w:w="1817" w:type="dxa"/>
          </w:tcPr>
          <w:p w14:paraId="76F82C11" w14:textId="77777777" w:rsidR="006F19FF" w:rsidRPr="002E3A25" w:rsidRDefault="006F19FF" w:rsidP="002E3A25">
            <w:pPr>
              <w:rPr>
                <w:rFonts w:cstheme="minorHAnsi"/>
              </w:rPr>
            </w:pPr>
            <w:r w:rsidRPr="002E3A25">
              <w:rPr>
                <w:rFonts w:cstheme="minorHAnsi"/>
              </w:rPr>
              <w:t>Walk in storage (small)</w:t>
            </w:r>
          </w:p>
        </w:tc>
        <w:tc>
          <w:tcPr>
            <w:tcW w:w="1875" w:type="dxa"/>
          </w:tcPr>
          <w:p w14:paraId="29BF9006" w14:textId="77777777" w:rsidR="006F19FF" w:rsidRPr="002E3A25" w:rsidRDefault="006F19FF" w:rsidP="002E3A25">
            <w:pPr>
              <w:rPr>
                <w:rFonts w:cstheme="minorHAnsi"/>
              </w:rPr>
            </w:pPr>
            <w:r w:rsidRPr="002E3A25">
              <w:rPr>
                <w:rFonts w:cstheme="minorHAnsi"/>
              </w:rPr>
              <w:t>2</w:t>
            </w:r>
          </w:p>
        </w:tc>
        <w:tc>
          <w:tcPr>
            <w:tcW w:w="1857" w:type="dxa"/>
          </w:tcPr>
          <w:p w14:paraId="35050155" w14:textId="77777777" w:rsidR="006F19FF" w:rsidRPr="002E3A25" w:rsidRDefault="006F19FF" w:rsidP="002E3A25">
            <w:pPr>
              <w:rPr>
                <w:rFonts w:cstheme="minorHAnsi"/>
              </w:rPr>
            </w:pPr>
            <w:r w:rsidRPr="002E3A25">
              <w:rPr>
                <w:rFonts w:cstheme="minorHAnsi"/>
              </w:rPr>
              <w:t>99.42</w:t>
            </w:r>
          </w:p>
        </w:tc>
        <w:tc>
          <w:tcPr>
            <w:tcW w:w="1581" w:type="dxa"/>
          </w:tcPr>
          <w:p w14:paraId="1C10FAD7" w14:textId="77777777" w:rsidR="006F19FF" w:rsidRPr="002E3A25" w:rsidRDefault="006F19FF" w:rsidP="002E3A25">
            <w:pPr>
              <w:rPr>
                <w:rFonts w:cstheme="minorHAnsi"/>
              </w:rPr>
            </w:pPr>
            <w:r w:rsidRPr="002E3A25">
              <w:rPr>
                <w:rFonts w:cstheme="minorHAnsi"/>
              </w:rPr>
              <w:t>8727.6</w:t>
            </w:r>
          </w:p>
        </w:tc>
      </w:tr>
      <w:tr w:rsidR="006F19FF" w:rsidRPr="002E3A25" w14:paraId="115B1F33" w14:textId="77777777" w:rsidTr="00A20A76">
        <w:tc>
          <w:tcPr>
            <w:tcW w:w="1880" w:type="dxa"/>
          </w:tcPr>
          <w:p w14:paraId="3D7C0BF5" w14:textId="77777777" w:rsidR="006F19FF" w:rsidRPr="002E3A25" w:rsidRDefault="006F19FF" w:rsidP="002E3A25">
            <w:pPr>
              <w:rPr>
                <w:rFonts w:cstheme="minorHAnsi"/>
              </w:rPr>
            </w:pPr>
            <w:r w:rsidRPr="002E3A25">
              <w:rPr>
                <w:rFonts w:cstheme="minorHAnsi"/>
              </w:rPr>
              <w:t>Fuchs house</w:t>
            </w:r>
          </w:p>
        </w:tc>
        <w:tc>
          <w:tcPr>
            <w:tcW w:w="1817" w:type="dxa"/>
          </w:tcPr>
          <w:p w14:paraId="5AE38175" w14:textId="77777777" w:rsidR="006F19FF" w:rsidRPr="002E3A25" w:rsidRDefault="006F19FF" w:rsidP="002E3A25">
            <w:pPr>
              <w:rPr>
                <w:rFonts w:cstheme="minorHAnsi"/>
              </w:rPr>
            </w:pPr>
            <w:r w:rsidRPr="002E3A25">
              <w:rPr>
                <w:rFonts w:cstheme="minorHAnsi"/>
              </w:rPr>
              <w:t>Walk in storage (large)</w:t>
            </w:r>
          </w:p>
        </w:tc>
        <w:tc>
          <w:tcPr>
            <w:tcW w:w="1875" w:type="dxa"/>
          </w:tcPr>
          <w:p w14:paraId="64EA3BF8" w14:textId="77777777" w:rsidR="006F19FF" w:rsidRPr="002E3A25" w:rsidRDefault="006F19FF" w:rsidP="002E3A25">
            <w:pPr>
              <w:rPr>
                <w:rFonts w:cstheme="minorHAnsi"/>
              </w:rPr>
            </w:pPr>
            <w:r w:rsidRPr="002E3A25">
              <w:rPr>
                <w:rFonts w:cstheme="minorHAnsi"/>
              </w:rPr>
              <w:t>3</w:t>
            </w:r>
          </w:p>
        </w:tc>
        <w:tc>
          <w:tcPr>
            <w:tcW w:w="1857" w:type="dxa"/>
          </w:tcPr>
          <w:p w14:paraId="090B8A77" w14:textId="77777777" w:rsidR="006F19FF" w:rsidRPr="002E3A25" w:rsidRDefault="006F19FF" w:rsidP="002E3A25">
            <w:pPr>
              <w:rPr>
                <w:rFonts w:cstheme="minorHAnsi"/>
              </w:rPr>
            </w:pPr>
            <w:r w:rsidRPr="002E3A25">
              <w:rPr>
                <w:rFonts w:cstheme="minorHAnsi"/>
              </w:rPr>
              <w:t>282.38</w:t>
            </w:r>
          </w:p>
        </w:tc>
        <w:tc>
          <w:tcPr>
            <w:tcW w:w="1581" w:type="dxa"/>
          </w:tcPr>
          <w:p w14:paraId="1ACBA3E4" w14:textId="77777777" w:rsidR="006F19FF" w:rsidRPr="002E3A25" w:rsidRDefault="006F19FF" w:rsidP="002E3A25">
            <w:pPr>
              <w:rPr>
                <w:rFonts w:cstheme="minorHAnsi"/>
              </w:rPr>
            </w:pPr>
            <w:r w:rsidRPr="002E3A25">
              <w:rPr>
                <w:rFonts w:cstheme="minorHAnsi"/>
              </w:rPr>
              <w:t>21334</w:t>
            </w:r>
          </w:p>
        </w:tc>
      </w:tr>
      <w:tr w:rsidR="006F19FF" w:rsidRPr="002E3A25" w14:paraId="00D34B59" w14:textId="77777777" w:rsidTr="00A20A76">
        <w:tc>
          <w:tcPr>
            <w:tcW w:w="1880" w:type="dxa"/>
          </w:tcPr>
          <w:p w14:paraId="6FC891EF" w14:textId="77777777" w:rsidR="006F19FF" w:rsidRPr="002E3A25" w:rsidRDefault="006F19FF" w:rsidP="002E3A25">
            <w:pPr>
              <w:rPr>
                <w:rFonts w:cstheme="minorHAnsi"/>
              </w:rPr>
            </w:pPr>
            <w:r w:rsidRPr="002E3A25">
              <w:rPr>
                <w:rFonts w:cstheme="minorHAnsi"/>
              </w:rPr>
              <w:t>Static reefers</w:t>
            </w:r>
          </w:p>
        </w:tc>
        <w:tc>
          <w:tcPr>
            <w:tcW w:w="1817" w:type="dxa"/>
          </w:tcPr>
          <w:p w14:paraId="7C9376AE" w14:textId="77777777" w:rsidR="006F19FF" w:rsidRPr="002E3A25" w:rsidRDefault="006F19FF" w:rsidP="002E3A25">
            <w:pPr>
              <w:rPr>
                <w:rFonts w:cstheme="minorHAnsi"/>
              </w:rPr>
            </w:pPr>
            <w:r w:rsidRPr="002E3A25">
              <w:rPr>
                <w:rFonts w:cstheme="minorHAnsi"/>
              </w:rPr>
              <w:t>Reefer</w:t>
            </w:r>
          </w:p>
        </w:tc>
        <w:tc>
          <w:tcPr>
            <w:tcW w:w="1875" w:type="dxa"/>
          </w:tcPr>
          <w:p w14:paraId="403CF0F7" w14:textId="77777777" w:rsidR="006F19FF" w:rsidRPr="002E3A25" w:rsidRDefault="006F19FF" w:rsidP="002E3A25">
            <w:pPr>
              <w:rPr>
                <w:rFonts w:cstheme="minorHAnsi"/>
              </w:rPr>
            </w:pPr>
            <w:r w:rsidRPr="002E3A25">
              <w:rPr>
                <w:rFonts w:cstheme="minorHAnsi"/>
              </w:rPr>
              <w:t>4</w:t>
            </w:r>
          </w:p>
        </w:tc>
        <w:tc>
          <w:tcPr>
            <w:tcW w:w="1857" w:type="dxa"/>
          </w:tcPr>
          <w:p w14:paraId="7CF50207" w14:textId="77777777" w:rsidR="006F19FF" w:rsidRPr="002E3A25" w:rsidRDefault="006F19FF" w:rsidP="002E3A25">
            <w:pPr>
              <w:rPr>
                <w:rFonts w:cstheme="minorHAnsi"/>
              </w:rPr>
            </w:pPr>
            <w:r w:rsidRPr="002E3A25">
              <w:rPr>
                <w:rFonts w:cstheme="minorHAnsi"/>
              </w:rPr>
              <w:t>941.28</w:t>
            </w:r>
          </w:p>
        </w:tc>
        <w:tc>
          <w:tcPr>
            <w:tcW w:w="1581" w:type="dxa"/>
          </w:tcPr>
          <w:p w14:paraId="5E5BBFA0" w14:textId="77777777" w:rsidR="006F19FF" w:rsidRPr="002E3A25" w:rsidRDefault="006F19FF" w:rsidP="002E3A25">
            <w:pPr>
              <w:rPr>
                <w:rFonts w:cstheme="minorHAnsi"/>
              </w:rPr>
            </w:pPr>
            <w:r w:rsidRPr="002E3A25">
              <w:rPr>
                <w:rFonts w:cstheme="minorHAnsi"/>
              </w:rPr>
              <w:t>34910.4</w:t>
            </w:r>
          </w:p>
        </w:tc>
      </w:tr>
      <w:tr w:rsidR="006F19FF" w:rsidRPr="002E3A25" w14:paraId="6C5D994A" w14:textId="77777777" w:rsidTr="00A20A76">
        <w:tc>
          <w:tcPr>
            <w:tcW w:w="1880" w:type="dxa"/>
          </w:tcPr>
          <w:p w14:paraId="44FE503A" w14:textId="77777777" w:rsidR="006F19FF" w:rsidRPr="002E3A25" w:rsidRDefault="006F19FF" w:rsidP="002E3A25">
            <w:pPr>
              <w:rPr>
                <w:rFonts w:cstheme="minorHAnsi"/>
                <w:b/>
                <w:bCs/>
              </w:rPr>
            </w:pPr>
            <w:r w:rsidRPr="002E3A25">
              <w:rPr>
                <w:rFonts w:cstheme="minorHAnsi"/>
                <w:b/>
                <w:bCs/>
              </w:rPr>
              <w:t>Total</w:t>
            </w:r>
          </w:p>
        </w:tc>
        <w:tc>
          <w:tcPr>
            <w:tcW w:w="1817" w:type="dxa"/>
          </w:tcPr>
          <w:p w14:paraId="6B589211" w14:textId="77777777" w:rsidR="006F19FF" w:rsidRPr="002E3A25" w:rsidRDefault="006F19FF" w:rsidP="002E3A25">
            <w:pPr>
              <w:rPr>
                <w:rFonts w:cstheme="minorHAnsi"/>
                <w:b/>
                <w:bCs/>
              </w:rPr>
            </w:pPr>
            <w:r w:rsidRPr="002E3A25">
              <w:rPr>
                <w:rFonts w:cstheme="minorHAnsi"/>
                <w:b/>
                <w:bCs/>
              </w:rPr>
              <w:t>-</w:t>
            </w:r>
          </w:p>
        </w:tc>
        <w:tc>
          <w:tcPr>
            <w:tcW w:w="1875" w:type="dxa"/>
          </w:tcPr>
          <w:p w14:paraId="3FE8890B" w14:textId="77777777" w:rsidR="006F19FF" w:rsidRPr="002E3A25" w:rsidRDefault="006F19FF" w:rsidP="002E3A25">
            <w:pPr>
              <w:rPr>
                <w:rFonts w:cstheme="minorHAnsi"/>
                <w:b/>
                <w:bCs/>
              </w:rPr>
            </w:pPr>
            <w:r w:rsidRPr="002E3A25">
              <w:rPr>
                <w:rFonts w:cstheme="minorHAnsi"/>
                <w:b/>
                <w:bCs/>
              </w:rPr>
              <w:t>13</w:t>
            </w:r>
          </w:p>
        </w:tc>
        <w:tc>
          <w:tcPr>
            <w:tcW w:w="1857" w:type="dxa"/>
          </w:tcPr>
          <w:p w14:paraId="56DE3001" w14:textId="77777777" w:rsidR="006F19FF" w:rsidRPr="002E3A25" w:rsidRDefault="006F19FF" w:rsidP="002E3A25">
            <w:pPr>
              <w:rPr>
                <w:rFonts w:cstheme="minorHAnsi"/>
                <w:b/>
                <w:bCs/>
              </w:rPr>
            </w:pPr>
            <w:r w:rsidRPr="002E3A25">
              <w:rPr>
                <w:rFonts w:cstheme="minorHAnsi"/>
                <w:b/>
                <w:bCs/>
              </w:rPr>
              <w:t>1336.81</w:t>
            </w:r>
          </w:p>
        </w:tc>
        <w:tc>
          <w:tcPr>
            <w:tcW w:w="1581" w:type="dxa"/>
          </w:tcPr>
          <w:p w14:paraId="24E47B5E" w14:textId="77777777" w:rsidR="006F19FF" w:rsidRPr="002E3A25" w:rsidRDefault="006F19FF" w:rsidP="002E3A25">
            <w:pPr>
              <w:rPr>
                <w:rFonts w:cstheme="minorHAnsi"/>
                <w:b/>
                <w:bCs/>
              </w:rPr>
            </w:pPr>
            <w:r w:rsidRPr="002E3A25">
              <w:rPr>
                <w:rFonts w:cstheme="minorHAnsi"/>
                <w:b/>
                <w:bCs/>
              </w:rPr>
              <w:t>65672.1</w:t>
            </w:r>
          </w:p>
        </w:tc>
      </w:tr>
    </w:tbl>
    <w:p w14:paraId="5DCEAB69" w14:textId="77777777" w:rsidR="006F19FF" w:rsidRPr="002E3A25" w:rsidRDefault="006F19FF" w:rsidP="002E3A25">
      <w:pPr>
        <w:rPr>
          <w:rFonts w:cstheme="minorHAnsi"/>
        </w:rPr>
      </w:pPr>
      <w:r w:rsidRPr="002E3A25">
        <w:rPr>
          <w:rFonts w:cstheme="minorHAnsi"/>
          <w:noProof/>
        </w:rPr>
        <mc:AlternateContent>
          <mc:Choice Requires="wps">
            <w:drawing>
              <wp:anchor distT="0" distB="0" distL="114300" distR="114300" simplePos="0" relativeHeight="251669504" behindDoc="1" locked="0" layoutInCell="1" allowOverlap="1" wp14:anchorId="5C92BAFA" wp14:editId="5FE2B81B">
                <wp:simplePos x="0" y="0"/>
                <wp:positionH relativeFrom="column">
                  <wp:posOffset>-97479</wp:posOffset>
                </wp:positionH>
                <wp:positionV relativeFrom="paragraph">
                  <wp:posOffset>262836</wp:posOffset>
                </wp:positionV>
                <wp:extent cx="5651770" cy="311285"/>
                <wp:effectExtent l="0" t="0" r="0" b="6350"/>
                <wp:wrapTight wrapText="bothSides">
                  <wp:wrapPolygon edited="0">
                    <wp:start x="0" y="0"/>
                    <wp:lineTo x="0" y="21159"/>
                    <wp:lineTo x="21551" y="21159"/>
                    <wp:lineTo x="21551" y="0"/>
                    <wp:lineTo x="0" y="0"/>
                  </wp:wrapPolygon>
                </wp:wrapTight>
                <wp:docPr id="38" name="Text Box 38"/>
                <wp:cNvGraphicFramePr/>
                <a:graphic xmlns:a="http://schemas.openxmlformats.org/drawingml/2006/main">
                  <a:graphicData uri="http://schemas.microsoft.com/office/word/2010/wordprocessingShape">
                    <wps:wsp>
                      <wps:cNvSpPr txBox="1"/>
                      <wps:spPr>
                        <a:xfrm>
                          <a:off x="0" y="0"/>
                          <a:ext cx="5651770" cy="311285"/>
                        </a:xfrm>
                        <a:prstGeom prst="rect">
                          <a:avLst/>
                        </a:prstGeom>
                        <a:solidFill>
                          <a:schemeClr val="lt1"/>
                        </a:solidFill>
                        <a:ln w="6350">
                          <a:noFill/>
                        </a:ln>
                      </wps:spPr>
                      <wps:txbx>
                        <w:txbxContent>
                          <w:p w14:paraId="0D981BFF" w14:textId="43CDCD9F" w:rsidR="006F19FF" w:rsidRPr="001734E1" w:rsidRDefault="001734E1" w:rsidP="006F19FF">
                            <w:pPr>
                              <w:pStyle w:val="Tabletitle"/>
                              <w:rPr>
                                <w:rFonts w:asciiTheme="minorHAnsi" w:hAnsiTheme="minorHAnsi" w:cstheme="minorHAnsi"/>
                              </w:rPr>
                            </w:pPr>
                            <w:bookmarkStart w:id="285" w:name="_Toc81915364"/>
                            <w:r w:rsidRPr="001734E1">
                              <w:rPr>
                                <w:rFonts w:asciiTheme="minorHAnsi" w:hAnsiTheme="minorHAnsi" w:cstheme="minorHAnsi"/>
                                <w:b/>
                                <w:bCs/>
                              </w:rPr>
                              <w:t>Figure 6</w:t>
                            </w:r>
                            <w:r w:rsidR="006F19FF" w:rsidRPr="001734E1">
                              <w:rPr>
                                <w:rFonts w:asciiTheme="minorHAnsi" w:hAnsiTheme="minorHAnsi" w:cstheme="minorHAnsi"/>
                              </w:rPr>
                              <w:t>: Climate impact from refrigeration units at Rothera</w:t>
                            </w:r>
                            <w:bookmarkEnd w:id="285"/>
                          </w:p>
                          <w:p w14:paraId="1F76CF98" w14:textId="77777777" w:rsidR="006F19FF" w:rsidRPr="001734E1" w:rsidRDefault="006F19FF" w:rsidP="006F19FF">
                            <w:pPr>
                              <w:rPr>
                                <w:rFonts w:cstheme="minorHAnsi"/>
                              </w:rPr>
                            </w:pPr>
                          </w:p>
                          <w:p w14:paraId="2C06B869" w14:textId="77777777" w:rsidR="006F19FF" w:rsidRPr="001734E1" w:rsidRDefault="006F19FF" w:rsidP="006F19FF">
                            <w:pPr>
                              <w:rPr>
                                <w:rFonts w:cstheme="minorHAnsi"/>
                              </w:rPr>
                            </w:pPr>
                            <w:r w:rsidRPr="001734E1">
                              <w:rPr>
                                <w:rFonts w:cstheme="minorHAnsi"/>
                              </w:rPr>
                              <w:t>Table 6.1: GWP from refrigeration units at Rothera</w:t>
                            </w:r>
                          </w:p>
                          <w:p w14:paraId="18DD64D8" w14:textId="77777777" w:rsidR="006F19FF" w:rsidRPr="001734E1" w:rsidRDefault="006F19FF" w:rsidP="006F19FF">
                            <w:pPr>
                              <w:rPr>
                                <w:rFonts w:cstheme="minorHAnsi"/>
                              </w:rPr>
                            </w:pPr>
                          </w:p>
                          <w:p w14:paraId="00727E00" w14:textId="77777777" w:rsidR="006F19FF" w:rsidRPr="001734E1" w:rsidRDefault="006F19FF" w:rsidP="006F19FF">
                            <w:pPr>
                              <w:rPr>
                                <w:rFonts w:cstheme="minorHAnsi"/>
                              </w:rPr>
                            </w:pPr>
                            <w:r w:rsidRPr="001734E1">
                              <w:rPr>
                                <w:rFonts w:cstheme="minorHAnsi"/>
                              </w:rPr>
                              <w:t>Table 6.1: GWP from refrigeration units at Rothera</w:t>
                            </w:r>
                          </w:p>
                          <w:p w14:paraId="43587D13" w14:textId="77777777" w:rsidR="006F19FF" w:rsidRPr="001734E1" w:rsidRDefault="006F19FF" w:rsidP="006F19FF">
                            <w:pPr>
                              <w:rPr>
                                <w:rFonts w:cstheme="minorHAnsi"/>
                              </w:rPr>
                            </w:pPr>
                          </w:p>
                          <w:p w14:paraId="34C308C9" w14:textId="77777777" w:rsidR="006F19FF" w:rsidRPr="001734E1" w:rsidRDefault="006F19FF" w:rsidP="006F19FF">
                            <w:pPr>
                              <w:rPr>
                                <w:rFonts w:cstheme="minorHAnsi"/>
                              </w:rPr>
                            </w:pPr>
                            <w:r w:rsidRPr="001734E1">
                              <w:rPr>
                                <w:rFonts w:cstheme="minorHAnsi"/>
                              </w:rPr>
                              <w:t>Table 6.1: GWP from refrigeration units at Rother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92BAFA" id="Text Box 38" o:spid="_x0000_s1037" type="#_x0000_t202" style="position:absolute;margin-left:-7.7pt;margin-top:20.7pt;width:445pt;height:24.5pt;z-index:-2516469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" fillcolor="white [3201]" stroked="f" strokeweight=".5pt">
                <v:textbox>
                  <w:txbxContent>
                    <w:p w14:paraId="0D981BFF" w14:textId="43CDCD9F" w:rsidR="006F19FF" w:rsidRPr="001734E1" w:rsidRDefault="001734E1" w:rsidP="006F19FF">
                      <w:pPr>
                        <w:pStyle w:val="Tabletitle"/>
                        <w:rPr>
                          <w:rFonts w:asciiTheme="minorHAnsi" w:hAnsiTheme="minorHAnsi" w:cstheme="minorHAnsi"/>
                        </w:rPr>
                      </w:pPr>
                      <w:bookmarkStart w:id="286" w:name="_Toc81915364"/>
                      <w:r w:rsidRPr="001734E1">
                        <w:rPr>
                          <w:rFonts w:asciiTheme="minorHAnsi" w:hAnsiTheme="minorHAnsi" w:cstheme="minorHAnsi"/>
                          <w:b/>
                          <w:bCs/>
                        </w:rPr>
                        <w:t>Figure 6</w:t>
                      </w:r>
                      <w:r w:rsidR="006F19FF" w:rsidRPr="001734E1">
                        <w:rPr>
                          <w:rFonts w:asciiTheme="minorHAnsi" w:hAnsiTheme="minorHAnsi" w:cstheme="minorHAnsi"/>
                        </w:rPr>
                        <w:t>: Climate impact from refrigeration units at Rothera</w:t>
                      </w:r>
                      <w:bookmarkEnd w:id="286"/>
                    </w:p>
                    <w:p w14:paraId="1F76CF98" w14:textId="77777777" w:rsidR="006F19FF" w:rsidRPr="001734E1" w:rsidRDefault="006F19FF" w:rsidP="006F19FF">
                      <w:pPr>
                        <w:rPr>
                          <w:rFonts w:cstheme="minorHAnsi"/>
                        </w:rPr>
                      </w:pPr>
                    </w:p>
                    <w:p w14:paraId="2C06B869" w14:textId="77777777" w:rsidR="006F19FF" w:rsidRPr="001734E1" w:rsidRDefault="006F19FF" w:rsidP="006F19FF">
                      <w:pPr>
                        <w:rPr>
                          <w:rFonts w:cstheme="minorHAnsi"/>
                        </w:rPr>
                      </w:pPr>
                      <w:r w:rsidRPr="001734E1">
                        <w:rPr>
                          <w:rFonts w:cstheme="minorHAnsi"/>
                        </w:rPr>
                        <w:t>Table 6.1: GWP from refrigeration units at Rothera</w:t>
                      </w:r>
                    </w:p>
                    <w:p w14:paraId="18DD64D8" w14:textId="77777777" w:rsidR="006F19FF" w:rsidRPr="001734E1" w:rsidRDefault="006F19FF" w:rsidP="006F19FF">
                      <w:pPr>
                        <w:rPr>
                          <w:rFonts w:cstheme="minorHAnsi"/>
                        </w:rPr>
                      </w:pPr>
                    </w:p>
                    <w:p w14:paraId="00727E00" w14:textId="77777777" w:rsidR="006F19FF" w:rsidRPr="001734E1" w:rsidRDefault="006F19FF" w:rsidP="006F19FF">
                      <w:pPr>
                        <w:rPr>
                          <w:rFonts w:cstheme="minorHAnsi"/>
                        </w:rPr>
                      </w:pPr>
                      <w:r w:rsidRPr="001734E1">
                        <w:rPr>
                          <w:rFonts w:cstheme="minorHAnsi"/>
                        </w:rPr>
                        <w:t>Table 6.1: GWP from refrigeration units at Rothera</w:t>
                      </w:r>
                    </w:p>
                    <w:p w14:paraId="43587D13" w14:textId="77777777" w:rsidR="006F19FF" w:rsidRPr="001734E1" w:rsidRDefault="006F19FF" w:rsidP="006F19FF">
                      <w:pPr>
                        <w:rPr>
                          <w:rFonts w:cstheme="minorHAnsi"/>
                        </w:rPr>
                      </w:pPr>
                    </w:p>
                    <w:p w14:paraId="34C308C9" w14:textId="77777777" w:rsidR="006F19FF" w:rsidRPr="001734E1" w:rsidRDefault="006F19FF" w:rsidP="006F19FF">
                      <w:pPr>
                        <w:rPr>
                          <w:rFonts w:cstheme="minorHAnsi"/>
                        </w:rPr>
                      </w:pPr>
                      <w:r w:rsidRPr="001734E1">
                        <w:rPr>
                          <w:rFonts w:cstheme="minorHAnsi"/>
                        </w:rPr>
                        <w:t>Table 6.1: GWP from refrigeration units at Rothera</w:t>
                      </w:r>
                    </w:p>
                  </w:txbxContent>
                </v:textbox>
                <w10:wrap type="tight"/>
              </v:shape>
            </w:pict>
          </mc:Fallback>
        </mc:AlternateContent>
      </w:r>
      <w:r w:rsidRPr="002E3A25">
        <w:rPr>
          <w:rFonts w:cstheme="minorHAnsi"/>
        </w:rPr>
        <w:t>*NBH = New Bransfield House</w:t>
      </w:r>
    </w:p>
    <w:p w14:paraId="67417403" w14:textId="77777777" w:rsidR="006F19FF" w:rsidRPr="002E3A25" w:rsidRDefault="006F19FF" w:rsidP="002E3A25">
      <w:pPr>
        <w:rPr>
          <w:rFonts w:cstheme="minorHAnsi"/>
        </w:rPr>
      </w:pPr>
    </w:p>
    <w:p w14:paraId="2E26F841" w14:textId="3C55C5F6" w:rsidR="008B213E" w:rsidRPr="002E3A25" w:rsidRDefault="008B213E" w:rsidP="002E3A25">
      <w:pPr>
        <w:rPr>
          <w:rFonts w:cstheme="minorHAnsi"/>
        </w:rPr>
      </w:pPr>
      <w:r w:rsidRPr="002E3A25">
        <w:rPr>
          <w:rFonts w:cstheme="minorHAnsi"/>
        </w:rPr>
        <w:t>The above data on gas leakage ha</w:t>
      </w:r>
      <w:r w:rsidR="00D04555">
        <w:rPr>
          <w:rFonts w:cstheme="minorHAnsi"/>
        </w:rPr>
        <w:t>s</w:t>
      </w:r>
      <w:r w:rsidRPr="002E3A25">
        <w:rPr>
          <w:rFonts w:cstheme="minorHAnsi"/>
        </w:rPr>
        <w:t xml:space="preserve"> been calculated using the UK government’s tool for estimating greenhouse gas emissions. This involves using the following equation: [number GWP from of units] refrigeration x [equipment units at charge Rothera capacity (kg)] x [time used during reporting period] x [annual leak rate % (standardised figure based on equipment type)] x [global warming potential of refrigerant], as described in Annex C of the Environmental Reporting Guidelines (HM Government, 2019). Data on the equipment at Rothera, charge capacity and refrigerant used is taken from the Rothera Annual F Gas Report 2020 (BAS, 2020).</w:t>
      </w:r>
    </w:p>
    <w:p w14:paraId="280E905C" w14:textId="77777777" w:rsidR="008B213E" w:rsidRPr="002E3A25" w:rsidRDefault="008B213E" w:rsidP="002E3A25">
      <w:pPr>
        <w:rPr>
          <w:rFonts w:cstheme="minorHAnsi"/>
        </w:rPr>
      </w:pPr>
    </w:p>
    <w:p w14:paraId="4B6F44B8" w14:textId="7DBDECAC" w:rsidR="008B213E" w:rsidRPr="002E3A25" w:rsidRDefault="008B213E" w:rsidP="002E3A25">
      <w:pPr>
        <w:rPr>
          <w:rFonts w:cstheme="minorHAnsi"/>
        </w:rPr>
      </w:pPr>
      <w:r w:rsidRPr="002E3A25">
        <w:rPr>
          <w:rFonts w:cstheme="minorHAnsi"/>
        </w:rPr>
        <w:t xml:space="preserve">Based on data from April – July 2021, the four on-station generators from which Rothera gets most of its power were providing an average output of around 98kW each, at which each generator can be expected to burn around 26 litres of fuel each hour (Volvo </w:t>
      </w:r>
      <w:proofErr w:type="spellStart"/>
      <w:r w:rsidRPr="002E3A25">
        <w:rPr>
          <w:rFonts w:cstheme="minorHAnsi"/>
        </w:rPr>
        <w:t>penta</w:t>
      </w:r>
      <w:proofErr w:type="spellEnd"/>
      <w:r w:rsidRPr="002E3A25">
        <w:rPr>
          <w:rFonts w:cstheme="minorHAnsi"/>
        </w:rPr>
        <w:t xml:space="preserve">, 2011). They run on marine gas oil (MGO), the conversion factor for which is around 2.78kg </w:t>
      </w:r>
      <w:r w:rsidR="0040369E" w:rsidRPr="002E3A25">
        <w:rPr>
          <w:rFonts w:cstheme="minorHAnsi"/>
        </w:rPr>
        <w:t>CO</w:t>
      </w:r>
      <w:r w:rsidR="0040369E" w:rsidRPr="002E3A25">
        <w:rPr>
          <w:rFonts w:cstheme="minorHAnsi"/>
          <w:vertAlign w:val="subscript"/>
        </w:rPr>
        <w:t>2</w:t>
      </w:r>
      <w:r w:rsidR="0040369E" w:rsidRPr="002E3A25">
        <w:rPr>
          <w:rFonts w:cstheme="minorHAnsi"/>
        </w:rPr>
        <w:t>e</w:t>
      </w:r>
      <w:r w:rsidR="0040369E">
        <w:rPr>
          <w:rFonts w:cstheme="minorHAnsi"/>
        </w:rPr>
        <w:t xml:space="preserve"> </w:t>
      </w:r>
      <w:r w:rsidRPr="002E3A25">
        <w:rPr>
          <w:rFonts w:cstheme="minorHAnsi"/>
        </w:rPr>
        <w:t xml:space="preserve">per litre. Each generator therefore produces about 72.3kg </w:t>
      </w:r>
      <w:r w:rsidR="0040369E" w:rsidRPr="002E3A25">
        <w:rPr>
          <w:rFonts w:cstheme="minorHAnsi"/>
        </w:rPr>
        <w:t>CO</w:t>
      </w:r>
      <w:r w:rsidR="0040369E" w:rsidRPr="002E3A25">
        <w:rPr>
          <w:rFonts w:cstheme="minorHAnsi"/>
          <w:vertAlign w:val="subscript"/>
        </w:rPr>
        <w:t>2</w:t>
      </w:r>
      <w:r w:rsidR="0040369E" w:rsidRPr="002E3A25">
        <w:rPr>
          <w:rFonts w:cstheme="minorHAnsi"/>
        </w:rPr>
        <w:t>e</w:t>
      </w:r>
      <w:r w:rsidR="0040369E">
        <w:rPr>
          <w:rFonts w:cstheme="minorHAnsi"/>
        </w:rPr>
        <w:t xml:space="preserve"> </w:t>
      </w:r>
      <w:r w:rsidRPr="002E3A25">
        <w:rPr>
          <w:rFonts w:cstheme="minorHAnsi"/>
        </w:rPr>
        <w:t xml:space="preserve">per hour, or 0.738kg </w:t>
      </w:r>
      <w:r w:rsidR="0040369E" w:rsidRPr="002E3A25">
        <w:rPr>
          <w:rFonts w:cstheme="minorHAnsi"/>
        </w:rPr>
        <w:t>CO</w:t>
      </w:r>
      <w:r w:rsidR="0040369E" w:rsidRPr="002E3A25">
        <w:rPr>
          <w:rFonts w:cstheme="minorHAnsi"/>
          <w:vertAlign w:val="subscript"/>
        </w:rPr>
        <w:t>2</w:t>
      </w:r>
      <w:r w:rsidR="0040369E" w:rsidRPr="002E3A25">
        <w:rPr>
          <w:rFonts w:cstheme="minorHAnsi"/>
        </w:rPr>
        <w:t>e</w:t>
      </w:r>
      <w:r w:rsidR="0040369E">
        <w:rPr>
          <w:rFonts w:cstheme="minorHAnsi"/>
        </w:rPr>
        <w:t xml:space="preserve"> </w:t>
      </w:r>
      <w:r w:rsidRPr="002E3A25">
        <w:rPr>
          <w:rFonts w:cstheme="minorHAnsi"/>
        </w:rPr>
        <w:t>per kWh.</w:t>
      </w:r>
    </w:p>
    <w:p w14:paraId="06AC1646" w14:textId="77777777" w:rsidR="008B213E" w:rsidRPr="002E3A25" w:rsidRDefault="008B213E" w:rsidP="002E3A25">
      <w:pPr>
        <w:rPr>
          <w:rFonts w:cstheme="minorHAnsi"/>
        </w:rPr>
      </w:pPr>
    </w:p>
    <w:p w14:paraId="12DF1D3A" w14:textId="7D57BAD7" w:rsidR="008B213E" w:rsidRPr="002E3A25" w:rsidRDefault="008B213E" w:rsidP="002E3A25">
      <w:pPr>
        <w:rPr>
          <w:rFonts w:cstheme="minorHAnsi"/>
        </w:rPr>
      </w:pPr>
      <w:r w:rsidRPr="002E3A25">
        <w:rPr>
          <w:rFonts w:cstheme="minorHAnsi"/>
        </w:rPr>
        <w:t xml:space="preserve">Freezer duty cycles mean that the compressor does not run constantly; various studies estimate anywhere between about 50-70% of total energy rating is utilised (Bagheri et al., 2016; </w:t>
      </w:r>
      <w:proofErr w:type="spellStart"/>
      <w:r w:rsidRPr="002E3A25">
        <w:rPr>
          <w:rFonts w:cstheme="minorHAnsi"/>
        </w:rPr>
        <w:t>Mudie</w:t>
      </w:r>
      <w:proofErr w:type="spellEnd"/>
      <w:r w:rsidRPr="002E3A25">
        <w:rPr>
          <w:rFonts w:cstheme="minorHAnsi"/>
        </w:rPr>
        <w:t xml:space="preserve"> et al., 2014). The Fuchs house walk-in freezers were installed in 2017, so are assumed to be reasonably efficient. Therefore a 50% power use compared to the total rating of 2.2kW is assumed, giving 1.1kW as the average power consumption figure (</w:t>
      </w:r>
      <w:proofErr w:type="spellStart"/>
      <w:r w:rsidRPr="002E3A25">
        <w:rPr>
          <w:rFonts w:cstheme="minorHAnsi"/>
        </w:rPr>
        <w:t>Rivacold</w:t>
      </w:r>
      <w:proofErr w:type="spellEnd"/>
      <w:r w:rsidRPr="002E3A25">
        <w:rPr>
          <w:rFonts w:cstheme="minorHAnsi"/>
        </w:rPr>
        <w:t xml:space="preserve">, n.d.). The 3 freezers for an hour therefore use 3.3kWh of energy, so over a year we can attribute 21334.1kg </w:t>
      </w:r>
      <w:r w:rsidR="0040369E" w:rsidRPr="002E3A25">
        <w:rPr>
          <w:rFonts w:cstheme="minorHAnsi"/>
        </w:rPr>
        <w:t>CO</w:t>
      </w:r>
      <w:r w:rsidR="0040369E" w:rsidRPr="002E3A25">
        <w:rPr>
          <w:rFonts w:cstheme="minorHAnsi"/>
          <w:vertAlign w:val="subscript"/>
        </w:rPr>
        <w:t>2</w:t>
      </w:r>
      <w:r w:rsidR="0040369E" w:rsidRPr="002E3A25">
        <w:rPr>
          <w:rFonts w:cstheme="minorHAnsi"/>
        </w:rPr>
        <w:t>e</w:t>
      </w:r>
      <w:r w:rsidR="0040369E">
        <w:rPr>
          <w:rFonts w:cstheme="minorHAnsi"/>
        </w:rPr>
        <w:t xml:space="preserve"> </w:t>
      </w:r>
      <w:r w:rsidRPr="002E3A25">
        <w:rPr>
          <w:rFonts w:cstheme="minorHAnsi"/>
        </w:rPr>
        <w:t xml:space="preserve">to those freezers. Using a similar process, we get the other data in table 6.1. The walk-in fridge and freezer in NBH have, combined, about the same </w:t>
      </w:r>
      <w:r w:rsidRPr="002E3A25">
        <w:rPr>
          <w:rFonts w:cstheme="minorHAnsi"/>
        </w:rPr>
        <w:lastRenderedPageBreak/>
        <w:t>refrigerant charge and use the same refrigerant as one of the Fuchs freezers so these are calculated as equal to one Fuchs freezer.</w:t>
      </w:r>
    </w:p>
    <w:p w14:paraId="1470EA7A" w14:textId="77777777" w:rsidR="008B213E" w:rsidRPr="002E3A25" w:rsidRDefault="008B213E" w:rsidP="002E3A25">
      <w:pPr>
        <w:rPr>
          <w:rFonts w:cstheme="minorHAnsi"/>
        </w:rPr>
      </w:pPr>
    </w:p>
    <w:p w14:paraId="4AE00AD5" w14:textId="53095F93" w:rsidR="008B213E" w:rsidRPr="002E3A25" w:rsidRDefault="008B213E" w:rsidP="002E3A25">
      <w:pPr>
        <w:rPr>
          <w:rFonts w:cstheme="minorHAnsi"/>
        </w:rPr>
      </w:pPr>
      <w:r w:rsidRPr="002E3A25">
        <w:rPr>
          <w:rFonts w:cstheme="minorHAnsi"/>
        </w:rPr>
        <w:t>For the reefers, the same estimation of average power consumption is used as in section 5 at 2.7kW per reefer. Studies have shown that mean ambient temperature generally has little impact on energy usage (Evans et al., 2014). However, one would assume that such studies did not consider the impact an average ambient temperature of -4</w:t>
      </w:r>
      <w:r w:rsidR="0040369E">
        <w:rPr>
          <w:rFonts w:cstheme="minorHAnsi"/>
          <w:vertAlign w:val="superscript"/>
        </w:rPr>
        <w:t>o</w:t>
      </w:r>
      <w:r w:rsidRPr="002E3A25">
        <w:rPr>
          <w:rFonts w:cstheme="minorHAnsi"/>
        </w:rPr>
        <w:t xml:space="preserve">C – as it is at Rothera – would have on energy usage (BAS, 2012). This is tricky to estimate given a lack of research on maintaining a constant freezer temperature in freezing ambient conditions. It would be reasonable to assume it had a significant impact. If the reefers are maintaining a temperature of </w:t>
      </w:r>
      <w:r w:rsidR="0040369E" w:rsidRPr="002E3A25">
        <w:rPr>
          <w:rFonts w:cstheme="minorHAnsi"/>
        </w:rPr>
        <w:t>-</w:t>
      </w:r>
      <w:r w:rsidR="0040369E">
        <w:rPr>
          <w:rFonts w:cstheme="minorHAnsi"/>
        </w:rPr>
        <w:t>20</w:t>
      </w:r>
      <w:r w:rsidR="0040369E">
        <w:rPr>
          <w:rFonts w:cstheme="minorHAnsi"/>
          <w:vertAlign w:val="superscript"/>
        </w:rPr>
        <w:t>o</w:t>
      </w:r>
      <w:r w:rsidR="0040369E" w:rsidRPr="002E3A25">
        <w:rPr>
          <w:rFonts w:cstheme="minorHAnsi"/>
        </w:rPr>
        <w:t xml:space="preserve">C </w:t>
      </w:r>
      <w:r w:rsidRPr="002E3A25">
        <w:rPr>
          <w:rFonts w:cstheme="minorHAnsi"/>
        </w:rPr>
        <w:t xml:space="preserve">and the ambient is </w:t>
      </w:r>
      <w:r w:rsidR="0040369E" w:rsidRPr="002E3A25">
        <w:rPr>
          <w:rFonts w:cstheme="minorHAnsi"/>
        </w:rPr>
        <w:t>-4</w:t>
      </w:r>
      <w:r w:rsidR="0040369E">
        <w:rPr>
          <w:rFonts w:cstheme="minorHAnsi"/>
          <w:vertAlign w:val="superscript"/>
        </w:rPr>
        <w:t>o</w:t>
      </w:r>
      <w:r w:rsidR="0040369E" w:rsidRPr="002E3A25">
        <w:rPr>
          <w:rFonts w:cstheme="minorHAnsi"/>
        </w:rPr>
        <w:t xml:space="preserve">C </w:t>
      </w:r>
      <w:r w:rsidRPr="002E3A25">
        <w:rPr>
          <w:rFonts w:cstheme="minorHAnsi"/>
        </w:rPr>
        <w:t xml:space="preserve">compared to an annual mean of about </w:t>
      </w:r>
      <w:r w:rsidR="0040369E">
        <w:rPr>
          <w:rFonts w:cstheme="minorHAnsi"/>
        </w:rPr>
        <w:t>10</w:t>
      </w:r>
      <w:proofErr w:type="gramStart"/>
      <w:r w:rsidR="0040369E">
        <w:rPr>
          <w:rFonts w:cstheme="minorHAnsi"/>
          <w:vertAlign w:val="superscript"/>
        </w:rPr>
        <w:t>o</w:t>
      </w:r>
      <w:r w:rsidR="0040369E" w:rsidRPr="002E3A25">
        <w:rPr>
          <w:rFonts w:cstheme="minorHAnsi"/>
        </w:rPr>
        <w:t xml:space="preserve">C </w:t>
      </w:r>
      <w:r w:rsidRPr="002E3A25">
        <w:rPr>
          <w:rFonts w:cstheme="minorHAnsi"/>
        </w:rPr>
        <w:t xml:space="preserve"> in</w:t>
      </w:r>
      <w:proofErr w:type="gramEnd"/>
      <w:r w:rsidRPr="002E3A25">
        <w:rPr>
          <w:rFonts w:cstheme="minorHAnsi"/>
        </w:rPr>
        <w:t xml:space="preserve"> Cambridge, UK (Met Office, n.d.), then one might assume that at Rothera it required about half the energy to cool to the same temperature as it would in the UK. Whether this relationship is linear or not is also unknown, but assuming it is the total emissions from reefer energy use would reduce to about 17455kg </w:t>
      </w:r>
      <w:r w:rsidR="0040369E" w:rsidRPr="002E3A25">
        <w:rPr>
          <w:rFonts w:cstheme="minorHAnsi"/>
        </w:rPr>
        <w:t>CO</w:t>
      </w:r>
      <w:r w:rsidR="0040369E" w:rsidRPr="002E3A25">
        <w:rPr>
          <w:rFonts w:cstheme="minorHAnsi"/>
          <w:vertAlign w:val="subscript"/>
        </w:rPr>
        <w:t>2</w:t>
      </w:r>
      <w:r w:rsidR="0040369E" w:rsidRPr="002E3A25">
        <w:rPr>
          <w:rFonts w:cstheme="minorHAnsi"/>
        </w:rPr>
        <w:t>e</w:t>
      </w:r>
      <w:r w:rsidR="0040369E">
        <w:rPr>
          <w:rFonts w:cstheme="minorHAnsi"/>
        </w:rPr>
        <w:t>,</w:t>
      </w:r>
      <w:r w:rsidR="0040369E">
        <w:rPr>
          <w:rFonts w:cstheme="minorHAnsi"/>
        </w:rPr>
        <w:t xml:space="preserve"> </w:t>
      </w:r>
      <w:r w:rsidRPr="002E3A25">
        <w:rPr>
          <w:rFonts w:cstheme="minorHAnsi"/>
        </w:rPr>
        <w:t xml:space="preserve">clearly a large difference that would significantly alter the results presented here. </w:t>
      </w:r>
    </w:p>
    <w:p w14:paraId="100C7648" w14:textId="77777777" w:rsidR="008B213E" w:rsidRPr="002E3A25" w:rsidRDefault="008B213E" w:rsidP="002E3A25">
      <w:pPr>
        <w:rPr>
          <w:rFonts w:cstheme="minorHAnsi"/>
        </w:rPr>
      </w:pPr>
    </w:p>
    <w:p w14:paraId="1092C062" w14:textId="205A60D5" w:rsidR="0075540F" w:rsidRPr="002E3A25" w:rsidRDefault="008B213E" w:rsidP="002E3A25">
      <w:pPr>
        <w:rPr>
          <w:rFonts w:cstheme="minorHAnsi"/>
        </w:rPr>
      </w:pPr>
      <w:r w:rsidRPr="002E3A25">
        <w:rPr>
          <w:rFonts w:cstheme="minorHAnsi"/>
        </w:rPr>
        <w:t>Making calculations on the assumption ambient temperature has little impact</w:t>
      </w:r>
      <w:r w:rsidR="0040369E">
        <w:rPr>
          <w:rFonts w:cstheme="minorHAnsi"/>
        </w:rPr>
        <w:t xml:space="preserve"> on energy use</w:t>
      </w:r>
      <w:r w:rsidRPr="002E3A25">
        <w:rPr>
          <w:rFonts w:cstheme="minorHAnsi"/>
        </w:rPr>
        <w:t xml:space="preserve">, we can see from table 6.1 that the total climate impact of storing food at Rothera for a year is estimated at 67008.9kg </w:t>
      </w:r>
      <w:r w:rsidR="0040369E" w:rsidRPr="002E3A25">
        <w:rPr>
          <w:rFonts w:cstheme="minorHAnsi"/>
        </w:rPr>
        <w:t>CO</w:t>
      </w:r>
      <w:r w:rsidR="0040369E" w:rsidRPr="002E3A25">
        <w:rPr>
          <w:rFonts w:cstheme="minorHAnsi"/>
          <w:vertAlign w:val="subscript"/>
        </w:rPr>
        <w:t>2</w:t>
      </w:r>
      <w:r w:rsidR="0040369E" w:rsidRPr="002E3A25">
        <w:rPr>
          <w:rFonts w:cstheme="minorHAnsi"/>
        </w:rPr>
        <w:t>e</w:t>
      </w:r>
      <w:r w:rsidR="0040369E">
        <w:rPr>
          <w:rFonts w:cstheme="minorHAnsi"/>
        </w:rPr>
        <w:t>.</w:t>
      </w:r>
    </w:p>
    <w:p w14:paraId="75BF6876" w14:textId="246419D5" w:rsidR="0075540F" w:rsidRPr="002E3A25" w:rsidRDefault="0075540F" w:rsidP="002E3A25">
      <w:pPr>
        <w:rPr>
          <w:rFonts w:cstheme="minorHAnsi"/>
        </w:rPr>
      </w:pPr>
    </w:p>
    <w:p w14:paraId="2F3FCE3B" w14:textId="7C41548E" w:rsidR="00592E55" w:rsidRPr="002E3A25" w:rsidRDefault="00592E55" w:rsidP="002E3A25">
      <w:pPr>
        <w:rPr>
          <w:rFonts w:cstheme="minorHAnsi"/>
        </w:rPr>
      </w:pPr>
    </w:p>
    <w:p w14:paraId="7155BD66" w14:textId="014FEEF7" w:rsidR="001734E1" w:rsidRPr="002E3A25" w:rsidRDefault="001734E1" w:rsidP="002E3A25">
      <w:pPr>
        <w:rPr>
          <w:rFonts w:cstheme="minorHAnsi"/>
        </w:rPr>
      </w:pPr>
    </w:p>
    <w:p w14:paraId="728F2569" w14:textId="789B2960" w:rsidR="001734E1" w:rsidRPr="002E3A25" w:rsidRDefault="001734E1" w:rsidP="002E3A25">
      <w:pPr>
        <w:rPr>
          <w:rFonts w:cstheme="minorHAnsi"/>
        </w:rPr>
      </w:pPr>
    </w:p>
    <w:p w14:paraId="738F3365" w14:textId="57B39CB5" w:rsidR="001734E1" w:rsidRPr="002E3A25" w:rsidRDefault="001734E1" w:rsidP="002E3A25">
      <w:pPr>
        <w:rPr>
          <w:rFonts w:cstheme="minorHAnsi"/>
        </w:rPr>
      </w:pPr>
    </w:p>
    <w:p w14:paraId="208F9EB4" w14:textId="40C815CA" w:rsidR="001734E1" w:rsidRPr="002E3A25" w:rsidRDefault="001734E1" w:rsidP="002E3A25">
      <w:pPr>
        <w:rPr>
          <w:rFonts w:cstheme="minorHAnsi"/>
        </w:rPr>
      </w:pPr>
    </w:p>
    <w:p w14:paraId="56F8BB47" w14:textId="1F3564EB" w:rsidR="001734E1" w:rsidRPr="002E3A25" w:rsidRDefault="001734E1" w:rsidP="002E3A25">
      <w:pPr>
        <w:rPr>
          <w:rFonts w:cstheme="minorHAnsi"/>
        </w:rPr>
      </w:pPr>
    </w:p>
    <w:p w14:paraId="5E6D41D8" w14:textId="2083D755" w:rsidR="001734E1" w:rsidRPr="002E3A25" w:rsidRDefault="001734E1" w:rsidP="002E3A25">
      <w:pPr>
        <w:rPr>
          <w:rFonts w:cstheme="minorHAnsi"/>
        </w:rPr>
      </w:pPr>
    </w:p>
    <w:p w14:paraId="7CE8A5E0" w14:textId="043085F4" w:rsidR="001734E1" w:rsidRPr="002E3A25" w:rsidRDefault="001734E1" w:rsidP="002E3A25">
      <w:pPr>
        <w:rPr>
          <w:rFonts w:cstheme="minorHAnsi"/>
        </w:rPr>
      </w:pPr>
    </w:p>
    <w:p w14:paraId="548F939E" w14:textId="231EF429" w:rsidR="001734E1" w:rsidRPr="002E3A25" w:rsidRDefault="001734E1" w:rsidP="002E3A25">
      <w:pPr>
        <w:rPr>
          <w:rFonts w:cstheme="minorHAnsi"/>
        </w:rPr>
      </w:pPr>
    </w:p>
    <w:p w14:paraId="7589819D" w14:textId="373E5122" w:rsidR="001734E1" w:rsidRPr="002E3A25" w:rsidRDefault="001734E1" w:rsidP="002E3A25">
      <w:pPr>
        <w:rPr>
          <w:rFonts w:cstheme="minorHAnsi"/>
        </w:rPr>
      </w:pPr>
    </w:p>
    <w:p w14:paraId="6CBB4ACF" w14:textId="6831CFA6" w:rsidR="001734E1" w:rsidRPr="002E3A25" w:rsidRDefault="001734E1" w:rsidP="002E3A25">
      <w:pPr>
        <w:rPr>
          <w:rFonts w:cstheme="minorHAnsi"/>
        </w:rPr>
      </w:pPr>
    </w:p>
    <w:p w14:paraId="59F7F53C" w14:textId="1887E826" w:rsidR="001734E1" w:rsidRPr="002E3A25" w:rsidRDefault="001734E1" w:rsidP="002E3A25">
      <w:pPr>
        <w:rPr>
          <w:rFonts w:cstheme="minorHAnsi"/>
        </w:rPr>
      </w:pPr>
    </w:p>
    <w:p w14:paraId="30E1BC1E" w14:textId="5EFA9B38" w:rsidR="001734E1" w:rsidRPr="002E3A25" w:rsidRDefault="001734E1" w:rsidP="002E3A25">
      <w:pPr>
        <w:rPr>
          <w:rFonts w:cstheme="minorHAnsi"/>
        </w:rPr>
      </w:pPr>
    </w:p>
    <w:p w14:paraId="4F21A8C1" w14:textId="5953E627" w:rsidR="001734E1" w:rsidRPr="002E3A25" w:rsidRDefault="001734E1" w:rsidP="002E3A25">
      <w:pPr>
        <w:rPr>
          <w:rFonts w:cstheme="minorHAnsi"/>
        </w:rPr>
      </w:pPr>
    </w:p>
    <w:p w14:paraId="02B1518B" w14:textId="67920022" w:rsidR="001734E1" w:rsidRPr="002E3A25" w:rsidRDefault="001734E1" w:rsidP="002E3A25">
      <w:pPr>
        <w:rPr>
          <w:rFonts w:cstheme="minorHAnsi"/>
        </w:rPr>
      </w:pPr>
    </w:p>
    <w:p w14:paraId="671C12DC" w14:textId="3B0C7217" w:rsidR="001734E1" w:rsidRPr="002E3A25" w:rsidRDefault="001734E1" w:rsidP="002E3A25">
      <w:pPr>
        <w:rPr>
          <w:rFonts w:cstheme="minorHAnsi"/>
        </w:rPr>
      </w:pPr>
    </w:p>
    <w:p w14:paraId="6781B2F8" w14:textId="75BBD365" w:rsidR="001734E1" w:rsidRPr="002E3A25" w:rsidRDefault="001734E1" w:rsidP="002E3A25">
      <w:pPr>
        <w:rPr>
          <w:rFonts w:cstheme="minorHAnsi"/>
        </w:rPr>
      </w:pPr>
    </w:p>
    <w:p w14:paraId="41A9BAD5" w14:textId="27716202" w:rsidR="001734E1" w:rsidRPr="002E3A25" w:rsidRDefault="001734E1" w:rsidP="002E3A25">
      <w:pPr>
        <w:rPr>
          <w:rFonts w:cstheme="minorHAnsi"/>
        </w:rPr>
      </w:pPr>
    </w:p>
    <w:p w14:paraId="43C9BE65" w14:textId="2D99F019" w:rsidR="001734E1" w:rsidRPr="002E3A25" w:rsidRDefault="001734E1" w:rsidP="002E3A25">
      <w:pPr>
        <w:rPr>
          <w:rFonts w:cstheme="minorHAnsi"/>
        </w:rPr>
      </w:pPr>
    </w:p>
    <w:p w14:paraId="059CCCE5" w14:textId="6B6D308D" w:rsidR="001734E1" w:rsidRPr="002E3A25" w:rsidRDefault="001734E1" w:rsidP="002E3A25">
      <w:pPr>
        <w:rPr>
          <w:rFonts w:cstheme="minorHAnsi"/>
        </w:rPr>
      </w:pPr>
    </w:p>
    <w:p w14:paraId="56EC7660" w14:textId="4886231B" w:rsidR="001734E1" w:rsidRPr="002E3A25" w:rsidRDefault="001734E1" w:rsidP="002E3A25">
      <w:pPr>
        <w:rPr>
          <w:rFonts w:cstheme="minorHAnsi"/>
        </w:rPr>
      </w:pPr>
    </w:p>
    <w:p w14:paraId="5CFDA1AB" w14:textId="46418D8A" w:rsidR="001734E1" w:rsidRDefault="001734E1" w:rsidP="002E3A25">
      <w:pPr>
        <w:rPr>
          <w:rFonts w:cstheme="minorHAnsi"/>
        </w:rPr>
      </w:pPr>
    </w:p>
    <w:p w14:paraId="5BDFCFE2" w14:textId="77777777" w:rsidR="0040369E" w:rsidRPr="002E3A25" w:rsidRDefault="0040369E" w:rsidP="002E3A25">
      <w:pPr>
        <w:rPr>
          <w:rFonts w:cstheme="minorHAnsi"/>
        </w:rPr>
      </w:pPr>
    </w:p>
    <w:p w14:paraId="0FE2CFE3" w14:textId="77777777" w:rsidR="001734E1" w:rsidRPr="002E3A25" w:rsidRDefault="001734E1" w:rsidP="002E3A25">
      <w:pPr>
        <w:rPr>
          <w:rFonts w:cstheme="minorHAnsi"/>
        </w:rPr>
      </w:pPr>
    </w:p>
    <w:p w14:paraId="48B5EDDC" w14:textId="1CD5A757" w:rsidR="008B213E" w:rsidRPr="002E3A25" w:rsidRDefault="0075540F" w:rsidP="002E3A25">
      <w:pPr>
        <w:pStyle w:val="Heading2"/>
        <w:rPr>
          <w:rFonts w:cstheme="minorHAnsi"/>
        </w:rPr>
      </w:pPr>
      <w:bookmarkStart w:id="287" w:name="_Toc83984915"/>
      <w:r w:rsidRPr="002E3A25">
        <w:rPr>
          <w:rFonts w:cstheme="minorHAnsi"/>
        </w:rPr>
        <w:lastRenderedPageBreak/>
        <w:t>Cooking</w:t>
      </w:r>
      <w:bookmarkEnd w:id="287"/>
    </w:p>
    <w:p w14:paraId="1A0FB461" w14:textId="6395F31F" w:rsidR="0075540F" w:rsidRPr="002E3A25" w:rsidRDefault="0075540F" w:rsidP="002E3A25">
      <w:pPr>
        <w:rPr>
          <w:rFonts w:cstheme="minorHAnsi"/>
        </w:rPr>
      </w:pPr>
    </w:p>
    <w:p w14:paraId="10420B33" w14:textId="03CB1F6A" w:rsidR="0075540F" w:rsidRPr="002E3A25" w:rsidRDefault="001734E1" w:rsidP="002E3A25">
      <w:pPr>
        <w:rPr>
          <w:rFonts w:cstheme="minorHAnsi"/>
        </w:rPr>
      </w:pPr>
      <w:r w:rsidRPr="002E3A25">
        <w:rPr>
          <w:rFonts w:cstheme="minorHAnsi"/>
          <w:noProof/>
        </w:rPr>
        <mc:AlternateContent>
          <mc:Choice Requires="wpg">
            <w:drawing>
              <wp:anchor distT="0" distB="0" distL="114300" distR="114300" simplePos="0" relativeHeight="251672576" behindDoc="0" locked="0" layoutInCell="1" allowOverlap="1" wp14:anchorId="2280CDE5" wp14:editId="17BDD0D5">
                <wp:simplePos x="0" y="0"/>
                <wp:positionH relativeFrom="column">
                  <wp:posOffset>-77821</wp:posOffset>
                </wp:positionH>
                <wp:positionV relativeFrom="paragraph">
                  <wp:posOffset>1359413</wp:posOffset>
                </wp:positionV>
                <wp:extent cx="5727700" cy="3385226"/>
                <wp:effectExtent l="0" t="0" r="0" b="5715"/>
                <wp:wrapTopAndBottom/>
                <wp:docPr id="14" name="Group 14"/>
                <wp:cNvGraphicFramePr/>
                <a:graphic xmlns:a="http://schemas.openxmlformats.org/drawingml/2006/main">
                  <a:graphicData uri="http://schemas.microsoft.com/office/word/2010/wordprocessingGroup">
                    <wpg:wgp>
                      <wpg:cNvGrpSpPr/>
                      <wpg:grpSpPr>
                        <a:xfrm>
                          <a:off x="0" y="0"/>
                          <a:ext cx="5727700" cy="3385226"/>
                          <a:chOff x="0" y="0"/>
                          <a:chExt cx="5727700" cy="3385226"/>
                        </a:xfrm>
                      </wpg:grpSpPr>
                      <pic:pic xmlns:pic="http://schemas.openxmlformats.org/drawingml/2006/picture">
                        <pic:nvPicPr>
                          <pic:cNvPr id="12" name="Picture 12" descr="Graphical user interface, chart, application, line chart&#10;&#10;Description automatically generated"/>
                          <pic:cNvPicPr>
                            <a:picLocks noChangeAspect="1"/>
                          </pic:cNvPicPr>
                        </pic:nvPicPr>
                        <pic:blipFill>
                          <a:blip r:embed="rId26"/>
                          <a:stretch>
                            <a:fillRect/>
                          </a:stretch>
                        </pic:blipFill>
                        <pic:spPr>
                          <a:xfrm>
                            <a:off x="0" y="0"/>
                            <a:ext cx="5727700" cy="3107055"/>
                          </a:xfrm>
                          <a:prstGeom prst="rect">
                            <a:avLst/>
                          </a:prstGeom>
                        </pic:spPr>
                      </pic:pic>
                      <wps:wsp>
                        <wps:cNvPr id="13" name="Text Box 13"/>
                        <wps:cNvSpPr txBox="1"/>
                        <wps:spPr>
                          <a:xfrm>
                            <a:off x="437744" y="3054486"/>
                            <a:ext cx="5136204" cy="330740"/>
                          </a:xfrm>
                          <a:prstGeom prst="rect">
                            <a:avLst/>
                          </a:prstGeom>
                          <a:solidFill>
                            <a:schemeClr val="lt1"/>
                          </a:solidFill>
                          <a:ln w="6350">
                            <a:noFill/>
                          </a:ln>
                        </wps:spPr>
                        <wps:txbx>
                          <w:txbxContent>
                            <w:p w14:paraId="197C00C5" w14:textId="1DA07E85" w:rsidR="001734E1" w:rsidRPr="001734E1" w:rsidRDefault="001734E1">
                              <w:pPr>
                                <w:rPr>
                                  <w:b/>
                                  <w:bCs/>
                                </w:rPr>
                              </w:pPr>
                              <w:r>
                                <w:rPr>
                                  <w:b/>
                                  <w:bCs/>
                                </w:rPr>
                                <w:t xml:space="preserve">Figure 7.1: </w:t>
                              </w:r>
                              <w:r w:rsidRPr="001734E1">
                                <w:t>average energy consumption at NBH over a ye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280CDE5" id="Group 14" o:spid="_x0000_s1038" style="position:absolute;margin-left:-6.15pt;margin-top:107.05pt;width:451pt;height:266.55pt;z-index:251672576" coordsize="57277,3385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">
                <v:shape id="Picture 12" o:spid="_x0000_s1039" type="#_x0000_t75" alt="Graphical user interface, chart, application, line chart&#10;&#10;Description automatically generated" style="position:absolute;width:57277;height:3107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">
                  <v:imagedata r:id="rId27" o:title="Graphical user interface, chart, application, line chart&#10;&#10;Description automatically generated"/>
                </v:shape>
                <v:shape id="Text Box 13" o:spid="_x0000_s1040" type="#_x0000_t202" style="position:absolute;left:4377;top:30544;width:51362;height:33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" fillcolor="white [3201]" stroked="f" strokeweight=".5pt">
                  <v:textbox>
                    <w:txbxContent>
                      <w:p w14:paraId="197C00C5" w14:textId="1DA07E85" w:rsidR="001734E1" w:rsidRPr="001734E1" w:rsidRDefault="001734E1">
                        <w:pPr>
                          <w:rPr>
                            <w:b/>
                            <w:bCs/>
                          </w:rPr>
                        </w:pPr>
                        <w:r>
                          <w:rPr>
                            <w:b/>
                            <w:bCs/>
                          </w:rPr>
                          <w:t xml:space="preserve">Figure 7.1: </w:t>
                        </w:r>
                        <w:r w:rsidRPr="001734E1">
                          <w:t>average energy consumption at NBH over a year</w:t>
                        </w:r>
                      </w:p>
                    </w:txbxContent>
                  </v:textbox>
                </v:shape>
                <w10:wrap type="topAndBottom"/>
              </v:group>
            </w:pict>
          </mc:Fallback>
        </mc:AlternateContent>
      </w:r>
      <w:r w:rsidR="0075540F" w:rsidRPr="002E3A25">
        <w:rPr>
          <w:rFonts w:cstheme="minorHAnsi"/>
        </w:rPr>
        <w:t>It is important to consider the emissions resulting from the preparation of food which mainly come from the electricity used by cooking appliances. Metering data from New Bransfield House (NBH), where the kitchen is located, is used to provide an estimate of the energy consumption for this purpose. Average daily energy consumption at NBH can be seen in figure 7.1; as one would expect, there is noticeable variation between the Austral summer and winter when the number of people on station greatly varies (time=1 is January 1</w:t>
      </w:r>
      <w:r w:rsidR="0075540F" w:rsidRPr="002E3A25">
        <w:rPr>
          <w:rFonts w:cstheme="minorHAnsi"/>
          <w:vertAlign w:val="superscript"/>
        </w:rPr>
        <w:t>st</w:t>
      </w:r>
      <w:r w:rsidR="0075540F" w:rsidRPr="002E3A25">
        <w:rPr>
          <w:rFonts w:cstheme="minorHAnsi"/>
        </w:rPr>
        <w:t>, time=365 is December 31</w:t>
      </w:r>
      <w:r w:rsidR="0075540F" w:rsidRPr="002E3A25">
        <w:rPr>
          <w:rFonts w:cstheme="minorHAnsi"/>
          <w:vertAlign w:val="superscript"/>
        </w:rPr>
        <w:t>st</w:t>
      </w:r>
      <w:r w:rsidR="0075540F" w:rsidRPr="002E3A25">
        <w:rPr>
          <w:rFonts w:cstheme="minorHAnsi"/>
        </w:rPr>
        <w:t xml:space="preserve">). </w:t>
      </w:r>
    </w:p>
    <w:p w14:paraId="50B44DB6" w14:textId="08169977" w:rsidR="0075540F" w:rsidRPr="002E3A25" w:rsidRDefault="0075540F" w:rsidP="002E3A25">
      <w:pPr>
        <w:rPr>
          <w:rFonts w:cstheme="minorHAnsi"/>
        </w:rPr>
      </w:pPr>
    </w:p>
    <w:p w14:paraId="30162313" w14:textId="218FB656" w:rsidR="0075540F" w:rsidRPr="002E3A25" w:rsidRDefault="0075540F" w:rsidP="002E3A25">
      <w:pPr>
        <w:rPr>
          <w:rFonts w:cstheme="minorHAnsi"/>
        </w:rPr>
      </w:pPr>
      <w:r w:rsidRPr="002E3A25">
        <w:rPr>
          <w:rFonts w:cstheme="minorHAnsi"/>
        </w:rPr>
        <w:t>Background power usage comes from a few sources – refrigeration is one of these, denoted by the red line with an assumed constant energy use of 2.35kWh (data from section 6). This becomes clearer when observing the half-hourly metering data in figure 7.2, taken from the month of December 2017, for which the average is taken in figure 7.3.</w:t>
      </w:r>
      <w:r w:rsidRPr="002E3A25">
        <w:rPr>
          <w:rFonts w:cstheme="minorHAnsi"/>
          <w:noProof/>
        </w:rPr>
        <w:t xml:space="preserve"> </w:t>
      </w:r>
    </w:p>
    <w:p w14:paraId="5C4C4F37" w14:textId="59C843CC" w:rsidR="0075540F" w:rsidRPr="002E3A25" w:rsidRDefault="0075540F" w:rsidP="002E3A25">
      <w:pPr>
        <w:rPr>
          <w:rFonts w:cstheme="minorHAnsi"/>
        </w:rPr>
      </w:pPr>
    </w:p>
    <w:p w14:paraId="5519409C" w14:textId="0CEA8119" w:rsidR="0075540F" w:rsidRPr="002E3A25" w:rsidRDefault="0075540F" w:rsidP="002E3A25">
      <w:pPr>
        <w:rPr>
          <w:rFonts w:cstheme="minorHAnsi"/>
        </w:rPr>
      </w:pPr>
      <w:r w:rsidRPr="002E3A25">
        <w:rPr>
          <w:rFonts w:cstheme="minorHAnsi"/>
        </w:rPr>
        <w:t>The background rate of energy use can clearly be seen here between the hours of 20:00 – 0600 when no cooking activity is occurring. The kitchen opens at 6am to pre-heat the ovens, which is when the energy demand begins to increase. This leads to the first peak – ‘A’ – around 8am which it can be assumed corresponds with breakfast. Likewise, ‘B’ at around 1pm is lunchtime, and peak ‘C’ around 7pm is dinner. We can see that the period during the middle of the day (around 0600-2000) demands a higher average energy output than overnight; this difference is depicted by the lines labelled ‘peak’ and ‘base’ in figures 7.2 and 7.3, which are at the same level in both figures. This ‘extra’ daytime demand sits between</w:t>
      </w:r>
    </w:p>
    <w:p w14:paraId="484ED537" w14:textId="77777777" w:rsidR="001734E1" w:rsidRPr="002E3A25" w:rsidRDefault="0075540F" w:rsidP="002E3A25">
      <w:pPr>
        <w:rPr>
          <w:rFonts w:cstheme="minorHAnsi"/>
        </w:rPr>
      </w:pPr>
      <w:r w:rsidRPr="002E3A25">
        <w:rPr>
          <w:rFonts w:cstheme="minorHAnsi"/>
        </w:rPr>
        <w:t xml:space="preserve">about 7 and 13kWh, a difference of 6kWh. Other electricity demands in NBH are lighting, ventilation (mostly for the kitchen) and a computer room. </w:t>
      </w:r>
    </w:p>
    <w:p w14:paraId="1A296DF9" w14:textId="18C7E953" w:rsidR="0075540F" w:rsidRPr="002E3A25" w:rsidRDefault="001734E1" w:rsidP="002E3A25">
      <w:pPr>
        <w:rPr>
          <w:rFonts w:cstheme="minorHAnsi"/>
        </w:rPr>
      </w:pPr>
      <w:r w:rsidRPr="002E3A25">
        <w:rPr>
          <w:rFonts w:cstheme="minorHAnsi"/>
          <w:noProof/>
        </w:rPr>
        <w:lastRenderedPageBreak/>
        <mc:AlternateContent>
          <mc:Choice Requires="wpg">
            <w:drawing>
              <wp:anchor distT="0" distB="360045" distL="114300" distR="114300" simplePos="0" relativeHeight="251653119" behindDoc="1" locked="0" layoutInCell="1" allowOverlap="1" wp14:anchorId="3E967D48" wp14:editId="680139DE">
                <wp:simplePos x="0" y="0"/>
                <wp:positionH relativeFrom="column">
                  <wp:posOffset>-87711</wp:posOffset>
                </wp:positionH>
                <wp:positionV relativeFrom="paragraph">
                  <wp:posOffset>3396311</wp:posOffset>
                </wp:positionV>
                <wp:extent cx="6101715" cy="3963035"/>
                <wp:effectExtent l="0" t="0" r="0" b="0"/>
                <wp:wrapTopAndBottom/>
                <wp:docPr id="79" name="Group 79"/>
                <wp:cNvGraphicFramePr/>
                <a:graphic xmlns:a="http://schemas.openxmlformats.org/drawingml/2006/main">
                  <a:graphicData uri="http://schemas.microsoft.com/office/word/2010/wordprocessingGroup">
                    <wpg:wgp>
                      <wpg:cNvGrpSpPr/>
                      <wpg:grpSpPr>
                        <a:xfrm>
                          <a:off x="0" y="0"/>
                          <a:ext cx="6101715" cy="3963035"/>
                          <a:chOff x="0" y="0"/>
                          <a:chExt cx="6103152" cy="3963680"/>
                        </a:xfrm>
                      </wpg:grpSpPr>
                      <wpg:grpSp>
                        <wpg:cNvPr id="68" name="Group 68"/>
                        <wpg:cNvGrpSpPr/>
                        <wpg:grpSpPr>
                          <a:xfrm>
                            <a:off x="0" y="0"/>
                            <a:ext cx="5727700" cy="3963680"/>
                            <a:chOff x="0" y="0"/>
                            <a:chExt cx="5727700" cy="3963680"/>
                          </a:xfrm>
                        </wpg:grpSpPr>
                        <wpg:grpSp>
                          <wpg:cNvPr id="61" name="Group 61"/>
                          <wpg:cNvGrpSpPr/>
                          <wpg:grpSpPr>
                            <a:xfrm>
                              <a:off x="0" y="272956"/>
                              <a:ext cx="5727700" cy="3690724"/>
                              <a:chOff x="0" y="0"/>
                              <a:chExt cx="5727700" cy="3690724"/>
                            </a:xfrm>
                          </wpg:grpSpPr>
                          <wps:wsp>
                            <wps:cNvPr id="60" name="Text Box 60"/>
                            <wps:cNvSpPr txBox="1"/>
                            <wps:spPr>
                              <a:xfrm>
                                <a:off x="382137" y="3357349"/>
                                <a:ext cx="5336540" cy="333375"/>
                              </a:xfrm>
                              <a:prstGeom prst="rect">
                                <a:avLst/>
                              </a:prstGeom>
                              <a:solidFill>
                                <a:schemeClr val="lt1"/>
                              </a:solidFill>
                              <a:ln w="6350">
                                <a:noFill/>
                              </a:ln>
                            </wps:spPr>
                            <wps:txbx>
                              <w:txbxContent>
                                <w:p w14:paraId="02042351" w14:textId="456F4610" w:rsidR="0075540F" w:rsidRPr="001734E1" w:rsidRDefault="0075540F" w:rsidP="0075540F">
                                  <w:pPr>
                                    <w:pStyle w:val="Figuretitle"/>
                                    <w:rPr>
                                      <w:rFonts w:asciiTheme="minorHAnsi" w:hAnsiTheme="minorHAnsi" w:cstheme="minorHAnsi"/>
                                    </w:rPr>
                                  </w:pPr>
                                  <w:bookmarkStart w:id="288" w:name="_Toc81915358"/>
                                  <w:r w:rsidRPr="001734E1">
                                    <w:rPr>
                                      <w:rFonts w:asciiTheme="minorHAnsi" w:hAnsiTheme="minorHAnsi" w:cstheme="minorHAnsi"/>
                                      <w:b/>
                                      <w:bCs/>
                                    </w:rPr>
                                    <w:t>Figure 7.3:</w:t>
                                  </w:r>
                                  <w:r w:rsidRPr="001734E1">
                                    <w:rPr>
                                      <w:rFonts w:asciiTheme="minorHAnsi" w:hAnsiTheme="minorHAnsi" w:cstheme="minorHAnsi"/>
                                    </w:rPr>
                                    <w:t xml:space="preserve"> average half-hourly metering data for NBH, December 2017</w:t>
                                  </w:r>
                                  <w:bookmarkEnd w:id="288"/>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aphicFrame>
                            <wpg:cNvPr id="53" name="Chart 53">
                              <a:extLst>
                                <a:ext uri="{FF2B5EF4-FFF2-40B4-BE49-F238E27FC236}">
                                  <a16:creationId xmlns:a16="http://schemas.microsoft.com/office/drawing/2014/main" id="{E97F9963-911C-4E4B-8C24-C4C77E265133}"/>
                                </a:ext>
                              </a:extLst>
                            </wpg:cNvPr>
                            <wpg:cNvFrPr/>
                            <wpg:xfrm>
                              <a:off x="0" y="0"/>
                              <a:ext cx="5727700" cy="3351530"/>
                            </wpg:xfrm>
                            <a:graphic>
                              <a:graphicData uri="http://schemas.openxmlformats.org/drawingml/2006/chart">
                                <c:chart xmlns:c="http://schemas.openxmlformats.org/drawingml/2006/chart" xmlns:r="http://schemas.openxmlformats.org/officeDocument/2006/relationships" r:id="rId28"/>
                              </a:graphicData>
                            </a:graphic>
                          </wpg:graphicFrame>
                        </wpg:grpSp>
                        <wps:wsp>
                          <wps:cNvPr id="62" name="Oval 62"/>
                          <wps:cNvSpPr/>
                          <wps:spPr>
                            <a:xfrm>
                              <a:off x="1869743" y="900753"/>
                              <a:ext cx="709684" cy="491319"/>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Oval 63"/>
                          <wps:cNvSpPr/>
                          <wps:spPr>
                            <a:xfrm>
                              <a:off x="2893325" y="409433"/>
                              <a:ext cx="709684" cy="491319"/>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Oval 64"/>
                          <wps:cNvSpPr/>
                          <wps:spPr>
                            <a:xfrm>
                              <a:off x="3998794" y="559559"/>
                              <a:ext cx="709684" cy="491319"/>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Text Box 65"/>
                          <wps:cNvSpPr txBox="1"/>
                          <wps:spPr>
                            <a:xfrm>
                              <a:off x="1978925" y="573206"/>
                              <a:ext cx="300251" cy="300251"/>
                            </a:xfrm>
                            <a:prstGeom prst="rect">
                              <a:avLst/>
                            </a:prstGeom>
                            <a:noFill/>
                            <a:ln w="6350">
                              <a:noFill/>
                            </a:ln>
                          </wps:spPr>
                          <wps:txbx>
                            <w:txbxContent>
                              <w:p w14:paraId="641AFC90" w14:textId="77777777" w:rsidR="0075540F" w:rsidRPr="00852C7E" w:rsidRDefault="0075540F" w:rsidP="0075540F">
                                <w:pPr>
                                  <w:rPr>
                                    <w:rFonts w:ascii="Arial" w:hAnsi="Arial" w:cs="Arial"/>
                                  </w:rPr>
                                </w:pPr>
                                <w:r>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6" name="Text Box 66"/>
                          <wps:cNvSpPr txBox="1"/>
                          <wps:spPr>
                            <a:xfrm>
                              <a:off x="4217158" y="150126"/>
                              <a:ext cx="300251" cy="300251"/>
                            </a:xfrm>
                            <a:prstGeom prst="rect">
                              <a:avLst/>
                            </a:prstGeom>
                            <a:noFill/>
                            <a:ln w="6350">
                              <a:noFill/>
                            </a:ln>
                          </wps:spPr>
                          <wps:txbx>
                            <w:txbxContent>
                              <w:p w14:paraId="1F941445" w14:textId="77777777" w:rsidR="0075540F" w:rsidRPr="00852C7E" w:rsidRDefault="0075540F" w:rsidP="0075540F">
                                <w:pPr>
                                  <w:rPr>
                                    <w:rFonts w:ascii="Arial" w:hAnsi="Arial" w:cs="Arial"/>
                                  </w:rPr>
                                </w:pPr>
                                <w:r>
                                  <w:rPr>
                                    <w:rFonts w:ascii="Arial" w:hAnsi="Arial" w:cs="Arial"/>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7" name="Text Box 67"/>
                          <wps:cNvSpPr txBox="1"/>
                          <wps:spPr>
                            <a:xfrm>
                              <a:off x="3070746" y="0"/>
                              <a:ext cx="300251" cy="300251"/>
                            </a:xfrm>
                            <a:prstGeom prst="rect">
                              <a:avLst/>
                            </a:prstGeom>
                            <a:noFill/>
                            <a:ln w="6350">
                              <a:noFill/>
                            </a:ln>
                          </wps:spPr>
                          <wps:txbx>
                            <w:txbxContent>
                              <w:p w14:paraId="68B07468" w14:textId="77777777" w:rsidR="0075540F" w:rsidRPr="00852C7E" w:rsidRDefault="0075540F" w:rsidP="0075540F">
                                <w:pPr>
                                  <w:rPr>
                                    <w:rFonts w:ascii="Arial" w:hAnsi="Arial" w:cs="Arial"/>
                                  </w:rPr>
                                </w:pPr>
                                <w:r>
                                  <w:rPr>
                                    <w:rFonts w:ascii="Arial" w:hAnsi="Arial" w:cs="Ari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5" name="Straight Connector 75"/>
                        <wps:cNvCnPr/>
                        <wps:spPr>
                          <a:xfrm>
                            <a:off x="593834" y="1897117"/>
                            <a:ext cx="5001663" cy="0"/>
                          </a:xfrm>
                          <a:prstGeom prst="line">
                            <a:avLst/>
                          </a:prstGeom>
                          <a:ln>
                            <a:solidFill>
                              <a:srgbClr val="FF0000"/>
                            </a:solidFill>
                          </a:ln>
                        </wps:spPr>
                        <wps:style>
                          <a:lnRef idx="2">
                            <a:schemeClr val="accent2"/>
                          </a:lnRef>
                          <a:fillRef idx="0">
                            <a:schemeClr val="accent2"/>
                          </a:fillRef>
                          <a:effectRef idx="1">
                            <a:schemeClr val="accent2"/>
                          </a:effectRef>
                          <a:fontRef idx="minor">
                            <a:schemeClr val="tx1"/>
                          </a:fontRef>
                        </wps:style>
                        <wps:bodyPr/>
                      </wps:wsp>
                      <wps:wsp>
                        <wps:cNvPr id="76" name="Straight Connector 76"/>
                        <wps:cNvCnPr/>
                        <wps:spPr>
                          <a:xfrm>
                            <a:off x="593834" y="898634"/>
                            <a:ext cx="5001663" cy="0"/>
                          </a:xfrm>
                          <a:prstGeom prst="line">
                            <a:avLst/>
                          </a:prstGeom>
                          <a:ln>
                            <a:solidFill>
                              <a:srgbClr val="FF0000"/>
                            </a:solidFill>
                          </a:ln>
                        </wps:spPr>
                        <wps:style>
                          <a:lnRef idx="2">
                            <a:schemeClr val="accent2"/>
                          </a:lnRef>
                          <a:fillRef idx="0">
                            <a:schemeClr val="accent2"/>
                          </a:fillRef>
                          <a:effectRef idx="1">
                            <a:schemeClr val="accent2"/>
                          </a:effectRef>
                          <a:fontRef idx="minor">
                            <a:schemeClr val="tx1"/>
                          </a:fontRef>
                        </wps:style>
                        <wps:bodyPr/>
                      </wps:wsp>
                      <wps:wsp>
                        <wps:cNvPr id="77" name="Text Box 77"/>
                        <wps:cNvSpPr txBox="1"/>
                        <wps:spPr>
                          <a:xfrm>
                            <a:off x="5591503" y="798786"/>
                            <a:ext cx="501138" cy="300236"/>
                          </a:xfrm>
                          <a:prstGeom prst="rect">
                            <a:avLst/>
                          </a:prstGeom>
                          <a:noFill/>
                          <a:ln w="6350">
                            <a:noFill/>
                          </a:ln>
                        </wps:spPr>
                        <wps:txbx>
                          <w:txbxContent>
                            <w:p w14:paraId="3441287B" w14:textId="77777777" w:rsidR="0075540F" w:rsidRPr="00F84BE1" w:rsidRDefault="0075540F" w:rsidP="0075540F">
                              <w:pPr>
                                <w:rPr>
                                  <w:rFonts w:ascii="Arial" w:hAnsi="Arial" w:cs="Arial"/>
                                  <w:sz w:val="16"/>
                                  <w:szCs w:val="16"/>
                                </w:rPr>
                              </w:pPr>
                              <w:r>
                                <w:rPr>
                                  <w:rFonts w:ascii="Arial" w:hAnsi="Arial" w:cs="Arial"/>
                                  <w:sz w:val="16"/>
                                  <w:szCs w:val="16"/>
                                </w:rPr>
                                <w:t>Pe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8" name="Text Box 78"/>
                        <wps:cNvSpPr txBox="1"/>
                        <wps:spPr>
                          <a:xfrm>
                            <a:off x="5602014" y="1776248"/>
                            <a:ext cx="501138" cy="300236"/>
                          </a:xfrm>
                          <a:prstGeom prst="rect">
                            <a:avLst/>
                          </a:prstGeom>
                          <a:noFill/>
                          <a:ln w="6350">
                            <a:noFill/>
                          </a:ln>
                        </wps:spPr>
                        <wps:txbx>
                          <w:txbxContent>
                            <w:p w14:paraId="14966E14" w14:textId="77777777" w:rsidR="0075540F" w:rsidRPr="00F84BE1" w:rsidRDefault="0075540F" w:rsidP="0075540F">
                              <w:pPr>
                                <w:rPr>
                                  <w:rFonts w:ascii="Arial" w:hAnsi="Arial" w:cs="Arial"/>
                                  <w:sz w:val="16"/>
                                  <w:szCs w:val="16"/>
                                </w:rPr>
                              </w:pPr>
                              <w:r>
                                <w:rPr>
                                  <w:rFonts w:ascii="Arial" w:hAnsi="Arial" w:cs="Arial"/>
                                  <w:sz w:val="16"/>
                                  <w:szCs w:val="16"/>
                                </w:rPr>
                                <w:t>Ba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967D48" id="Group 79" o:spid="_x0000_s1041" style="position:absolute;margin-left:-6.9pt;margin-top:267.45pt;width:480.45pt;height:312.05pt;z-index:-251663361;mso-wrap-distance-bottom:28.35pt;mso-width-relative:margin;mso-height-relative:margin" coordsize="61031,39636" o:gfxdata="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">
                <v:group id="Group 68" o:spid="_x0000_s1042" style="position:absolute;width:57277;height:39636" coordsize="57277,3963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">
                  <v:group id="Group 61" o:spid="_x0000_s1043" style="position:absolute;top:2729;width:57277;height:36907" coordsize="57277,369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">
                    <v:shape id="Text Box 60" o:spid="_x0000_s1044" type="#_x0000_t202" style="position:absolute;left:3821;top:33573;width:53365;height:33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" fillcolor="white [3201]" stroked="f" strokeweight=".5pt">
                      <v:textbox>
                        <w:txbxContent>
                          <w:p w14:paraId="02042351" w14:textId="456F4610" w:rsidR="0075540F" w:rsidRPr="001734E1" w:rsidRDefault="0075540F" w:rsidP="0075540F">
                            <w:pPr>
                              <w:pStyle w:val="Figuretitle"/>
                              <w:rPr>
                                <w:rFonts w:asciiTheme="minorHAnsi" w:hAnsiTheme="minorHAnsi" w:cstheme="minorHAnsi"/>
                              </w:rPr>
                            </w:pPr>
                            <w:bookmarkStart w:id="289" w:name="_Toc81915358"/>
                            <w:r w:rsidRPr="001734E1">
                              <w:rPr>
                                <w:rFonts w:asciiTheme="minorHAnsi" w:hAnsiTheme="minorHAnsi" w:cstheme="minorHAnsi"/>
                                <w:b/>
                                <w:bCs/>
                              </w:rPr>
                              <w:t>Figure 7.3:</w:t>
                            </w:r>
                            <w:r w:rsidRPr="001734E1">
                              <w:rPr>
                                <w:rFonts w:asciiTheme="minorHAnsi" w:hAnsiTheme="minorHAnsi" w:cstheme="minorHAnsi"/>
                              </w:rPr>
                              <w:t xml:space="preserve"> average half-hourly metering data for NBH, December 2017</w:t>
                            </w:r>
                            <w:bookmarkEnd w:id="289"/>
                          </w:p>
                        </w:txbxContent>
                      </v:textbox>
                    </v:shape>
                    <v:shape id="Chart 53" o:spid="_x0000_s1045" type="#_x0000_t75" style="position:absolute;top:-62;width:57290;height:33660;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">
                      <v:imagedata r:id="rId29" o:title=""/>
                      <o:lock v:ext="edit" aspectratio="f"/>
                    </v:shape>
                  </v:group>
                  <v:oval id="Oval 62" o:spid="_x0000_s1046" style="position:absolute;left:18697;top:9007;width:7097;height:491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" filled="f" strokecolor="black [3213]" strokeweight="1pt">
                    <v:stroke joinstyle="miter"/>
                  </v:oval>
                  <v:oval id="Oval 63" o:spid="_x0000_s1047" style="position:absolute;left:28933;top:4094;width:7097;height:491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" filled="f" strokecolor="black [3213]" strokeweight="1pt">
                    <v:stroke joinstyle="miter"/>
                  </v:oval>
                  <v:oval id="Oval 64" o:spid="_x0000_s1048" style="position:absolute;left:39987;top:5595;width:7097;height:491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" filled="f" strokecolor="black [3213]" strokeweight="1pt">
                    <v:stroke joinstyle="miter"/>
                  </v:oval>
                  <v:shape id="Text Box 65" o:spid="_x0000_s1049" type="#_x0000_t202" style="position:absolute;left:19789;top:5732;width:3002;height:300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" filled="f" stroked="f" strokeweight=".5pt">
                    <v:textbox>
                      <w:txbxContent>
                        <w:p w14:paraId="641AFC90" w14:textId="77777777" w:rsidR="0075540F" w:rsidRPr="00852C7E" w:rsidRDefault="0075540F" w:rsidP="0075540F">
                          <w:pPr>
                            <w:rPr>
                              <w:rFonts w:ascii="Arial" w:hAnsi="Arial" w:cs="Arial"/>
                            </w:rPr>
                          </w:pPr>
                          <w:r>
                            <w:rPr>
                              <w:rFonts w:ascii="Arial" w:hAnsi="Arial" w:cs="Arial"/>
                            </w:rPr>
                            <w:t>A</w:t>
                          </w:r>
                        </w:p>
                      </w:txbxContent>
                    </v:textbox>
                  </v:shape>
                  <v:shape id="Text Box 66" o:spid="_x0000_s1050" type="#_x0000_t202" style="position:absolute;left:42171;top:1501;width:3003;height:300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" filled="f" stroked="f" strokeweight=".5pt">
                    <v:textbox>
                      <w:txbxContent>
                        <w:p w14:paraId="1F941445" w14:textId="77777777" w:rsidR="0075540F" w:rsidRPr="00852C7E" w:rsidRDefault="0075540F" w:rsidP="0075540F">
                          <w:pPr>
                            <w:rPr>
                              <w:rFonts w:ascii="Arial" w:hAnsi="Arial" w:cs="Arial"/>
                            </w:rPr>
                          </w:pPr>
                          <w:r>
                            <w:rPr>
                              <w:rFonts w:ascii="Arial" w:hAnsi="Arial" w:cs="Arial"/>
                            </w:rPr>
                            <w:t>C</w:t>
                          </w:r>
                        </w:p>
                      </w:txbxContent>
                    </v:textbox>
                  </v:shape>
                  <v:shape id="Text Box 67" o:spid="_x0000_s1051" type="#_x0000_t202" style="position:absolute;left:30707;width:3002;height:300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" filled="f" stroked="f" strokeweight=".5pt">
                    <v:textbox>
                      <w:txbxContent>
                        <w:p w14:paraId="68B07468" w14:textId="77777777" w:rsidR="0075540F" w:rsidRPr="00852C7E" w:rsidRDefault="0075540F" w:rsidP="0075540F">
                          <w:pPr>
                            <w:rPr>
                              <w:rFonts w:ascii="Arial" w:hAnsi="Arial" w:cs="Arial"/>
                            </w:rPr>
                          </w:pPr>
                          <w:r>
                            <w:rPr>
                              <w:rFonts w:ascii="Arial" w:hAnsi="Arial" w:cs="Arial"/>
                            </w:rPr>
                            <w:t>B</w:t>
                          </w:r>
                        </w:p>
                      </w:txbxContent>
                    </v:textbox>
                  </v:shape>
                </v:group>
                <v:line id="Straight Connector 75" o:spid="_x0000_s1052" style="position:absolute;visibility:visible;mso-wrap-style:square" from="5938,18971" to="55954,1897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" strokecolor="red" strokeweight="1pt">
                  <v:stroke joinstyle="miter"/>
                </v:line>
                <v:line id="Straight Connector 76" o:spid="_x0000_s1053" style="position:absolute;visibility:visible;mso-wrap-style:square" from="5938,8986" to="55954,898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" strokecolor="red" strokeweight="1pt">
                  <v:stroke joinstyle="miter"/>
                </v:line>
                <v:shape id="Text Box 77" o:spid="_x0000_s1054" type="#_x0000_t202" style="position:absolute;left:55915;top:7987;width:5011;height:30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" filled="f" stroked="f" strokeweight=".5pt">
                  <v:textbox>
                    <w:txbxContent>
                      <w:p w14:paraId="3441287B" w14:textId="77777777" w:rsidR="0075540F" w:rsidRPr="00F84BE1" w:rsidRDefault="0075540F" w:rsidP="0075540F">
                        <w:pPr>
                          <w:rPr>
                            <w:rFonts w:ascii="Arial" w:hAnsi="Arial" w:cs="Arial"/>
                            <w:sz w:val="16"/>
                            <w:szCs w:val="16"/>
                          </w:rPr>
                        </w:pPr>
                        <w:r>
                          <w:rPr>
                            <w:rFonts w:ascii="Arial" w:hAnsi="Arial" w:cs="Arial"/>
                            <w:sz w:val="16"/>
                            <w:szCs w:val="16"/>
                          </w:rPr>
                          <w:t>Peak</w:t>
                        </w:r>
                      </w:p>
                    </w:txbxContent>
                  </v:textbox>
                </v:shape>
                <v:shape id="Text Box 78" o:spid="_x0000_s1055" type="#_x0000_t202" style="position:absolute;left:56020;top:17762;width:5011;height:300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" filled="f" stroked="f" strokeweight=".5pt">
                  <v:textbox>
                    <w:txbxContent>
                      <w:p w14:paraId="14966E14" w14:textId="77777777" w:rsidR="0075540F" w:rsidRPr="00F84BE1" w:rsidRDefault="0075540F" w:rsidP="0075540F">
                        <w:pPr>
                          <w:rPr>
                            <w:rFonts w:ascii="Arial" w:hAnsi="Arial" w:cs="Arial"/>
                            <w:sz w:val="16"/>
                            <w:szCs w:val="16"/>
                          </w:rPr>
                        </w:pPr>
                        <w:r>
                          <w:rPr>
                            <w:rFonts w:ascii="Arial" w:hAnsi="Arial" w:cs="Arial"/>
                            <w:sz w:val="16"/>
                            <w:szCs w:val="16"/>
                          </w:rPr>
                          <w:t>Base</w:t>
                        </w:r>
                      </w:p>
                    </w:txbxContent>
                  </v:textbox>
                </v:shape>
                <w10:wrap type="topAndBottom"/>
              </v:group>
            </w:pict>
          </mc:Fallback>
        </mc:AlternateContent>
      </w:r>
      <w:r w:rsidRPr="002E3A25">
        <w:rPr>
          <w:rFonts w:cstheme="minorHAnsi"/>
          <w:noProof/>
        </w:rPr>
        <mc:AlternateContent>
          <mc:Choice Requires="wpg">
            <w:drawing>
              <wp:anchor distT="0" distB="0" distL="114300" distR="114300" simplePos="0" relativeHeight="251654143" behindDoc="0" locked="0" layoutInCell="1" allowOverlap="1" wp14:anchorId="6D845566" wp14:editId="1215E639">
                <wp:simplePos x="0" y="0"/>
                <wp:positionH relativeFrom="column">
                  <wp:posOffset>-129216</wp:posOffset>
                </wp:positionH>
                <wp:positionV relativeFrom="paragraph">
                  <wp:posOffset>-500</wp:posOffset>
                </wp:positionV>
                <wp:extent cx="6058535" cy="3358515"/>
                <wp:effectExtent l="0" t="0" r="0" b="0"/>
                <wp:wrapTopAndBottom/>
                <wp:docPr id="73" name="Group 73"/>
                <wp:cNvGraphicFramePr/>
                <a:graphic xmlns:a="http://schemas.openxmlformats.org/drawingml/2006/main">
                  <a:graphicData uri="http://schemas.microsoft.com/office/word/2010/wordprocessingGroup">
                    <wpg:wgp>
                      <wpg:cNvGrpSpPr/>
                      <wpg:grpSpPr>
                        <a:xfrm>
                          <a:off x="0" y="0"/>
                          <a:ext cx="6058535" cy="3358515"/>
                          <a:chOff x="0" y="0"/>
                          <a:chExt cx="6058540" cy="3358800"/>
                        </a:xfrm>
                      </wpg:grpSpPr>
                      <wpg:grpSp>
                        <wpg:cNvPr id="71" name="Group 71"/>
                        <wpg:cNvGrpSpPr/>
                        <wpg:grpSpPr>
                          <a:xfrm>
                            <a:off x="0" y="0"/>
                            <a:ext cx="5727600" cy="3358800"/>
                            <a:chOff x="0" y="0"/>
                            <a:chExt cx="5727700" cy="3358677"/>
                          </a:xfrm>
                        </wpg:grpSpPr>
                        <wpg:grpSp>
                          <wpg:cNvPr id="56" name="Group 56"/>
                          <wpg:cNvGrpSpPr/>
                          <wpg:grpSpPr>
                            <a:xfrm>
                              <a:off x="0" y="0"/>
                              <a:ext cx="5727700" cy="3358677"/>
                              <a:chOff x="0" y="0"/>
                              <a:chExt cx="5727700" cy="3358677"/>
                            </a:xfrm>
                          </wpg:grpSpPr>
                          <wps:wsp>
                            <wps:cNvPr id="54" name="Text Box 54"/>
                            <wps:cNvSpPr txBox="1"/>
                            <wps:spPr>
                              <a:xfrm>
                                <a:off x="389106" y="3025302"/>
                                <a:ext cx="5336540" cy="333375"/>
                              </a:xfrm>
                              <a:prstGeom prst="rect">
                                <a:avLst/>
                              </a:prstGeom>
                              <a:solidFill>
                                <a:schemeClr val="lt1"/>
                              </a:solidFill>
                              <a:ln w="6350">
                                <a:noFill/>
                              </a:ln>
                            </wps:spPr>
                            <wps:txbx>
                              <w:txbxContent>
                                <w:p w14:paraId="07DCD69F" w14:textId="3232069C" w:rsidR="0075540F" w:rsidRPr="001734E1" w:rsidRDefault="0075540F" w:rsidP="0075540F">
                                  <w:pPr>
                                    <w:pStyle w:val="Figuretitle"/>
                                    <w:rPr>
                                      <w:rFonts w:asciiTheme="minorHAnsi" w:hAnsiTheme="minorHAnsi" w:cstheme="minorHAnsi"/>
                                    </w:rPr>
                                  </w:pPr>
                                  <w:bookmarkStart w:id="290" w:name="_Toc81915357"/>
                                  <w:r w:rsidRPr="001734E1">
                                    <w:rPr>
                                      <w:rFonts w:asciiTheme="minorHAnsi" w:hAnsiTheme="minorHAnsi" w:cstheme="minorHAnsi"/>
                                      <w:b/>
                                      <w:bCs/>
                                    </w:rPr>
                                    <w:t>Figure 7.</w:t>
                                  </w:r>
                                  <w:r w:rsidR="00530646">
                                    <w:rPr>
                                      <w:rFonts w:asciiTheme="minorHAnsi" w:hAnsiTheme="minorHAnsi" w:cstheme="minorHAnsi"/>
                                      <w:b/>
                                      <w:bCs/>
                                    </w:rPr>
                                    <w:t>2</w:t>
                                  </w:r>
                                  <w:r w:rsidRPr="001734E1">
                                    <w:rPr>
                                      <w:rFonts w:asciiTheme="minorHAnsi" w:hAnsiTheme="minorHAnsi" w:cstheme="minorHAnsi"/>
                                      <w:b/>
                                      <w:bCs/>
                                    </w:rPr>
                                    <w:t>:</w:t>
                                  </w:r>
                                  <w:r w:rsidRPr="001734E1">
                                    <w:rPr>
                                      <w:rFonts w:asciiTheme="minorHAnsi" w:hAnsiTheme="minorHAnsi" w:cstheme="minorHAnsi"/>
                                    </w:rPr>
                                    <w:t xml:space="preserve"> half-hourly metering data for NBH, December 2017</w:t>
                                  </w:r>
                                  <w:bookmarkEnd w:id="290"/>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aphicFrame>
                            <wpg:cNvPr id="51" name="Chart 51">
                              <a:extLst>
                                <a:ext uri="{FF2B5EF4-FFF2-40B4-BE49-F238E27FC236}">
                                  <a16:creationId xmlns:a16="http://schemas.microsoft.com/office/drawing/2014/main" id="{7C4FD9D5-4608-4A49-BEE8-F87C4979FE44}"/>
                                </a:ext>
                              </a:extLst>
                            </wpg:cNvPr>
                            <wpg:cNvFrPr/>
                            <wpg:xfrm>
                              <a:off x="0" y="0"/>
                              <a:ext cx="5727700" cy="3051810"/>
                            </wpg:xfrm>
                            <a:graphic>
                              <a:graphicData uri="http://schemas.openxmlformats.org/drawingml/2006/chart">
                                <c:chart xmlns:c="http://schemas.openxmlformats.org/drawingml/2006/chart" xmlns:r="http://schemas.openxmlformats.org/officeDocument/2006/relationships" r:id="rId30"/>
                              </a:graphicData>
                            </a:graphic>
                          </wpg:graphicFrame>
                        </wpg:grpSp>
                        <wps:wsp>
                          <wps:cNvPr id="69" name="Straight Connector 69"/>
                          <wps:cNvCnPr/>
                          <wps:spPr>
                            <a:xfrm>
                              <a:off x="558800" y="1717040"/>
                              <a:ext cx="5001895" cy="0"/>
                            </a:xfrm>
                            <a:prstGeom prst="line">
                              <a:avLst/>
                            </a:prstGeom>
                            <a:ln>
                              <a:solidFill>
                                <a:srgbClr val="FF0000"/>
                              </a:solidFill>
                            </a:ln>
                          </wps:spPr>
                          <wps:style>
                            <a:lnRef idx="2">
                              <a:schemeClr val="accent2"/>
                            </a:lnRef>
                            <a:fillRef idx="0">
                              <a:schemeClr val="accent2"/>
                            </a:fillRef>
                            <a:effectRef idx="1">
                              <a:schemeClr val="accent2"/>
                            </a:effectRef>
                            <a:fontRef idx="minor">
                              <a:schemeClr val="tx1"/>
                            </a:fontRef>
                          </wps:style>
                          <wps:bodyPr/>
                        </wps:wsp>
                        <wps:wsp>
                          <wps:cNvPr id="70" name="Straight Connector 70"/>
                          <wps:cNvCnPr/>
                          <wps:spPr>
                            <a:xfrm>
                              <a:off x="558800" y="1198880"/>
                              <a:ext cx="5001904" cy="0"/>
                            </a:xfrm>
                            <a:prstGeom prst="line">
                              <a:avLst/>
                            </a:prstGeom>
                            <a:ln>
                              <a:solidFill>
                                <a:srgbClr val="FF0000"/>
                              </a:solidFill>
                            </a:ln>
                          </wps:spPr>
                          <wps:style>
                            <a:lnRef idx="2">
                              <a:schemeClr val="accent2"/>
                            </a:lnRef>
                            <a:fillRef idx="0">
                              <a:schemeClr val="accent2"/>
                            </a:fillRef>
                            <a:effectRef idx="1">
                              <a:schemeClr val="accent2"/>
                            </a:effectRef>
                            <a:fontRef idx="minor">
                              <a:schemeClr val="tx1"/>
                            </a:fontRef>
                          </wps:style>
                          <wps:bodyPr/>
                        </wps:wsp>
                      </wpg:grpSp>
                      <wps:wsp>
                        <wps:cNvPr id="43" name="Text Box 43"/>
                        <wps:cNvSpPr txBox="1"/>
                        <wps:spPr>
                          <a:xfrm>
                            <a:off x="5547360" y="1076960"/>
                            <a:ext cx="501020" cy="300187"/>
                          </a:xfrm>
                          <a:prstGeom prst="rect">
                            <a:avLst/>
                          </a:prstGeom>
                          <a:noFill/>
                          <a:ln w="6350">
                            <a:noFill/>
                          </a:ln>
                        </wps:spPr>
                        <wps:txbx>
                          <w:txbxContent>
                            <w:p w14:paraId="43512C22" w14:textId="77777777" w:rsidR="0075540F" w:rsidRPr="00F84BE1" w:rsidRDefault="0075540F" w:rsidP="0075540F">
                              <w:pPr>
                                <w:rPr>
                                  <w:rFonts w:ascii="Arial" w:hAnsi="Arial" w:cs="Arial"/>
                                  <w:sz w:val="16"/>
                                  <w:szCs w:val="16"/>
                                </w:rPr>
                              </w:pPr>
                              <w:r>
                                <w:rPr>
                                  <w:rFonts w:ascii="Arial" w:hAnsi="Arial" w:cs="Arial"/>
                                  <w:sz w:val="16"/>
                                  <w:szCs w:val="16"/>
                                </w:rPr>
                                <w:t>Pe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Text Box 72"/>
                        <wps:cNvSpPr txBox="1"/>
                        <wps:spPr>
                          <a:xfrm>
                            <a:off x="5557520" y="1605280"/>
                            <a:ext cx="501020" cy="300187"/>
                          </a:xfrm>
                          <a:prstGeom prst="rect">
                            <a:avLst/>
                          </a:prstGeom>
                          <a:noFill/>
                          <a:ln w="6350">
                            <a:noFill/>
                          </a:ln>
                        </wps:spPr>
                        <wps:txbx>
                          <w:txbxContent>
                            <w:p w14:paraId="38FE657B" w14:textId="77777777" w:rsidR="0075540F" w:rsidRPr="00F84BE1" w:rsidRDefault="0075540F" w:rsidP="0075540F">
                              <w:pPr>
                                <w:rPr>
                                  <w:rFonts w:ascii="Arial" w:hAnsi="Arial" w:cs="Arial"/>
                                  <w:sz w:val="16"/>
                                  <w:szCs w:val="16"/>
                                </w:rPr>
                              </w:pPr>
                              <w:r>
                                <w:rPr>
                                  <w:rFonts w:ascii="Arial" w:hAnsi="Arial" w:cs="Arial"/>
                                  <w:sz w:val="16"/>
                                  <w:szCs w:val="16"/>
                                </w:rPr>
                                <w:t>Ba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D845566" id="Group 73" o:spid="_x0000_s1056" style="position:absolute;margin-left:-10.15pt;margin-top:-.05pt;width:477.05pt;height:264.45pt;z-index:251654143" coordsize="60585,33588" o:gfxdata="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">
                <v:group id="Group 71" o:spid="_x0000_s1057" style="position:absolute;width:57276;height:33588" coordsize="57277,335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">
                  <v:group id="Group 56" o:spid="_x0000_s1058" style="position:absolute;width:57277;height:33586" coordsize="57277,335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">
                    <v:shape id="Text Box 54" o:spid="_x0000_s1059" type="#_x0000_t202" style="position:absolute;left:3891;top:30253;width:53365;height:33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" fillcolor="white [3201]" stroked="f" strokeweight=".5pt">
                      <v:textbox>
                        <w:txbxContent>
                          <w:p w14:paraId="07DCD69F" w14:textId="3232069C" w:rsidR="0075540F" w:rsidRPr="001734E1" w:rsidRDefault="0075540F" w:rsidP="0075540F">
                            <w:pPr>
                              <w:pStyle w:val="Figuretitle"/>
                              <w:rPr>
                                <w:rFonts w:asciiTheme="minorHAnsi" w:hAnsiTheme="minorHAnsi" w:cstheme="minorHAnsi"/>
                              </w:rPr>
                            </w:pPr>
                            <w:bookmarkStart w:id="291" w:name="_Toc81915357"/>
                            <w:r w:rsidRPr="001734E1">
                              <w:rPr>
                                <w:rFonts w:asciiTheme="minorHAnsi" w:hAnsiTheme="minorHAnsi" w:cstheme="minorHAnsi"/>
                                <w:b/>
                                <w:bCs/>
                              </w:rPr>
                              <w:t>Figure 7.</w:t>
                            </w:r>
                            <w:r w:rsidR="00530646">
                              <w:rPr>
                                <w:rFonts w:asciiTheme="minorHAnsi" w:hAnsiTheme="minorHAnsi" w:cstheme="minorHAnsi"/>
                                <w:b/>
                                <w:bCs/>
                              </w:rPr>
                              <w:t>2</w:t>
                            </w:r>
                            <w:r w:rsidRPr="001734E1">
                              <w:rPr>
                                <w:rFonts w:asciiTheme="minorHAnsi" w:hAnsiTheme="minorHAnsi" w:cstheme="minorHAnsi"/>
                                <w:b/>
                                <w:bCs/>
                              </w:rPr>
                              <w:t>:</w:t>
                            </w:r>
                            <w:r w:rsidRPr="001734E1">
                              <w:rPr>
                                <w:rFonts w:asciiTheme="minorHAnsi" w:hAnsiTheme="minorHAnsi" w:cstheme="minorHAnsi"/>
                              </w:rPr>
                              <w:t xml:space="preserve"> half-hourly metering data for NBH, December 2017</w:t>
                            </w:r>
                            <w:bookmarkEnd w:id="291"/>
                          </w:p>
                        </w:txbxContent>
                      </v:textbox>
                    </v:shape>
                    <v:shape id="Chart 51" o:spid="_x0000_s1060" type="#_x0000_t75" style="position:absolute;width:57405;height:30608;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">
                      <v:imagedata r:id="rId31" o:title=""/>
                      <o:lock v:ext="edit" aspectratio="f"/>
                    </v:shape>
                  </v:group>
                  <v:line id="Straight Connector 69" o:spid="_x0000_s1061" style="position:absolute;visibility:visible;mso-wrap-style:square" from="5588,17170" to="55606,1717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" strokecolor="red" strokeweight="1pt">
                    <v:stroke joinstyle="miter"/>
                  </v:line>
                  <v:line id="Straight Connector 70" o:spid="_x0000_s1062" style="position:absolute;visibility:visible;mso-wrap-style:square" from="5588,11988" to="55607,119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" strokecolor="red" strokeweight="1pt">
                    <v:stroke joinstyle="miter"/>
                  </v:line>
                </v:group>
                <v:shape id="Text Box 43" o:spid="_x0000_s1063" type="#_x0000_t202" style="position:absolute;left:55473;top:10769;width:5010;height:300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" filled="f" stroked="f" strokeweight=".5pt">
                  <v:textbox>
                    <w:txbxContent>
                      <w:p w14:paraId="43512C22" w14:textId="77777777" w:rsidR="0075540F" w:rsidRPr="00F84BE1" w:rsidRDefault="0075540F" w:rsidP="0075540F">
                        <w:pPr>
                          <w:rPr>
                            <w:rFonts w:ascii="Arial" w:hAnsi="Arial" w:cs="Arial"/>
                            <w:sz w:val="16"/>
                            <w:szCs w:val="16"/>
                          </w:rPr>
                        </w:pPr>
                        <w:r>
                          <w:rPr>
                            <w:rFonts w:ascii="Arial" w:hAnsi="Arial" w:cs="Arial"/>
                            <w:sz w:val="16"/>
                            <w:szCs w:val="16"/>
                          </w:rPr>
                          <w:t>Peak</w:t>
                        </w:r>
                      </w:p>
                    </w:txbxContent>
                  </v:textbox>
                </v:shape>
                <v:shape id="Text Box 72" o:spid="_x0000_s1064" type="#_x0000_t202" style="position:absolute;left:55575;top:16052;width:5010;height:300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" filled="f" stroked="f" strokeweight=".5pt">
                  <v:textbox>
                    <w:txbxContent>
                      <w:p w14:paraId="38FE657B" w14:textId="77777777" w:rsidR="0075540F" w:rsidRPr="00F84BE1" w:rsidRDefault="0075540F" w:rsidP="0075540F">
                        <w:pPr>
                          <w:rPr>
                            <w:rFonts w:ascii="Arial" w:hAnsi="Arial" w:cs="Arial"/>
                            <w:sz w:val="16"/>
                            <w:szCs w:val="16"/>
                          </w:rPr>
                        </w:pPr>
                        <w:r>
                          <w:rPr>
                            <w:rFonts w:ascii="Arial" w:hAnsi="Arial" w:cs="Arial"/>
                            <w:sz w:val="16"/>
                            <w:szCs w:val="16"/>
                          </w:rPr>
                          <w:t>Base</w:t>
                        </w:r>
                      </w:p>
                    </w:txbxContent>
                  </v:textbox>
                </v:shape>
                <w10:wrap type="topAndBottom"/>
              </v:group>
            </w:pict>
          </mc:Fallback>
        </mc:AlternateContent>
      </w:r>
    </w:p>
    <w:p w14:paraId="565AD49B" w14:textId="6F82FF56" w:rsidR="0075540F" w:rsidRPr="002E3A25" w:rsidRDefault="0075540F" w:rsidP="002E3A25">
      <w:pPr>
        <w:rPr>
          <w:rFonts w:cstheme="minorHAnsi"/>
        </w:rPr>
      </w:pPr>
      <w:r w:rsidRPr="002E3A25">
        <w:rPr>
          <w:rFonts w:cstheme="minorHAnsi"/>
        </w:rPr>
        <w:t xml:space="preserve">Assuming </w:t>
      </w:r>
      <w:proofErr w:type="gramStart"/>
      <w:r w:rsidRPr="002E3A25">
        <w:rPr>
          <w:rFonts w:cstheme="minorHAnsi"/>
        </w:rPr>
        <w:t>all of</w:t>
      </w:r>
      <w:proofErr w:type="gramEnd"/>
      <w:r w:rsidRPr="002E3A25">
        <w:rPr>
          <w:rFonts w:cstheme="minorHAnsi"/>
        </w:rPr>
        <w:t xml:space="preserve"> the daytime electricity demand is used for preparing and cooking food, the kitchen equipment would draw about 6kWh. Over the 14-hour period of higher daytime use, this equates to 56kWh/day. Using the same method as in section </w:t>
      </w:r>
      <w:r w:rsidR="00530646">
        <w:rPr>
          <w:rFonts w:cstheme="minorHAnsi"/>
        </w:rPr>
        <w:t>4.5</w:t>
      </w:r>
      <w:r w:rsidRPr="002E3A25">
        <w:rPr>
          <w:rFonts w:cstheme="minorHAnsi"/>
        </w:rPr>
        <w:t xml:space="preserve">, we can therefore estimate yearly CI due to cooking of food to be </w:t>
      </w:r>
      <w:r w:rsidRPr="002E3A25">
        <w:rPr>
          <w:rFonts w:cstheme="minorHAnsi"/>
          <w:u w:val="single"/>
        </w:rPr>
        <w:t>5110kg CO</w:t>
      </w:r>
      <w:r w:rsidRPr="002E3A25">
        <w:rPr>
          <w:rFonts w:cstheme="minorHAnsi"/>
          <w:u w:val="single"/>
          <w:vertAlign w:val="subscript"/>
        </w:rPr>
        <w:t>2</w:t>
      </w:r>
      <w:r w:rsidRPr="002E3A25">
        <w:rPr>
          <w:rFonts w:cstheme="minorHAnsi"/>
          <w:u w:val="single"/>
        </w:rPr>
        <w:t>e</w:t>
      </w:r>
      <w:r w:rsidRPr="002E3A25">
        <w:rPr>
          <w:rFonts w:cstheme="minorHAnsi"/>
        </w:rPr>
        <w:t>.</w:t>
      </w:r>
    </w:p>
    <w:p w14:paraId="5A35D241" w14:textId="234D3CB6" w:rsidR="0075540F" w:rsidRPr="002E3A25" w:rsidRDefault="0075540F" w:rsidP="002E3A25">
      <w:pPr>
        <w:rPr>
          <w:rFonts w:cstheme="minorHAnsi"/>
        </w:rPr>
      </w:pPr>
    </w:p>
    <w:p w14:paraId="69A6A972" w14:textId="7914EDED" w:rsidR="008B213E" w:rsidRPr="002E3A25" w:rsidRDefault="00691094" w:rsidP="002E3A25">
      <w:pPr>
        <w:pStyle w:val="Heading2"/>
        <w:rPr>
          <w:rFonts w:cstheme="minorHAnsi"/>
        </w:rPr>
      </w:pPr>
      <w:bookmarkStart w:id="292" w:name="_Toc83984916"/>
      <w:r w:rsidRPr="002E3A25">
        <w:rPr>
          <w:rFonts w:cstheme="minorHAnsi"/>
        </w:rPr>
        <w:lastRenderedPageBreak/>
        <w:t>Waste</w:t>
      </w:r>
      <w:bookmarkEnd w:id="292"/>
    </w:p>
    <w:p w14:paraId="277BC410" w14:textId="521D6929" w:rsidR="00691094" w:rsidRPr="002E3A25" w:rsidRDefault="00691094" w:rsidP="002E3A25">
      <w:pPr>
        <w:rPr>
          <w:rFonts w:cstheme="minorHAnsi"/>
        </w:rPr>
      </w:pPr>
    </w:p>
    <w:p w14:paraId="4D583172" w14:textId="77777777" w:rsidR="00691094" w:rsidRPr="002E3A25" w:rsidRDefault="00691094" w:rsidP="002E3A25">
      <w:pPr>
        <w:rPr>
          <w:rFonts w:cstheme="minorHAnsi"/>
        </w:rPr>
      </w:pPr>
    </w:p>
    <w:p w14:paraId="07E5EF0A" w14:textId="4CBCFB21" w:rsidR="00691094" w:rsidRPr="002E3A25" w:rsidRDefault="00691094" w:rsidP="002E3A25">
      <w:pPr>
        <w:rPr>
          <w:rFonts w:cstheme="minorHAnsi"/>
        </w:rPr>
      </w:pPr>
      <w:r w:rsidRPr="002E3A25">
        <w:rPr>
          <w:rFonts w:cstheme="minorHAnsi"/>
        </w:rPr>
        <w:t xml:space="preserve">Due to </w:t>
      </w:r>
      <w:proofErr w:type="spellStart"/>
      <w:r w:rsidRPr="002E3A25">
        <w:rPr>
          <w:rFonts w:cstheme="minorHAnsi"/>
        </w:rPr>
        <w:t>Rothera’s</w:t>
      </w:r>
      <w:proofErr w:type="spellEnd"/>
      <w:r w:rsidRPr="002E3A25">
        <w:rPr>
          <w:rFonts w:cstheme="minorHAnsi"/>
        </w:rPr>
        <w:t xml:space="preserve"> remote location and limited facilities for processing waste, most non-hazardous waste is removed from the station and returned to the UK. Some items are disposed of on-station in an </w:t>
      </w:r>
      <w:proofErr w:type="gramStart"/>
      <w:r w:rsidRPr="002E3A25">
        <w:rPr>
          <w:rFonts w:cstheme="minorHAnsi"/>
        </w:rPr>
        <w:t>incinerator</w:t>
      </w:r>
      <w:proofErr w:type="gramEnd"/>
      <w:r w:rsidRPr="002E3A25">
        <w:rPr>
          <w:rFonts w:cstheme="minorHAnsi"/>
        </w:rPr>
        <w:t xml:space="preserve"> however. This primarily burns food waste and sewage, with quantities of both varying throughout the year as the station has up to 150 people in summer and only about 20 in winter. The incinerator is fuelled when conditions allow with marine gas oil (MGO), but this is mixed with aviation turbine fuel (which has a lower freezing point) in colder temperatures to reduce the chance of the fuel freezing. These fuels have a similar CI of 2.78 and 2.54</w:t>
      </w:r>
      <w:r w:rsidR="00530646" w:rsidRPr="002E3A25">
        <w:rPr>
          <w:rFonts w:cstheme="minorHAnsi"/>
        </w:rPr>
        <w:t>kg CO</w:t>
      </w:r>
      <w:r w:rsidR="00530646" w:rsidRPr="002E3A25">
        <w:rPr>
          <w:rFonts w:cstheme="minorHAnsi"/>
          <w:vertAlign w:val="subscript"/>
        </w:rPr>
        <w:t>2</w:t>
      </w:r>
      <w:r w:rsidR="00530646" w:rsidRPr="002E3A25">
        <w:rPr>
          <w:rFonts w:cstheme="minorHAnsi"/>
        </w:rPr>
        <w:t>e</w:t>
      </w:r>
      <w:r w:rsidR="00530646">
        <w:rPr>
          <w:rFonts w:cstheme="minorHAnsi"/>
        </w:rPr>
        <w:t xml:space="preserve"> per litre</w:t>
      </w:r>
      <w:r w:rsidRPr="002E3A25">
        <w:rPr>
          <w:rFonts w:cstheme="minorHAnsi"/>
        </w:rPr>
        <w:t xml:space="preserve"> respectively; with the average being 2.66kg CO</w:t>
      </w:r>
      <w:r w:rsidRPr="002E3A25">
        <w:rPr>
          <w:rFonts w:cstheme="minorHAnsi"/>
          <w:vertAlign w:val="subscript"/>
        </w:rPr>
        <w:t>2</w:t>
      </w:r>
      <w:r w:rsidRPr="002E3A25">
        <w:rPr>
          <w:rFonts w:cstheme="minorHAnsi"/>
        </w:rPr>
        <w:t>e per litre, this is figure used in the following analysis.</w:t>
      </w:r>
    </w:p>
    <w:p w14:paraId="1B100A02" w14:textId="77777777" w:rsidR="00691094" w:rsidRPr="002E3A25" w:rsidRDefault="00691094" w:rsidP="002E3A25">
      <w:pPr>
        <w:rPr>
          <w:rFonts w:cstheme="minorHAnsi"/>
        </w:rPr>
      </w:pPr>
    </w:p>
    <w:p w14:paraId="515CAB1E" w14:textId="08FAFD27" w:rsidR="00691094" w:rsidRPr="002E3A25" w:rsidRDefault="00691094" w:rsidP="002E3A25">
      <w:pPr>
        <w:rPr>
          <w:rFonts w:cstheme="minorHAnsi"/>
        </w:rPr>
      </w:pPr>
      <w:r w:rsidRPr="002E3A25">
        <w:rPr>
          <w:rFonts w:cstheme="minorHAnsi"/>
        </w:rPr>
        <w:t xml:space="preserve">Incinerator logs from 2019/20, the most recently available, were used to generate an estimate for the total amount of waste food burnt and fuel used per burn. As this data was drawn from handwritten logs, and figures (particularly weight of food burnt) were themselves estimates from the incinerator operators, </w:t>
      </w:r>
      <w:proofErr w:type="gramStart"/>
      <w:r w:rsidRPr="002E3A25">
        <w:rPr>
          <w:rFonts w:cstheme="minorHAnsi"/>
        </w:rPr>
        <w:t>fairly large</w:t>
      </w:r>
      <w:proofErr w:type="gramEnd"/>
      <w:r w:rsidRPr="002E3A25">
        <w:rPr>
          <w:rFonts w:cstheme="minorHAnsi"/>
        </w:rPr>
        <w:t xml:space="preserve"> inaccuracies are likely to be present. However, given this is the best data available, it is suitable for use here. A total of 6792kg of food waste was incinerated during the 12 months in question, 10% of the total sent to the station. 31 burns occurred over the period using an average of approx.</w:t>
      </w:r>
      <w:r w:rsidR="00530646">
        <w:rPr>
          <w:rFonts w:cstheme="minorHAnsi"/>
        </w:rPr>
        <w:t xml:space="preserve"> </w:t>
      </w:r>
      <w:r w:rsidRPr="002E3A25">
        <w:rPr>
          <w:rFonts w:cstheme="minorHAnsi"/>
        </w:rPr>
        <w:t>130 litres per burn (again, based on operator estimates). This results in an average per burn of 345.8kg CO</w:t>
      </w:r>
      <w:r w:rsidRPr="002E3A25">
        <w:rPr>
          <w:rFonts w:cstheme="minorHAnsi"/>
          <w:vertAlign w:val="subscript"/>
        </w:rPr>
        <w:t>2</w:t>
      </w:r>
      <w:r w:rsidRPr="002E3A25">
        <w:rPr>
          <w:rFonts w:cstheme="minorHAnsi"/>
        </w:rPr>
        <w:t xml:space="preserve">e, and an annual total </w:t>
      </w:r>
      <w:r w:rsidRPr="002E3A25">
        <w:rPr>
          <w:rFonts w:cstheme="minorHAnsi"/>
          <w:u w:val="single"/>
        </w:rPr>
        <w:t>10719.8kg CO</w:t>
      </w:r>
      <w:r w:rsidRPr="002E3A25">
        <w:rPr>
          <w:rFonts w:cstheme="minorHAnsi"/>
          <w:u w:val="single"/>
          <w:vertAlign w:val="subscript"/>
        </w:rPr>
        <w:t>2</w:t>
      </w:r>
      <w:r w:rsidRPr="002E3A25">
        <w:rPr>
          <w:rFonts w:cstheme="minorHAnsi"/>
          <w:u w:val="single"/>
        </w:rPr>
        <w:t>e</w:t>
      </w:r>
      <w:r w:rsidRPr="002E3A25">
        <w:rPr>
          <w:rFonts w:cstheme="minorHAnsi"/>
        </w:rPr>
        <w:t xml:space="preserve">. While sewage is also burnt in the incinerator, food is (almost always) incinerated alongside so it is determined this figure can be attributed to disposal of food waste. </w:t>
      </w:r>
    </w:p>
    <w:p w14:paraId="47FC5654" w14:textId="2CE652D9" w:rsidR="008B213E" w:rsidRPr="002E3A25" w:rsidRDefault="008B213E" w:rsidP="002E3A25">
      <w:pPr>
        <w:rPr>
          <w:rFonts w:cstheme="minorHAnsi"/>
        </w:rPr>
      </w:pPr>
    </w:p>
    <w:p w14:paraId="5E781901" w14:textId="2914A30B" w:rsidR="008B213E" w:rsidRDefault="002E3A25" w:rsidP="002E3A25">
      <w:pPr>
        <w:pStyle w:val="Heading2"/>
      </w:pPr>
      <w:bookmarkStart w:id="293" w:name="_Toc83984917"/>
      <w:r>
        <w:t>Summary</w:t>
      </w:r>
      <w:bookmarkEnd w:id="293"/>
    </w:p>
    <w:p w14:paraId="3966FB44" w14:textId="77777777" w:rsidR="002E3A25" w:rsidRDefault="002E3A25" w:rsidP="002E3A25"/>
    <w:p w14:paraId="17BFA1EF" w14:textId="2B6E1AAC" w:rsidR="002E3A25" w:rsidRDefault="002E3A25" w:rsidP="002E3A25">
      <w:r>
        <w:rPr>
          <w:noProof/>
        </w:rPr>
        <w:drawing>
          <wp:anchor distT="0" distB="0" distL="114300" distR="114300" simplePos="0" relativeHeight="251676672" behindDoc="1" locked="0" layoutInCell="1" allowOverlap="1" wp14:anchorId="08B9F66A" wp14:editId="6D2DD3C0">
            <wp:simplePos x="0" y="0"/>
            <wp:positionH relativeFrom="column">
              <wp:posOffset>583322</wp:posOffset>
            </wp:positionH>
            <wp:positionV relativeFrom="paragraph">
              <wp:posOffset>101600</wp:posOffset>
            </wp:positionV>
            <wp:extent cx="7428313" cy="4275294"/>
            <wp:effectExtent l="0" t="0" r="1270" b="5080"/>
            <wp:wrapNone/>
            <wp:docPr id="40" name="Chart 40">
              <a:extLst xmlns:a="http://schemas.openxmlformats.org/drawingml/2006/main">
                <a:ext uri="{FF2B5EF4-FFF2-40B4-BE49-F238E27FC236}">
                  <a16:creationId xmlns:a16="http://schemas.microsoft.com/office/drawing/2014/main" id="{EEB6128B-D43A-C746-AFFE-AE4FC8AA51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H relativeFrom="page">
              <wp14:pctWidth>0</wp14:pctWidth>
            </wp14:sizeRelH>
            <wp14:sizeRelV relativeFrom="page">
              <wp14:pctHeight>0</wp14:pctHeight>
            </wp14:sizeRelV>
          </wp:anchor>
        </w:drawing>
      </w:r>
    </w:p>
    <w:tbl>
      <w:tblPr>
        <w:tblStyle w:val="TableGrid"/>
        <w:tblW w:w="0" w:type="auto"/>
        <w:tblLook w:val="04A0" w:firstRow="1" w:lastRow="0" w:firstColumn="1" w:lastColumn="0" w:noHBand="0" w:noVBand="1"/>
      </w:tblPr>
      <w:tblGrid>
        <w:gridCol w:w="1728"/>
        <w:gridCol w:w="1182"/>
      </w:tblGrid>
      <w:tr w:rsidR="002E3A25" w:rsidRPr="00691929" w14:paraId="58215618" w14:textId="77777777" w:rsidTr="00CC6920">
        <w:tc>
          <w:tcPr>
            <w:tcW w:w="0" w:type="auto"/>
          </w:tcPr>
          <w:p w14:paraId="35F99535" w14:textId="77777777" w:rsidR="002E3A25" w:rsidRPr="00691929" w:rsidRDefault="002E3A25" w:rsidP="00CC6920">
            <w:pPr>
              <w:spacing w:line="360" w:lineRule="auto"/>
              <w:rPr>
                <w:rFonts w:cstheme="minorHAnsi"/>
                <w:b/>
                <w:bCs/>
              </w:rPr>
            </w:pPr>
            <w:r w:rsidRPr="00691929">
              <w:rPr>
                <w:rFonts w:cstheme="minorHAnsi"/>
                <w:b/>
                <w:bCs/>
              </w:rPr>
              <w:t>Life-cycle stage</w:t>
            </w:r>
          </w:p>
        </w:tc>
        <w:tc>
          <w:tcPr>
            <w:tcW w:w="0" w:type="auto"/>
          </w:tcPr>
          <w:p w14:paraId="42DDF589" w14:textId="77777777" w:rsidR="002E3A25" w:rsidRPr="00691929" w:rsidRDefault="002E3A25" w:rsidP="00CC6920">
            <w:pPr>
              <w:spacing w:line="360" w:lineRule="auto"/>
              <w:rPr>
                <w:rFonts w:cstheme="minorHAnsi"/>
                <w:b/>
                <w:bCs/>
              </w:rPr>
            </w:pPr>
            <w:r w:rsidRPr="00691929">
              <w:rPr>
                <w:rFonts w:cstheme="minorHAnsi"/>
                <w:b/>
                <w:bCs/>
              </w:rPr>
              <w:t>CI kgCO</w:t>
            </w:r>
            <w:r w:rsidRPr="00691929">
              <w:rPr>
                <w:rFonts w:cstheme="minorHAnsi"/>
                <w:b/>
                <w:bCs/>
                <w:vertAlign w:val="subscript"/>
              </w:rPr>
              <w:t>2</w:t>
            </w:r>
            <w:r w:rsidRPr="00691929">
              <w:rPr>
                <w:rFonts w:cstheme="minorHAnsi"/>
                <w:b/>
                <w:bCs/>
              </w:rPr>
              <w:t>e</w:t>
            </w:r>
          </w:p>
        </w:tc>
      </w:tr>
      <w:tr w:rsidR="002E3A25" w:rsidRPr="00691929" w14:paraId="13A9B6CA" w14:textId="77777777" w:rsidTr="00CC6920">
        <w:tc>
          <w:tcPr>
            <w:tcW w:w="0" w:type="auto"/>
          </w:tcPr>
          <w:p w14:paraId="11F0C1F2" w14:textId="77777777" w:rsidR="002E3A25" w:rsidRPr="00691929" w:rsidRDefault="002E3A25" w:rsidP="00CC6920">
            <w:pPr>
              <w:spacing w:line="360" w:lineRule="auto"/>
              <w:rPr>
                <w:rFonts w:cstheme="minorHAnsi"/>
              </w:rPr>
            </w:pPr>
            <w:r w:rsidRPr="00691929">
              <w:rPr>
                <w:rFonts w:cstheme="minorHAnsi"/>
              </w:rPr>
              <w:t>Production</w:t>
            </w:r>
          </w:p>
        </w:tc>
        <w:tc>
          <w:tcPr>
            <w:tcW w:w="0" w:type="auto"/>
          </w:tcPr>
          <w:p w14:paraId="5C4D119E" w14:textId="77777777" w:rsidR="002E3A25" w:rsidRPr="00691929" w:rsidRDefault="002E3A25" w:rsidP="00CC6920">
            <w:pPr>
              <w:spacing w:line="360" w:lineRule="auto"/>
              <w:rPr>
                <w:rFonts w:cstheme="minorHAnsi"/>
              </w:rPr>
            </w:pPr>
            <w:r w:rsidRPr="00691929">
              <w:rPr>
                <w:rFonts w:cstheme="minorHAnsi"/>
              </w:rPr>
              <w:t>157090</w:t>
            </w:r>
          </w:p>
        </w:tc>
      </w:tr>
      <w:tr w:rsidR="002E3A25" w:rsidRPr="00691929" w14:paraId="27B70FC3" w14:textId="77777777" w:rsidTr="00CC6920">
        <w:tc>
          <w:tcPr>
            <w:tcW w:w="0" w:type="auto"/>
          </w:tcPr>
          <w:p w14:paraId="70D6156F" w14:textId="77777777" w:rsidR="002E3A25" w:rsidRPr="00691929" w:rsidRDefault="002E3A25" w:rsidP="00CC6920">
            <w:pPr>
              <w:spacing w:line="360" w:lineRule="auto"/>
              <w:rPr>
                <w:rFonts w:cstheme="minorHAnsi"/>
              </w:rPr>
            </w:pPr>
            <w:r w:rsidRPr="00691929">
              <w:rPr>
                <w:rFonts w:cstheme="minorHAnsi"/>
              </w:rPr>
              <w:t>Transport</w:t>
            </w:r>
          </w:p>
        </w:tc>
        <w:tc>
          <w:tcPr>
            <w:tcW w:w="0" w:type="auto"/>
          </w:tcPr>
          <w:p w14:paraId="60012A0D" w14:textId="77777777" w:rsidR="002E3A25" w:rsidRPr="00691929" w:rsidRDefault="002E3A25" w:rsidP="00CC6920">
            <w:pPr>
              <w:spacing w:line="360" w:lineRule="auto"/>
              <w:rPr>
                <w:rFonts w:cstheme="minorHAnsi"/>
              </w:rPr>
            </w:pPr>
            <w:r w:rsidRPr="00691929">
              <w:rPr>
                <w:rFonts w:cstheme="minorHAnsi"/>
              </w:rPr>
              <w:t>23990</w:t>
            </w:r>
          </w:p>
        </w:tc>
      </w:tr>
      <w:tr w:rsidR="002E3A25" w:rsidRPr="00691929" w14:paraId="159607A9" w14:textId="77777777" w:rsidTr="00CC6920">
        <w:tc>
          <w:tcPr>
            <w:tcW w:w="0" w:type="auto"/>
          </w:tcPr>
          <w:p w14:paraId="34E479EB" w14:textId="77777777" w:rsidR="002E3A25" w:rsidRPr="00691929" w:rsidRDefault="002E3A25" w:rsidP="00CC6920">
            <w:pPr>
              <w:spacing w:line="360" w:lineRule="auto"/>
              <w:rPr>
                <w:rFonts w:cstheme="minorHAnsi"/>
              </w:rPr>
            </w:pPr>
            <w:r w:rsidRPr="00691929">
              <w:rPr>
                <w:rFonts w:cstheme="minorHAnsi"/>
              </w:rPr>
              <w:t>Storage</w:t>
            </w:r>
          </w:p>
        </w:tc>
        <w:tc>
          <w:tcPr>
            <w:tcW w:w="0" w:type="auto"/>
          </w:tcPr>
          <w:p w14:paraId="3C25EA30" w14:textId="77777777" w:rsidR="002E3A25" w:rsidRPr="00691929" w:rsidRDefault="002E3A25" w:rsidP="00CC6920">
            <w:pPr>
              <w:spacing w:line="360" w:lineRule="auto"/>
              <w:rPr>
                <w:rFonts w:cstheme="minorHAnsi"/>
              </w:rPr>
            </w:pPr>
            <w:r w:rsidRPr="00691929">
              <w:rPr>
                <w:rFonts w:cstheme="minorHAnsi"/>
              </w:rPr>
              <w:t>67009</w:t>
            </w:r>
          </w:p>
        </w:tc>
      </w:tr>
      <w:tr w:rsidR="002E3A25" w:rsidRPr="00691929" w14:paraId="4AA476C7" w14:textId="77777777" w:rsidTr="00CC6920">
        <w:tc>
          <w:tcPr>
            <w:tcW w:w="0" w:type="auto"/>
          </w:tcPr>
          <w:p w14:paraId="37B0982A" w14:textId="77777777" w:rsidR="002E3A25" w:rsidRPr="00691929" w:rsidRDefault="002E3A25" w:rsidP="00CC6920">
            <w:pPr>
              <w:spacing w:line="360" w:lineRule="auto"/>
              <w:rPr>
                <w:rFonts w:cstheme="minorHAnsi"/>
              </w:rPr>
            </w:pPr>
            <w:r w:rsidRPr="00691929">
              <w:rPr>
                <w:rFonts w:cstheme="minorHAnsi"/>
              </w:rPr>
              <w:t>Cooking</w:t>
            </w:r>
          </w:p>
        </w:tc>
        <w:tc>
          <w:tcPr>
            <w:tcW w:w="0" w:type="auto"/>
          </w:tcPr>
          <w:p w14:paraId="0CCA5ED3" w14:textId="4D3C5563" w:rsidR="002E3A25" w:rsidRPr="00691929" w:rsidRDefault="002E3A25" w:rsidP="00CC6920">
            <w:pPr>
              <w:spacing w:line="360" w:lineRule="auto"/>
              <w:rPr>
                <w:rFonts w:cstheme="minorHAnsi"/>
              </w:rPr>
            </w:pPr>
            <w:r w:rsidRPr="00691929">
              <w:rPr>
                <w:rFonts w:cstheme="minorHAnsi"/>
              </w:rPr>
              <w:t>5110</w:t>
            </w:r>
          </w:p>
        </w:tc>
      </w:tr>
      <w:tr w:rsidR="002E3A25" w:rsidRPr="00691929" w14:paraId="1D12B899" w14:textId="77777777" w:rsidTr="00CC6920">
        <w:tc>
          <w:tcPr>
            <w:tcW w:w="0" w:type="auto"/>
          </w:tcPr>
          <w:p w14:paraId="226D9DFD" w14:textId="77777777" w:rsidR="002E3A25" w:rsidRPr="00691929" w:rsidRDefault="002E3A25" w:rsidP="00CC6920">
            <w:pPr>
              <w:spacing w:line="360" w:lineRule="auto"/>
              <w:rPr>
                <w:rFonts w:cstheme="minorHAnsi"/>
              </w:rPr>
            </w:pPr>
            <w:r w:rsidRPr="00691929">
              <w:rPr>
                <w:rFonts w:cstheme="minorHAnsi"/>
              </w:rPr>
              <w:t>Waste</w:t>
            </w:r>
          </w:p>
        </w:tc>
        <w:tc>
          <w:tcPr>
            <w:tcW w:w="0" w:type="auto"/>
          </w:tcPr>
          <w:p w14:paraId="6252C9C0" w14:textId="383F725B" w:rsidR="002E3A25" w:rsidRPr="00691929" w:rsidRDefault="002E3A25" w:rsidP="00CC6920">
            <w:pPr>
              <w:spacing w:line="360" w:lineRule="auto"/>
              <w:rPr>
                <w:rFonts w:cstheme="minorHAnsi"/>
              </w:rPr>
            </w:pPr>
            <w:r w:rsidRPr="00691929">
              <w:rPr>
                <w:rFonts w:cstheme="minorHAnsi"/>
              </w:rPr>
              <w:t>10720</w:t>
            </w:r>
          </w:p>
        </w:tc>
      </w:tr>
      <w:tr w:rsidR="002E3A25" w:rsidRPr="00691929" w14:paraId="252D10B1" w14:textId="77777777" w:rsidTr="00CC6920">
        <w:tc>
          <w:tcPr>
            <w:tcW w:w="0" w:type="auto"/>
          </w:tcPr>
          <w:p w14:paraId="724083FF" w14:textId="77777777" w:rsidR="002E3A25" w:rsidRPr="00691929" w:rsidRDefault="002E3A25" w:rsidP="00CC6920">
            <w:pPr>
              <w:spacing w:line="360" w:lineRule="auto"/>
              <w:rPr>
                <w:rFonts w:cstheme="minorHAnsi"/>
                <w:b/>
                <w:bCs/>
              </w:rPr>
            </w:pPr>
            <w:r w:rsidRPr="00691929">
              <w:rPr>
                <w:rFonts w:cstheme="minorHAnsi"/>
                <w:b/>
                <w:bCs/>
              </w:rPr>
              <w:t>Total</w:t>
            </w:r>
          </w:p>
        </w:tc>
        <w:tc>
          <w:tcPr>
            <w:tcW w:w="0" w:type="auto"/>
          </w:tcPr>
          <w:p w14:paraId="3014B33E" w14:textId="77777777" w:rsidR="002E3A25" w:rsidRPr="00691929" w:rsidRDefault="002E3A25" w:rsidP="00CC6920">
            <w:pPr>
              <w:spacing w:line="360" w:lineRule="auto"/>
              <w:rPr>
                <w:rFonts w:cstheme="minorHAnsi"/>
              </w:rPr>
            </w:pPr>
            <w:r w:rsidRPr="00691929">
              <w:rPr>
                <w:rFonts w:cstheme="minorHAnsi"/>
              </w:rPr>
              <w:t>263919</w:t>
            </w:r>
          </w:p>
        </w:tc>
      </w:tr>
    </w:tbl>
    <w:p w14:paraId="6E43B166" w14:textId="2BEBDC88" w:rsidR="002E3A25" w:rsidRDefault="002E3A25" w:rsidP="002E3A25"/>
    <w:p w14:paraId="3CD5B348" w14:textId="127815F1" w:rsidR="002E3A25" w:rsidRDefault="00F93CF9" w:rsidP="002E3A25">
      <w:r>
        <w:rPr>
          <w:noProof/>
        </w:rPr>
        <mc:AlternateContent>
          <mc:Choice Requires="wps">
            <w:drawing>
              <wp:anchor distT="0" distB="0" distL="114300" distR="114300" simplePos="0" relativeHeight="251677696" behindDoc="0" locked="0" layoutInCell="1" allowOverlap="1" wp14:anchorId="2B774B20" wp14:editId="12214BB0">
                <wp:simplePos x="0" y="0"/>
                <wp:positionH relativeFrom="column">
                  <wp:posOffset>-116732</wp:posOffset>
                </wp:positionH>
                <wp:positionV relativeFrom="paragraph">
                  <wp:posOffset>211252</wp:posOffset>
                </wp:positionV>
                <wp:extent cx="2422187" cy="1167320"/>
                <wp:effectExtent l="0" t="0" r="3810" b="1270"/>
                <wp:wrapNone/>
                <wp:docPr id="15" name="Text Box 15"/>
                <wp:cNvGraphicFramePr/>
                <a:graphic xmlns:a="http://schemas.openxmlformats.org/drawingml/2006/main">
                  <a:graphicData uri="http://schemas.microsoft.com/office/word/2010/wordprocessingShape">
                    <wps:wsp>
                      <wps:cNvSpPr txBox="1"/>
                      <wps:spPr>
                        <a:xfrm>
                          <a:off x="0" y="0"/>
                          <a:ext cx="2422187" cy="1167320"/>
                        </a:xfrm>
                        <a:prstGeom prst="rect">
                          <a:avLst/>
                        </a:prstGeom>
                        <a:solidFill>
                          <a:schemeClr val="lt1"/>
                        </a:solidFill>
                        <a:ln w="6350">
                          <a:noFill/>
                        </a:ln>
                      </wps:spPr>
                      <wps:txbx>
                        <w:txbxContent>
                          <w:p w14:paraId="4B8CB20E" w14:textId="34D563DF" w:rsidR="002E3A25" w:rsidRDefault="00F93CF9">
                            <w:r>
                              <w:rPr>
                                <w:b/>
                                <w:bCs/>
                              </w:rPr>
                              <w:t xml:space="preserve">Figure 8: </w:t>
                            </w:r>
                            <w:r w:rsidR="002E3A25">
                              <w:t xml:space="preserve">This table and chart show the distribution of </w:t>
                            </w:r>
                            <w:r w:rsidR="00BB634D">
                              <w:t xml:space="preserve">total </w:t>
                            </w:r>
                            <w:r w:rsidR="002E3A25">
                              <w:t>greenhouse gas emissions between the different stages of the food life cycle analysed in this s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774B20" id="Text Box 15" o:spid="_x0000_s1065" type="#_x0000_t202" style="position:absolute;margin-left:-9.2pt;margin-top:16.65pt;width:190.7pt;height:91.9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" fillcolor="white [3201]" stroked="f" strokeweight=".5pt">
                <v:textbox>
                  <w:txbxContent>
                    <w:p w14:paraId="4B8CB20E" w14:textId="34D563DF" w:rsidR="002E3A25" w:rsidRDefault="00F93CF9">
                      <w:r>
                        <w:rPr>
                          <w:b/>
                          <w:bCs/>
                        </w:rPr>
                        <w:t xml:space="preserve">Figure 8: </w:t>
                      </w:r>
                      <w:r w:rsidR="002E3A25">
                        <w:t xml:space="preserve">This table and chart show the distribution of </w:t>
                      </w:r>
                      <w:r w:rsidR="00BB634D">
                        <w:t xml:space="preserve">total </w:t>
                      </w:r>
                      <w:r w:rsidR="002E3A25">
                        <w:t>greenhouse gas emissions between the different stages of the food life cycle analysed in this section.</w:t>
                      </w:r>
                    </w:p>
                  </w:txbxContent>
                </v:textbox>
              </v:shape>
            </w:pict>
          </mc:Fallback>
        </mc:AlternateContent>
      </w:r>
    </w:p>
    <w:p w14:paraId="07AD0FB0" w14:textId="153F87C4" w:rsidR="002E3A25" w:rsidRDefault="002E3A25" w:rsidP="002E3A25"/>
    <w:p w14:paraId="41481FDA" w14:textId="06FACA23" w:rsidR="002E3A25" w:rsidRDefault="002E3A25" w:rsidP="002E3A25"/>
    <w:p w14:paraId="5E294F52" w14:textId="71D4D5E0" w:rsidR="002E3A25" w:rsidRDefault="002E3A25" w:rsidP="002E3A25"/>
    <w:p w14:paraId="0D1DF175" w14:textId="50C4CB60" w:rsidR="002E3A25" w:rsidRDefault="002E3A25" w:rsidP="002E3A25"/>
    <w:p w14:paraId="28BB12B8" w14:textId="2BC9E573" w:rsidR="002E3A25" w:rsidRDefault="002E3A25" w:rsidP="002E3A25"/>
    <w:p w14:paraId="34D6266D" w14:textId="168CFC04" w:rsidR="002E3A25" w:rsidRDefault="002E3A25" w:rsidP="002E3A25"/>
    <w:p w14:paraId="39ACE5D1" w14:textId="4721CFAF" w:rsidR="002E3A25" w:rsidRDefault="00BD2B61" w:rsidP="00BD2B61">
      <w:pPr>
        <w:pStyle w:val="Heading1"/>
        <w:rPr>
          <w:rFonts w:cstheme="minorHAnsi"/>
        </w:rPr>
      </w:pPr>
      <w:bookmarkStart w:id="294" w:name="_Toc83984918"/>
      <w:r w:rsidRPr="008B57AD">
        <w:rPr>
          <w:rFonts w:cstheme="minorHAnsi"/>
        </w:rPr>
        <w:lastRenderedPageBreak/>
        <w:t>Recommendations</w:t>
      </w:r>
      <w:bookmarkEnd w:id="294"/>
    </w:p>
    <w:p w14:paraId="772958D8" w14:textId="0842425F" w:rsidR="008B57AD" w:rsidRDefault="008B57AD" w:rsidP="008B57AD"/>
    <w:p w14:paraId="70F8D933" w14:textId="262598FF" w:rsidR="008B57AD" w:rsidRPr="008B57AD" w:rsidRDefault="008B57AD" w:rsidP="008B57AD">
      <w:r>
        <w:t xml:space="preserve">Based on the above research, several conclusions can be reached regarding greenhouse gas emissions in the Antarctic food supply chain. With the production stage contributing 60% of overall emissions, </w:t>
      </w:r>
      <w:proofErr w:type="gramStart"/>
      <w:r>
        <w:t>it is clear that the</w:t>
      </w:r>
      <w:proofErr w:type="gramEnd"/>
      <w:r>
        <w:t xml:space="preserve"> </w:t>
      </w:r>
      <w:r>
        <w:rPr>
          <w:i/>
          <w:iCs/>
        </w:rPr>
        <w:t xml:space="preserve">type </w:t>
      </w:r>
      <w:r>
        <w:t xml:space="preserve">of food chosen has the largest impact and therefore the largest emission reduction possibilities. Contributing 25%, storage of food is, perhaps surprisingly, rather high – there is certainly scope for reducing this figure as well. Based on insights gained through the course of this research and the results presented above, the following six key recommendations are made for reducing food-related emissions. </w:t>
      </w:r>
    </w:p>
    <w:p w14:paraId="41F77CC0" w14:textId="4E79AC30" w:rsidR="00BD2B61" w:rsidRPr="008B57AD" w:rsidRDefault="00BD2B61" w:rsidP="00BD2B61">
      <w:pPr>
        <w:rPr>
          <w:rFonts w:cstheme="minorHAnsi"/>
        </w:rPr>
      </w:pPr>
    </w:p>
    <w:p w14:paraId="3FAA2619" w14:textId="1300D261" w:rsidR="008B57AD" w:rsidRDefault="008B57AD" w:rsidP="008B57AD">
      <w:pPr>
        <w:pStyle w:val="ListParagraph"/>
        <w:numPr>
          <w:ilvl w:val="0"/>
          <w:numId w:val="4"/>
        </w:numPr>
        <w:rPr>
          <w:rFonts w:cstheme="minorHAnsi"/>
        </w:rPr>
      </w:pPr>
      <w:r w:rsidRPr="008B57AD">
        <w:rPr>
          <w:rFonts w:cstheme="minorHAnsi"/>
          <w:b/>
          <w:bCs/>
        </w:rPr>
        <w:t xml:space="preserve">Decarbonise food order </w:t>
      </w:r>
      <w:r w:rsidRPr="008B57AD">
        <w:rPr>
          <w:rFonts w:cstheme="minorHAnsi"/>
        </w:rPr>
        <w:t xml:space="preserve">– this can be achieved by reducing the amount of red meat and dairy products ordered, and replacing with lower carbon alternatives such as poultry, fish and, ideally, more </w:t>
      </w:r>
      <w:proofErr w:type="gramStart"/>
      <w:r w:rsidRPr="008B57AD">
        <w:rPr>
          <w:rFonts w:cstheme="minorHAnsi"/>
        </w:rPr>
        <w:t>vegetarian</w:t>
      </w:r>
      <w:proofErr w:type="gramEnd"/>
      <w:r w:rsidRPr="008B57AD">
        <w:rPr>
          <w:rFonts w:cstheme="minorHAnsi"/>
        </w:rPr>
        <w:t xml:space="preserve"> and plant-based alternatives, building on the 20% red meat reduction already proposed</w:t>
      </w:r>
      <w:r>
        <w:rPr>
          <w:rFonts w:cstheme="minorHAnsi"/>
        </w:rPr>
        <w:t>. Although a move to plant-based foods would have the largest impact, switching from red meats to chicken and pork would also generate substantial carbon savings for those not prepared to change their diets.</w:t>
      </w:r>
    </w:p>
    <w:p w14:paraId="219388D0" w14:textId="77777777" w:rsidR="008B57AD" w:rsidRPr="008B57AD" w:rsidRDefault="008B57AD" w:rsidP="008B57AD">
      <w:pPr>
        <w:rPr>
          <w:rFonts w:cstheme="minorHAnsi"/>
        </w:rPr>
      </w:pPr>
    </w:p>
    <w:p w14:paraId="7D8457B5" w14:textId="17FAF634" w:rsidR="008B57AD" w:rsidRDefault="008B57AD" w:rsidP="008B57AD">
      <w:pPr>
        <w:pStyle w:val="ListParagraph"/>
        <w:numPr>
          <w:ilvl w:val="0"/>
          <w:numId w:val="4"/>
        </w:numPr>
        <w:rPr>
          <w:rFonts w:cstheme="minorHAnsi"/>
        </w:rPr>
      </w:pPr>
      <w:r w:rsidRPr="008B57AD">
        <w:rPr>
          <w:rFonts w:cstheme="minorHAnsi"/>
          <w:b/>
          <w:bCs/>
        </w:rPr>
        <w:t xml:space="preserve">Audit supply chain </w:t>
      </w:r>
      <w:r w:rsidRPr="008B57AD">
        <w:rPr>
          <w:rFonts w:cstheme="minorHAnsi"/>
        </w:rPr>
        <w:t xml:space="preserve">– work with suppliers to ensure a clearer understanding of the origins of purchased food and develop or enhance sustainability policies at all levels of the supply chain to confirm shared </w:t>
      </w:r>
      <w:r w:rsidR="00937427">
        <w:rPr>
          <w:rFonts w:cstheme="minorHAnsi"/>
        </w:rPr>
        <w:t>objectives</w:t>
      </w:r>
      <w:r w:rsidRPr="008B57AD">
        <w:rPr>
          <w:rFonts w:cstheme="minorHAnsi"/>
        </w:rPr>
        <w:t xml:space="preserve"> between BAS and supplie</w:t>
      </w:r>
      <w:r>
        <w:rPr>
          <w:rFonts w:cstheme="minorHAnsi"/>
        </w:rPr>
        <w:t>rs. This is a key weakness of food procurement currently and is closely linked to the practices of suppliers. Carrying out or obtaining a carbon audit of</w:t>
      </w:r>
      <w:r w:rsidR="00D968E0">
        <w:rPr>
          <w:rFonts w:cstheme="minorHAnsi"/>
        </w:rPr>
        <w:t xml:space="preserve"> the main producers supplying BAS would identify further discrepancies </w:t>
      </w:r>
      <w:r w:rsidR="00D968E0">
        <w:rPr>
          <w:rFonts w:cstheme="minorHAnsi"/>
          <w:i/>
          <w:iCs/>
        </w:rPr>
        <w:t xml:space="preserve">within </w:t>
      </w:r>
      <w:r w:rsidR="00D968E0">
        <w:rPr>
          <w:rFonts w:cstheme="minorHAnsi"/>
        </w:rPr>
        <w:t>food categories and, were less carbon intensive suppliers identified</w:t>
      </w:r>
      <w:r w:rsidR="00937427">
        <w:rPr>
          <w:rFonts w:cstheme="minorHAnsi"/>
        </w:rPr>
        <w:t xml:space="preserve"> and used instead</w:t>
      </w:r>
      <w:r w:rsidR="00D968E0">
        <w:rPr>
          <w:rFonts w:cstheme="minorHAnsi"/>
        </w:rPr>
        <w:t>, supply chain emissions could be reduced even independently of a change in food order described above.</w:t>
      </w:r>
    </w:p>
    <w:p w14:paraId="5DE10648" w14:textId="77777777" w:rsidR="00D968E0" w:rsidRPr="00D968E0" w:rsidRDefault="00D968E0" w:rsidP="00D968E0">
      <w:pPr>
        <w:rPr>
          <w:rFonts w:cstheme="minorHAnsi"/>
        </w:rPr>
      </w:pPr>
    </w:p>
    <w:p w14:paraId="5925B7A8" w14:textId="0581111B" w:rsidR="008B57AD" w:rsidRDefault="008B57AD" w:rsidP="008B57AD">
      <w:pPr>
        <w:pStyle w:val="ListParagraph"/>
        <w:numPr>
          <w:ilvl w:val="0"/>
          <w:numId w:val="4"/>
        </w:numPr>
        <w:rPr>
          <w:rFonts w:cstheme="minorHAnsi"/>
        </w:rPr>
      </w:pPr>
      <w:r w:rsidRPr="008B57AD">
        <w:rPr>
          <w:rFonts w:cstheme="minorHAnsi"/>
          <w:b/>
          <w:bCs/>
        </w:rPr>
        <w:t xml:space="preserve">Improve environmental recording </w:t>
      </w:r>
      <w:r w:rsidRPr="008B57AD">
        <w:rPr>
          <w:rFonts w:cstheme="minorHAnsi"/>
        </w:rPr>
        <w:t xml:space="preserve">– in future years streamline records to facilitate easier reporting of carbon values to enable progress tracking. For example, include climate impact on order spreadsheets using a similar method to that employed </w:t>
      </w:r>
      <w:r w:rsidR="00D968E0">
        <w:rPr>
          <w:rFonts w:cstheme="minorHAnsi"/>
        </w:rPr>
        <w:t>in this study,</w:t>
      </w:r>
      <w:r w:rsidRPr="008B57AD">
        <w:rPr>
          <w:rFonts w:cstheme="minorHAnsi"/>
        </w:rPr>
        <w:t xml:space="preserve"> and ensure more specific </w:t>
      </w:r>
      <w:r w:rsidR="00937427">
        <w:rPr>
          <w:rFonts w:cstheme="minorHAnsi"/>
        </w:rPr>
        <w:t xml:space="preserve">and accurate </w:t>
      </w:r>
      <w:r w:rsidRPr="008B57AD">
        <w:rPr>
          <w:rFonts w:cstheme="minorHAnsi"/>
        </w:rPr>
        <w:t>monitoring of energy use across all food related processes (refrigeration, incineration etc.</w:t>
      </w:r>
      <w:r w:rsidR="00D968E0">
        <w:rPr>
          <w:rFonts w:cstheme="minorHAnsi"/>
        </w:rPr>
        <w:t xml:space="preserve">). Action on reducing emissions will only be effective if progress can be measured over time, and this can only happen with easily interpreted, scientifically grounded data. </w:t>
      </w:r>
    </w:p>
    <w:p w14:paraId="1C5B5AD1" w14:textId="77777777" w:rsidR="00D968E0" w:rsidRPr="00D968E0" w:rsidRDefault="00D968E0" w:rsidP="00D968E0">
      <w:pPr>
        <w:rPr>
          <w:rFonts w:cstheme="minorHAnsi"/>
        </w:rPr>
      </w:pPr>
    </w:p>
    <w:p w14:paraId="1703A072" w14:textId="1447E08F" w:rsidR="008B57AD" w:rsidRDefault="008B57AD" w:rsidP="008B57AD">
      <w:pPr>
        <w:pStyle w:val="ListParagraph"/>
        <w:numPr>
          <w:ilvl w:val="0"/>
          <w:numId w:val="4"/>
        </w:numPr>
        <w:rPr>
          <w:rFonts w:cstheme="minorHAnsi"/>
        </w:rPr>
      </w:pPr>
      <w:r w:rsidRPr="008B57AD">
        <w:rPr>
          <w:rFonts w:cstheme="minorHAnsi"/>
          <w:b/>
          <w:bCs/>
        </w:rPr>
        <w:t xml:space="preserve">Named environmental champion for food </w:t>
      </w:r>
      <w:r w:rsidRPr="008B57AD">
        <w:rPr>
          <w:rFonts w:cstheme="minorHAnsi"/>
        </w:rPr>
        <w:t xml:space="preserve">– incorporate responsibility for tracking progress on food related emissions into a named person’s job description to facilitate sustained progress in this </w:t>
      </w:r>
      <w:r w:rsidR="00D968E0">
        <w:rPr>
          <w:rFonts w:cstheme="minorHAnsi"/>
        </w:rPr>
        <w:t xml:space="preserve">area. As will be discussed in the next section, several experienced BAS employees identified a lack of </w:t>
      </w:r>
      <w:proofErr w:type="gramStart"/>
      <w:r w:rsidR="00D968E0">
        <w:rPr>
          <w:rFonts w:cstheme="minorHAnsi"/>
        </w:rPr>
        <w:t>joined-up</w:t>
      </w:r>
      <w:proofErr w:type="gramEnd"/>
      <w:r w:rsidR="00D968E0">
        <w:rPr>
          <w:rFonts w:cstheme="minorHAnsi"/>
        </w:rPr>
        <w:t xml:space="preserve"> thinking as a major barrier to reducing food emissions across the organisation. Having a named person ensure consistency across seasons could reduce issues caused by new chefs and different practices between stations each season.</w:t>
      </w:r>
    </w:p>
    <w:p w14:paraId="247E89E5" w14:textId="77777777" w:rsidR="00D968E0" w:rsidRPr="00D968E0" w:rsidRDefault="00D968E0" w:rsidP="00D968E0">
      <w:pPr>
        <w:rPr>
          <w:rFonts w:cstheme="minorHAnsi"/>
        </w:rPr>
      </w:pPr>
    </w:p>
    <w:p w14:paraId="012EE4EC" w14:textId="5F02CFE2" w:rsidR="008B57AD" w:rsidRDefault="008B57AD" w:rsidP="008B57AD">
      <w:pPr>
        <w:pStyle w:val="ListParagraph"/>
        <w:numPr>
          <w:ilvl w:val="0"/>
          <w:numId w:val="4"/>
        </w:numPr>
        <w:rPr>
          <w:rFonts w:cstheme="minorHAnsi"/>
        </w:rPr>
      </w:pPr>
      <w:r w:rsidRPr="008B57AD">
        <w:rPr>
          <w:rFonts w:cstheme="minorHAnsi"/>
          <w:b/>
          <w:bCs/>
        </w:rPr>
        <w:t xml:space="preserve">Pre-deployment training </w:t>
      </w:r>
      <w:r w:rsidRPr="008B57AD">
        <w:rPr>
          <w:rFonts w:cstheme="minorHAnsi"/>
        </w:rPr>
        <w:t xml:space="preserve">– review existing training for those going to the Antarctic to ensure sufficient coverage is given to the impacts of food choices and wastage on-station. Provide chefs with additional training on a rolling basis on low-carbon </w:t>
      </w:r>
      <w:r w:rsidRPr="008B57AD">
        <w:rPr>
          <w:rFonts w:cstheme="minorHAnsi"/>
        </w:rPr>
        <w:lastRenderedPageBreak/>
        <w:t>cooking to ensure climate-friendly meal options are as attractive and varied as possible to encourage upta</w:t>
      </w:r>
      <w:r w:rsidR="00D968E0">
        <w:rPr>
          <w:rFonts w:cstheme="minorHAnsi"/>
        </w:rPr>
        <w:t xml:space="preserve">ke. If non-meat options are plentiful, </w:t>
      </w:r>
      <w:proofErr w:type="gramStart"/>
      <w:r w:rsidR="00D968E0">
        <w:rPr>
          <w:rFonts w:cstheme="minorHAnsi"/>
        </w:rPr>
        <w:t>delicious</w:t>
      </w:r>
      <w:proofErr w:type="gramEnd"/>
      <w:r w:rsidR="00D968E0">
        <w:rPr>
          <w:rFonts w:cstheme="minorHAnsi"/>
        </w:rPr>
        <w:t xml:space="preserve"> and varied their uptake is more likely to be accepted and accelerated by those living on station.</w:t>
      </w:r>
    </w:p>
    <w:p w14:paraId="09EE06F8" w14:textId="77777777" w:rsidR="00D968E0" w:rsidRPr="00D968E0" w:rsidRDefault="00D968E0" w:rsidP="00D968E0">
      <w:pPr>
        <w:rPr>
          <w:rFonts w:cstheme="minorHAnsi"/>
        </w:rPr>
      </w:pPr>
    </w:p>
    <w:p w14:paraId="7F10EB5A" w14:textId="6E695E05" w:rsidR="008B57AD" w:rsidRDefault="008B57AD" w:rsidP="008B57AD">
      <w:pPr>
        <w:pStyle w:val="ListParagraph"/>
        <w:numPr>
          <w:ilvl w:val="0"/>
          <w:numId w:val="4"/>
        </w:numPr>
        <w:rPr>
          <w:rFonts w:cstheme="minorHAnsi"/>
        </w:rPr>
      </w:pPr>
      <w:r w:rsidRPr="008B57AD">
        <w:rPr>
          <w:rFonts w:cstheme="minorHAnsi"/>
          <w:b/>
          <w:bCs/>
        </w:rPr>
        <w:t xml:space="preserve">Further research </w:t>
      </w:r>
      <w:r w:rsidRPr="008B57AD">
        <w:rPr>
          <w:rFonts w:cstheme="minorHAnsi"/>
        </w:rPr>
        <w:t xml:space="preserve">– revisit this study and build on it in future years when </w:t>
      </w:r>
      <w:r w:rsidR="00937427">
        <w:rPr>
          <w:rFonts w:cstheme="minorHAnsi"/>
        </w:rPr>
        <w:t>improved</w:t>
      </w:r>
      <w:r w:rsidRPr="008B57AD">
        <w:rPr>
          <w:rFonts w:cstheme="minorHAnsi"/>
        </w:rPr>
        <w:t xml:space="preserve"> data is available</w:t>
      </w:r>
      <w:r w:rsidR="00D968E0">
        <w:rPr>
          <w:rFonts w:cstheme="minorHAnsi"/>
        </w:rPr>
        <w:t xml:space="preserve">. This may include, </w:t>
      </w:r>
      <w:r w:rsidRPr="008B57AD">
        <w:rPr>
          <w:rFonts w:cstheme="minorHAnsi"/>
        </w:rPr>
        <w:t xml:space="preserve">for example, </w:t>
      </w:r>
      <w:r w:rsidR="00D968E0">
        <w:rPr>
          <w:rFonts w:cstheme="minorHAnsi"/>
        </w:rPr>
        <w:t xml:space="preserve">real-life data </w:t>
      </w:r>
      <w:r w:rsidRPr="008B57AD">
        <w:rPr>
          <w:rFonts w:cstheme="minorHAnsi"/>
        </w:rPr>
        <w:t>on SDA operational efficiency</w:t>
      </w:r>
      <w:r w:rsidR="00D968E0">
        <w:rPr>
          <w:rFonts w:cstheme="minorHAnsi"/>
        </w:rPr>
        <w:t xml:space="preserve"> one it has </w:t>
      </w:r>
      <w:r w:rsidR="00563CB4">
        <w:rPr>
          <w:rFonts w:cstheme="minorHAnsi"/>
        </w:rPr>
        <w:t>been in use for</w:t>
      </w:r>
      <w:r w:rsidR="00D968E0">
        <w:rPr>
          <w:rFonts w:cstheme="minorHAnsi"/>
        </w:rPr>
        <w:t xml:space="preserve"> several seasons</w:t>
      </w:r>
      <w:r w:rsidRPr="008B57AD">
        <w:rPr>
          <w:rFonts w:cstheme="minorHAnsi"/>
        </w:rPr>
        <w:t>, reefer energy use</w:t>
      </w:r>
      <w:r w:rsidR="00563CB4">
        <w:rPr>
          <w:rFonts w:cstheme="minorHAnsi"/>
        </w:rPr>
        <w:t xml:space="preserve"> (data collection already scheduled for Austral summer 2021</w:t>
      </w:r>
      <w:r w:rsidR="00937427">
        <w:rPr>
          <w:rFonts w:cstheme="minorHAnsi"/>
        </w:rPr>
        <w:t>/2</w:t>
      </w:r>
      <w:r w:rsidR="00563CB4">
        <w:rPr>
          <w:rFonts w:cstheme="minorHAnsi"/>
        </w:rPr>
        <w:t>)</w:t>
      </w:r>
      <w:r w:rsidRPr="008B57AD">
        <w:rPr>
          <w:rFonts w:cstheme="minorHAnsi"/>
        </w:rPr>
        <w:t xml:space="preserve"> and fresh food transpo</w:t>
      </w:r>
      <w:r w:rsidR="00563CB4">
        <w:rPr>
          <w:rFonts w:cstheme="minorHAnsi"/>
        </w:rPr>
        <w:t>rts, which are currently recorded on an ad-hoc basis.</w:t>
      </w:r>
      <w:r w:rsidRPr="008B57AD">
        <w:rPr>
          <w:rFonts w:cstheme="minorHAnsi"/>
        </w:rPr>
        <w:t xml:space="preserve"> </w:t>
      </w:r>
      <w:r w:rsidR="00563CB4">
        <w:rPr>
          <w:rFonts w:cstheme="minorHAnsi"/>
        </w:rPr>
        <w:t>F</w:t>
      </w:r>
      <w:r w:rsidRPr="008B57AD">
        <w:rPr>
          <w:rFonts w:cstheme="minorHAnsi"/>
        </w:rPr>
        <w:t>uture studies could further investigate emissions</w:t>
      </w:r>
      <w:r w:rsidR="00563CB4">
        <w:rPr>
          <w:rFonts w:cstheme="minorHAnsi"/>
        </w:rPr>
        <w:t xml:space="preserve"> of </w:t>
      </w:r>
      <w:r w:rsidR="00563CB4" w:rsidRPr="008B57AD">
        <w:rPr>
          <w:rFonts w:cstheme="minorHAnsi"/>
        </w:rPr>
        <w:t>other station</w:t>
      </w:r>
      <w:r w:rsidR="00563CB4">
        <w:rPr>
          <w:rFonts w:cstheme="minorHAnsi"/>
        </w:rPr>
        <w:t>s besides Rothera</w:t>
      </w:r>
      <w:r w:rsidRPr="008B57AD">
        <w:rPr>
          <w:rFonts w:cstheme="minorHAnsi"/>
        </w:rPr>
        <w:t>, on-ship catering, the impact of the Antarctic Infrastructure Modernisation Program on energy efficiencies at Rothera and the viability of composting/digesters and hydroponics on-statio</w:t>
      </w:r>
      <w:r w:rsidR="00563CB4">
        <w:rPr>
          <w:rFonts w:cstheme="minorHAnsi"/>
        </w:rPr>
        <w:t>n.</w:t>
      </w:r>
    </w:p>
    <w:p w14:paraId="78EC63BC" w14:textId="77777777" w:rsidR="00563CB4" w:rsidRPr="00563CB4" w:rsidRDefault="00563CB4" w:rsidP="00563CB4">
      <w:pPr>
        <w:pStyle w:val="ListParagraph"/>
        <w:rPr>
          <w:rFonts w:cstheme="minorHAnsi"/>
        </w:rPr>
      </w:pPr>
    </w:p>
    <w:p w14:paraId="48235FC4" w14:textId="7B171253" w:rsidR="00477F36" w:rsidRDefault="00563CB4" w:rsidP="00563CB4">
      <w:pPr>
        <w:rPr>
          <w:rFonts w:cstheme="minorHAnsi"/>
        </w:rPr>
      </w:pPr>
      <w:r>
        <w:rPr>
          <w:rFonts w:cstheme="minorHAnsi"/>
        </w:rPr>
        <w:t xml:space="preserve">This list is by no means comprehensive, and neither should each recommendation be taken in isolation. Rather, the greatest positive impact will result from their implementation alongside each other. There also exists the possibility for further benefits beyond reducing BAS food-related emissions. For example, if a carnivore is exposed to a wide range of </w:t>
      </w:r>
      <w:r w:rsidR="00937427">
        <w:rPr>
          <w:rFonts w:cstheme="minorHAnsi"/>
        </w:rPr>
        <w:t xml:space="preserve">attractive </w:t>
      </w:r>
      <w:r>
        <w:rPr>
          <w:rFonts w:cstheme="minorHAnsi"/>
        </w:rPr>
        <w:t>vegetarian dishes while in the Antarctic, they may be persuaded to reduce their meat intake at home as well, creating a knock-on impact. While such benefits are impossible to quantify, they would undoubtedly further contribute to wider emissions reductions creating benefits beyond the immediately obviou</w:t>
      </w:r>
      <w:r w:rsidR="00477F36">
        <w:rPr>
          <w:rFonts w:cstheme="minorHAnsi"/>
        </w:rPr>
        <w:t>s.</w:t>
      </w:r>
    </w:p>
    <w:p w14:paraId="61B7ED2A" w14:textId="77777777" w:rsidR="00477F36" w:rsidRDefault="00477F36" w:rsidP="00563CB4">
      <w:pPr>
        <w:rPr>
          <w:rFonts w:cstheme="minorHAnsi"/>
        </w:rPr>
      </w:pPr>
    </w:p>
    <w:p w14:paraId="34F36813" w14:textId="67C57EB1" w:rsidR="00563CB4" w:rsidRDefault="00477F36" w:rsidP="00563CB4">
      <w:pPr>
        <w:rPr>
          <w:rFonts w:cstheme="minorHAnsi"/>
        </w:rPr>
      </w:pPr>
      <w:r>
        <w:rPr>
          <w:rFonts w:cstheme="minorHAnsi"/>
        </w:rPr>
        <w:t xml:space="preserve">Food can often be a contentious subject, particularly when changes to food provision are suggested, and acceptability is an important part of successful implementation in such cases. </w:t>
      </w:r>
      <w:r w:rsidR="00DE5A28">
        <w:rPr>
          <w:rFonts w:cstheme="minorHAnsi"/>
        </w:rPr>
        <w:t xml:space="preserve">In recognition of this, interviews with </w:t>
      </w:r>
      <w:proofErr w:type="gramStart"/>
      <w:r w:rsidR="00DE5A28">
        <w:rPr>
          <w:rFonts w:cstheme="minorHAnsi"/>
        </w:rPr>
        <w:t>a number of</w:t>
      </w:r>
      <w:proofErr w:type="gramEnd"/>
      <w:r w:rsidR="00DE5A28">
        <w:rPr>
          <w:rFonts w:cstheme="minorHAnsi"/>
        </w:rPr>
        <w:t xml:space="preserve"> BAS staff experienced in different areas have been carried out to try and identify the most effective methods to implement change. The findings of these conversations have fed into the recommendations </w:t>
      </w:r>
      <w:proofErr w:type="gramStart"/>
      <w:r w:rsidR="00DE5A28">
        <w:rPr>
          <w:rFonts w:cstheme="minorHAnsi"/>
        </w:rPr>
        <w:t>above, and</w:t>
      </w:r>
      <w:proofErr w:type="gramEnd"/>
      <w:r w:rsidR="00DE5A28">
        <w:rPr>
          <w:rFonts w:cstheme="minorHAnsi"/>
        </w:rPr>
        <w:t xml:space="preserve"> are summarised in the </w:t>
      </w:r>
      <w:r w:rsidR="00937427">
        <w:rPr>
          <w:rFonts w:cstheme="minorHAnsi"/>
        </w:rPr>
        <w:t xml:space="preserve">next section. </w:t>
      </w:r>
      <w:r w:rsidR="00DE5A28">
        <w:rPr>
          <w:rFonts w:cstheme="minorHAnsi"/>
        </w:rPr>
        <w:t xml:space="preserve"> </w:t>
      </w:r>
    </w:p>
    <w:p w14:paraId="0B74BDCD" w14:textId="18A20DE8" w:rsidR="00134180" w:rsidRDefault="00134180" w:rsidP="00563CB4">
      <w:pPr>
        <w:rPr>
          <w:rFonts w:cstheme="minorHAnsi"/>
        </w:rPr>
      </w:pPr>
    </w:p>
    <w:p w14:paraId="1BFC4C1C" w14:textId="65A0BEF3" w:rsidR="00134180" w:rsidRDefault="00134180" w:rsidP="00134180">
      <w:pPr>
        <w:pStyle w:val="Heading1"/>
      </w:pPr>
      <w:bookmarkStart w:id="295" w:name="_Toc83984919"/>
      <w:r>
        <w:t>Interviews – challenges and opportunities for implementation</w:t>
      </w:r>
      <w:bookmarkEnd w:id="295"/>
    </w:p>
    <w:p w14:paraId="62CA4ED6" w14:textId="063F4A6D" w:rsidR="00134180" w:rsidRDefault="00134180" w:rsidP="00134180"/>
    <w:p w14:paraId="4516F38A" w14:textId="4305817E" w:rsidR="00134180" w:rsidRDefault="00E714CA" w:rsidP="00134180">
      <w:r>
        <w:t>Four short interviews were conducted with people from various backgrounds, all of whom ha</w:t>
      </w:r>
      <w:r w:rsidR="003939BE">
        <w:t xml:space="preserve">ve </w:t>
      </w:r>
      <w:r>
        <w:t>spent time at various Antarctic stations, to identify some of the likely obstacles to a change in the food provision but also opportunities likely to present themselves from the implementation of the above recommendations. These interviewees are identified as I1-4 for the purposes of this chapter.</w:t>
      </w:r>
    </w:p>
    <w:p w14:paraId="2A3CB024" w14:textId="753E2DF1" w:rsidR="00E714CA" w:rsidRDefault="00E714CA" w:rsidP="00134180"/>
    <w:p w14:paraId="6784179A" w14:textId="3E87283D" w:rsidR="00B2773B" w:rsidRDefault="00E714CA" w:rsidP="00134180">
      <w:r>
        <w:t xml:space="preserve">One theme that could be drawn out quite clearly from every conversation was a feeling that the organisation </w:t>
      </w:r>
      <w:proofErr w:type="gramStart"/>
      <w:r>
        <w:t>as a whole is</w:t>
      </w:r>
      <w:proofErr w:type="gramEnd"/>
      <w:r>
        <w:t xml:space="preserve"> generally quite resistant to change. This could be a cause for concern given the objectives of this </w:t>
      </w:r>
      <w:proofErr w:type="gramStart"/>
      <w:r>
        <w:t>report, but</w:t>
      </w:r>
      <w:proofErr w:type="gramEnd"/>
      <w:r>
        <w:t xml:space="preserve"> given the wider environmental context it is clear some changes will be needed. One way to encourage acceptance of the recommendations above could be to frame them not as ‘change’ but as improvements or increases in efficiency, and – as suggested by I1 – introducing them over time rather than as an immediate shift in lon</w:t>
      </w:r>
      <w:r w:rsidR="00B2773B">
        <w:t>g-</w:t>
      </w:r>
      <w:r>
        <w:t>held practic</w:t>
      </w:r>
      <w:r w:rsidR="00B2773B">
        <w:t xml:space="preserve">es. This is likely to be the case anyway due to the large stockpiles held at Rothera and elsewhere taking several seasons to respond to a change in the contents of the yearly resupply. Changing the availability of certain types of </w:t>
      </w:r>
      <w:r w:rsidR="00B2773B">
        <w:lastRenderedPageBreak/>
        <w:t xml:space="preserve">foods is likely to meet the most resistance, but as we have seen in previous sections this is where the greatest potential for emissions reductions </w:t>
      </w:r>
      <w:proofErr w:type="gramStart"/>
      <w:r w:rsidR="00B2773B">
        <w:t>lie</w:t>
      </w:r>
      <w:proofErr w:type="gramEnd"/>
      <w:r w:rsidR="0095448C">
        <w:t xml:space="preserve">. I3 noted that the mixture of attitudes among those in the Antarctic can sometimes create clashes, but that changes over time may even go unnoticed by many, particularly given the high turnover of workers each season. </w:t>
      </w:r>
    </w:p>
    <w:p w14:paraId="41FD0E58" w14:textId="77777777" w:rsidR="00B2773B" w:rsidRDefault="00B2773B" w:rsidP="00134180"/>
    <w:p w14:paraId="6D7560B9" w14:textId="04FF3010" w:rsidR="00E714CA" w:rsidRDefault="00B2773B" w:rsidP="00134180">
      <w:r>
        <w:t xml:space="preserve">Reducing the provision of certain foods like beef and lamb may </w:t>
      </w:r>
      <w:proofErr w:type="gramStart"/>
      <w:r>
        <w:t>actually be</w:t>
      </w:r>
      <w:proofErr w:type="gramEnd"/>
      <w:r>
        <w:t xml:space="preserve"> welcomed by </w:t>
      </w:r>
      <w:r w:rsidR="00FB3EDA">
        <w:t>many; both I3 and I4 commented on the relatively high amounts of red meat in their diets while in the Antarctic compared to their diets at home. I2 also noted that on the smaller island stations, too much red meat is provided compared to, for example, chicken, which tends to be underprovided compared to demand. Additionally, the vegetarian catering was generally agreed to have improved substantially in recent years so that non-vegetarians are now able to choose a vegetarian meal if they wish whereas just a few years ago these meals were reserved for those who were specifically vegetaria</w:t>
      </w:r>
      <w:r w:rsidR="000C0A0E">
        <w:t>n</w:t>
      </w:r>
      <w:r w:rsidR="00C52528">
        <w:t xml:space="preserve"> (though at smaller stations this is still common practice).</w:t>
      </w:r>
      <w:r w:rsidR="000C0A0E">
        <w:t xml:space="preserve"> I3 also noted that </w:t>
      </w:r>
      <w:r w:rsidR="00691929">
        <w:t>particularly scientists, who</w:t>
      </w:r>
      <w:r w:rsidR="000C0A0E">
        <w:t xml:space="preserve"> have been working in a lab or office rather than outdoors are often keen for a lighter vegetarian meal.</w:t>
      </w:r>
      <w:r w:rsidR="00FB3EDA">
        <w:t xml:space="preserve"> </w:t>
      </w:r>
      <w:r w:rsidR="00951D9B">
        <w:t>I1,</w:t>
      </w:r>
      <w:r w:rsidR="00FB3EDA">
        <w:t xml:space="preserve"> I2 and I4 </w:t>
      </w:r>
      <w:r w:rsidR="00951D9B">
        <w:t xml:space="preserve">all </w:t>
      </w:r>
      <w:r w:rsidR="00FB3EDA">
        <w:t>commented that they would like to see more chicken and fish options in place of red meat options, which on reference back to table 2 we can see could reduce emissions by</w:t>
      </w:r>
      <w:r w:rsidR="00691929">
        <w:t xml:space="preserve"> up to</w:t>
      </w:r>
      <w:r w:rsidR="00FB3EDA">
        <w:t xml:space="preserve"> 5-6 times. </w:t>
      </w:r>
    </w:p>
    <w:p w14:paraId="7C43A79A" w14:textId="4A81BB53" w:rsidR="00551397" w:rsidRDefault="00551397" w:rsidP="00134180"/>
    <w:p w14:paraId="6DFC4D12" w14:textId="1D6B5104" w:rsidR="00551397" w:rsidRPr="00134180" w:rsidRDefault="00551397" w:rsidP="00134180">
      <w:r>
        <w:t xml:space="preserve">The limitations of cooking in an environment like the Antarctic </w:t>
      </w:r>
      <w:r w:rsidR="00951D9B">
        <w:t xml:space="preserve">inevitably came up, particularly in relation to the fact that people are stuck eating what the chefs provide as there are no alternative sources of food, and therefore there must be a wide range that appeals to everyone. </w:t>
      </w:r>
      <w:r w:rsidR="000C0A0E">
        <w:t xml:space="preserve">This links to a point made by all interviewees that mealtimes are important for morale and as a space for social interaction, so changes should be carefully thought through with this in mind. Due to (mealtime) time limitations and needing to please a wide range of people, chefs were noted </w:t>
      </w:r>
      <w:proofErr w:type="spellStart"/>
      <w:r w:rsidR="000C0A0E">
        <w:t>to</w:t>
      </w:r>
      <w:proofErr w:type="spellEnd"/>
      <w:r w:rsidR="000C0A0E">
        <w:t xml:space="preserve"> often cook crowd pleasing meals that people know and are attracted to, such as lasagne and curries. Such meals would be easy to make meat-free, particularly if meat substitutes were utilised, which is just one example of a potential easy win.</w:t>
      </w:r>
    </w:p>
    <w:p w14:paraId="2CCF907F" w14:textId="332E7A55" w:rsidR="00BD2B61" w:rsidRDefault="00BD2B61" w:rsidP="00BD2B61"/>
    <w:p w14:paraId="31FE5123" w14:textId="5E4C2D96" w:rsidR="00DF690F" w:rsidRDefault="00C52528" w:rsidP="00BD2B61">
      <w:r>
        <w:t>I1 and I4 both suggested that, while options have been improving, providing further training for chefs on vegetarian cooking to ensure a wide variety of appealing dishes could help drive acceptance of more plant-based catering, hence the incorporation of this point in</w:t>
      </w:r>
      <w:r w:rsidR="003939BE">
        <w:t>to</w:t>
      </w:r>
      <w:r>
        <w:t xml:space="preserve"> the recommendations above. </w:t>
      </w:r>
      <w:r w:rsidR="00B26B67">
        <w:t xml:space="preserve">I3 provided an insight </w:t>
      </w:r>
      <w:r w:rsidR="00082F89">
        <w:t xml:space="preserve">into organisational </w:t>
      </w:r>
      <w:r w:rsidR="003939BE">
        <w:t>decision-making</w:t>
      </w:r>
      <w:r w:rsidR="00082F89">
        <w:t xml:space="preserve"> regarding food, noting that given the lack of a specific ‘catering department,’ and chefs from previous seasons often producing the food order for the next season then leaving, there exists a need for more joined</w:t>
      </w:r>
      <w:r w:rsidR="003939BE">
        <w:t>-</w:t>
      </w:r>
      <w:r w:rsidR="00082F89">
        <w:t>up thinking and consistency in decision</w:t>
      </w:r>
      <w:r w:rsidR="003939BE">
        <w:t>-</w:t>
      </w:r>
      <w:r w:rsidR="00082F89">
        <w:t xml:space="preserve">making. This had </w:t>
      </w:r>
      <w:r w:rsidR="00DF690F">
        <w:t>fed</w:t>
      </w:r>
      <w:r w:rsidR="00082F89">
        <w:t xml:space="preserve"> into the recommendation of having a named environmental champion for food, someone who has a remit to ensure consistency across seasons </w:t>
      </w:r>
      <w:proofErr w:type="gramStart"/>
      <w:r w:rsidR="00082F89">
        <w:t>and also</w:t>
      </w:r>
      <w:proofErr w:type="gramEnd"/>
      <w:r w:rsidR="00082F89">
        <w:t xml:space="preserve"> across stations, which it was noted tends to be disjointed at the moment, particularly in regard to storekeeping. For example, if Halley was running short on a certain type of food but there were large stores of it at Rothera, ensuring systems were in place to quickly determine this and arrange for the transfer of the required goods. </w:t>
      </w:r>
    </w:p>
    <w:p w14:paraId="0EFC4A13" w14:textId="77777777" w:rsidR="00DF690F" w:rsidRDefault="00DF690F" w:rsidP="00BD2B61"/>
    <w:p w14:paraId="1917CBE0" w14:textId="7F4C5740" w:rsidR="00C52528" w:rsidRDefault="00082F89" w:rsidP="00BD2B61">
      <w:r>
        <w:lastRenderedPageBreak/>
        <w:t>One way suggested by I3 for achieving th</w:t>
      </w:r>
      <w:r w:rsidR="00DF690F">
        <w:t>ese goals</w:t>
      </w:r>
      <w:r>
        <w:t xml:space="preserve"> could be through a seasonal food report, identifying what has worked and what can be improved each season, further improving consistency, reducing </w:t>
      </w:r>
      <w:proofErr w:type="gramStart"/>
      <w:r>
        <w:t>wastage</w:t>
      </w:r>
      <w:proofErr w:type="gramEnd"/>
      <w:r>
        <w:t xml:space="preserve"> and boosting emission savings. </w:t>
      </w:r>
    </w:p>
    <w:p w14:paraId="6A375B56" w14:textId="68B7E69B" w:rsidR="004C68F3" w:rsidRDefault="004C68F3" w:rsidP="00BD2B61"/>
    <w:p w14:paraId="7216A584" w14:textId="65EC6729" w:rsidR="004C68F3" w:rsidRDefault="004C68F3" w:rsidP="00BD2B61">
      <w:r>
        <w:t xml:space="preserve">A question posed to all interviewees was, without any knowledge of the results presented above, which stage of the food lifecycle they thought was likely to contribute the largest amount of greenhouse gas </w:t>
      </w:r>
      <w:r w:rsidR="003F25D4">
        <w:t>emissions</w:t>
      </w:r>
      <w:r>
        <w:t xml:space="preserve">. </w:t>
      </w:r>
      <w:r w:rsidR="003F25D4">
        <w:t xml:space="preserve">I1 and I3 said production, while I2 and I4 thought transport produced the most. While production was the greatest contributor, transport was only the third highest and significantly less than both production and storage. Sharing the outcomes of this report with those going to Antarctica specifically, but others in BAS too, may help </w:t>
      </w:r>
      <w:r w:rsidR="00DF690F">
        <w:t xml:space="preserve">to further </w:t>
      </w:r>
      <w:r w:rsidR="003F25D4">
        <w:t>develop an appreciation of the systems and processes that go into getting food onto a plate at Rothera, and the energy intensity of those processes, hence promoting a greater sense of awareness and responsibility for food eaten not just in the Antarctic but in genera</w:t>
      </w:r>
      <w:r w:rsidR="00DF690F">
        <w:t>l.</w:t>
      </w:r>
    </w:p>
    <w:p w14:paraId="1B20E153" w14:textId="5770F921" w:rsidR="00DF690F" w:rsidRDefault="00DF690F" w:rsidP="00BD2B61"/>
    <w:p w14:paraId="241247DF" w14:textId="5E222FEE" w:rsidR="00DF690F" w:rsidRDefault="00DF690F" w:rsidP="00DF690F">
      <w:pPr>
        <w:pStyle w:val="Heading1"/>
      </w:pPr>
      <w:bookmarkStart w:id="296" w:name="_Toc83984920"/>
      <w:r>
        <w:t>Other issues and further research</w:t>
      </w:r>
      <w:bookmarkEnd w:id="296"/>
    </w:p>
    <w:p w14:paraId="6095AEFA" w14:textId="69668DC6" w:rsidR="00DF690F" w:rsidRDefault="00DF690F" w:rsidP="00DF690F"/>
    <w:p w14:paraId="2069AA8E" w14:textId="28B132D6" w:rsidR="00DB677C" w:rsidRDefault="00F93CF9" w:rsidP="00DB677C">
      <w:r>
        <w:rPr>
          <w:noProof/>
        </w:rPr>
        <mc:AlternateContent>
          <mc:Choice Requires="wpg">
            <w:drawing>
              <wp:anchor distT="0" distB="0" distL="114300" distR="114300" simplePos="0" relativeHeight="251681792" behindDoc="1" locked="0" layoutInCell="1" allowOverlap="1" wp14:anchorId="1574E73B" wp14:editId="226157CF">
                <wp:simplePos x="0" y="0"/>
                <wp:positionH relativeFrom="column">
                  <wp:posOffset>0</wp:posOffset>
                </wp:positionH>
                <wp:positionV relativeFrom="paragraph">
                  <wp:posOffset>1732280</wp:posOffset>
                </wp:positionV>
                <wp:extent cx="5680710" cy="2800985"/>
                <wp:effectExtent l="0" t="0" r="0" b="5715"/>
                <wp:wrapTight wrapText="bothSides">
                  <wp:wrapPolygon edited="0">
                    <wp:start x="0" y="0"/>
                    <wp:lineTo x="0" y="21546"/>
                    <wp:lineTo x="21537" y="21546"/>
                    <wp:lineTo x="21537" y="18804"/>
                    <wp:lineTo x="21103" y="17237"/>
                    <wp:lineTo x="21103" y="0"/>
                    <wp:lineTo x="0" y="0"/>
                  </wp:wrapPolygon>
                </wp:wrapTight>
                <wp:docPr id="17" name="Group 17"/>
                <wp:cNvGraphicFramePr/>
                <a:graphic xmlns:a="http://schemas.openxmlformats.org/drawingml/2006/main">
                  <a:graphicData uri="http://schemas.microsoft.com/office/word/2010/wordprocessingGroup">
                    <wpg:wgp>
                      <wpg:cNvGrpSpPr/>
                      <wpg:grpSpPr>
                        <a:xfrm>
                          <a:off x="0" y="0"/>
                          <a:ext cx="5680710" cy="2800985"/>
                          <a:chOff x="0" y="0"/>
                          <a:chExt cx="5680953" cy="2801566"/>
                        </a:xfrm>
                      </wpg:grpSpPr>
                      <pic:pic xmlns:pic="http://schemas.openxmlformats.org/drawingml/2006/picture">
                        <pic:nvPicPr>
                          <pic:cNvPr id="11" name="Picture 11" descr="Chart, scatter chart&#10;&#10;Description automatically generated"/>
                          <pic:cNvPicPr>
                            <a:picLocks noChangeAspect="1"/>
                          </pic:cNvPicPr>
                        </pic:nvPicPr>
                        <pic:blipFill>
                          <a:blip r:embed="rId33"/>
                          <a:stretch>
                            <a:fillRect/>
                          </a:stretch>
                        </pic:blipFill>
                        <pic:spPr>
                          <a:xfrm>
                            <a:off x="0" y="0"/>
                            <a:ext cx="5534660" cy="2437130"/>
                          </a:xfrm>
                          <a:prstGeom prst="rect">
                            <a:avLst/>
                          </a:prstGeom>
                        </pic:spPr>
                      </pic:pic>
                      <wps:wsp>
                        <wps:cNvPr id="16" name="Text Box 16"/>
                        <wps:cNvSpPr txBox="1"/>
                        <wps:spPr>
                          <a:xfrm>
                            <a:off x="0" y="2441631"/>
                            <a:ext cx="5680953" cy="359935"/>
                          </a:xfrm>
                          <a:prstGeom prst="rect">
                            <a:avLst/>
                          </a:prstGeom>
                          <a:solidFill>
                            <a:schemeClr val="lt1"/>
                          </a:solidFill>
                          <a:ln w="6350">
                            <a:noFill/>
                          </a:ln>
                        </wps:spPr>
                        <wps:txbx>
                          <w:txbxContent>
                            <w:p w14:paraId="770B92FE" w14:textId="5ADA2A61" w:rsidR="00F93CF9" w:rsidRPr="00F93CF9" w:rsidRDefault="00F93CF9" w:rsidP="00F93CF9">
                              <w:r>
                                <w:rPr>
                                  <w:b/>
                                  <w:bCs/>
                                </w:rPr>
                                <w:t xml:space="preserve">Figure </w:t>
                              </w:r>
                              <w:r>
                                <w:rPr>
                                  <w:b/>
                                  <w:bCs/>
                                </w:rPr>
                                <w:t xml:space="preserve">9: </w:t>
                              </w:r>
                              <w:r>
                                <w:t>Sustainability of different packaging designs for Heinz Tomato Ketchu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574E73B" id="Group 17" o:spid="_x0000_s1066" style="position:absolute;margin-left:0;margin-top:136.4pt;width:447.3pt;height:220.55pt;z-index:-251634688;mso-height-relative:margin" coordsize="56809,2801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">
                <v:shape id="Picture 11" o:spid="_x0000_s1067" type="#_x0000_t75" alt="Chart, scatter chart&#10;&#10;Description automatically generated" style="position:absolute;width:55346;height:2437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">
                  <v:imagedata r:id="rId34" o:title="Chart, scatter chart&#10;&#10;Description automatically generated"/>
                </v:shape>
                <v:shape id="Text Box 16" o:spid="_x0000_s1068" type="#_x0000_t202" style="position:absolute;top:24416;width:56809;height:35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" fillcolor="white [3201]" stroked="f" strokeweight=".5pt">
                  <v:textbox>
                    <w:txbxContent>
                      <w:p w14:paraId="770B92FE" w14:textId="5ADA2A61" w:rsidR="00F93CF9" w:rsidRPr="00F93CF9" w:rsidRDefault="00F93CF9" w:rsidP="00F93CF9">
                        <w:r>
                          <w:rPr>
                            <w:b/>
                            <w:bCs/>
                          </w:rPr>
                          <w:t xml:space="preserve">Figure </w:t>
                        </w:r>
                        <w:r>
                          <w:rPr>
                            <w:b/>
                            <w:bCs/>
                          </w:rPr>
                          <w:t xml:space="preserve">9: </w:t>
                        </w:r>
                        <w:r>
                          <w:t>Sustainability of different packaging designs for Heinz Tomato Ketchup</w:t>
                        </w:r>
                      </w:p>
                    </w:txbxContent>
                  </v:textbox>
                </v:shape>
                <w10:wrap type="tight"/>
              </v:group>
            </w:pict>
          </mc:Fallback>
        </mc:AlternateContent>
      </w:r>
      <w:r w:rsidR="00DF690F">
        <w:t xml:space="preserve">This report has been successful in drawing out several </w:t>
      </w:r>
      <w:r w:rsidR="007F070A">
        <w:t>themes for the reduction of food-related greenhouse gas emissions, but in the course of the work has also demonstrated areas where future research could be</w:t>
      </w:r>
      <w:r w:rsidR="00D66950">
        <w:t>nefit. For example, the impact of alcohol was outside the scope of this work (except wine used for cooking</w:t>
      </w:r>
      <w:proofErr w:type="gramStart"/>
      <w:r w:rsidR="00D66950">
        <w:t>), but</w:t>
      </w:r>
      <w:proofErr w:type="gramEnd"/>
      <w:r w:rsidR="00D66950">
        <w:t xml:space="preserve"> could potentially have quite a large impact given the global nature of the industry and amount of packaging used in it. </w:t>
      </w:r>
      <w:r w:rsidR="007976D3">
        <w:t xml:space="preserve">Packaging itself is an interesting issue to consider which has not been explored here in detail; </w:t>
      </w:r>
      <w:r w:rsidR="00A144E6">
        <w:t xml:space="preserve">some researchers think biodegradable food packaging will become much more widespread in the future, but many of these packaging types require composting </w:t>
      </w:r>
      <w:r>
        <w:t xml:space="preserve">facilities </w:t>
      </w:r>
      <w:r w:rsidR="00A144E6">
        <w:t xml:space="preserve">which for biosecurity reasons </w:t>
      </w:r>
      <w:r w:rsidR="003939BE">
        <w:t>are</w:t>
      </w:r>
      <w:r w:rsidR="00A144E6">
        <w:t xml:space="preserve"> unlikely to be viable in the Antarctic </w:t>
      </w:r>
      <w:r w:rsidR="00A144E6">
        <w:fldChar w:fldCharType="begin" w:fldLock="1"/>
      </w:r>
      <w:r w:rsidR="00DB677C">
        <w:instrText>ADDIN CSL_CITATION {"citationItems":[{"id":"ITEM-1","itemData":{"DOI":"10.3389/fnut.2018.00121","ISSN":"2296861X","abstract":"Packaging is an essential element of response to address key challenges of sustainable food consumption on the international scene, which is clearly about minimizing the environmental footprint of packed food. An innovative sustainable packaging aims to address food waste and loss reduction by preserving food quality, as well as food safety issues by preventing food-borne diseases and food chemical contamination. Moreover, it must address the long-term crucial issue of environmentally persistent plastic waste accumulation as well as the saving of oil and food material resources. This paper reviews the major challenges that food packaging must tackle in the near future in order to enter the virtuous loop of circular bio-economy. Some solutions are proposed to address pressing international stakes in terms of food and plastic waste reduction and end-of-life issues of persistent materials. Among potential solutions, production of microbial biodegradable polymers from agro-food waste residues seems a promising route to create an innovative, more resilient, and productive waste-based food packaging economy by decoupling the food packaging industry from fossil feed stocks and permitting nutrients to return to the soil. To respond to the lack of tools and approach to properly design and adapt food packaging to food needs, mathematical simulation, based on modeling of mass transfer and reactions into food/packaging systems are promising tools. The next generation of such modeling and tools should help the food packaging sector to validate usage benefit of new packaging solutions and chose, in a fair and transparent way, the best packaging solution to contribute to the overall decrease of food losses and persistent plastic accumulation.","author":[{"dropping-particle":"","family":"Guillard","given":"Valérie","non-dropping-particle":"","parse-names":false,"suffix":""},{"dropping-particle":"","family":"Gaucel","given":"Sébastien","non-dropping-particle":"","parse-names":false,"suffix":""},{"dropping-particle":"","family":"Fornaciari","given":"Claudio","non-dropping-particle":"","parse-names":false,"suffix":""},{"dropping-particle":"","family":"Angellier-Coussy","given":"Hélène","non-dropping-particle":"","parse-names":false,"suffix":""},{"dropping-particle":"","family":"Buche","given":"Patrice","non-dropping-particle":"","parse-names":false,"suffix":""},{"dropping-particle":"","family":"Gontard","given":"Nathalie","non-dropping-particle":"","parse-names":false,"suffix":""}],"container-title":"Frontiers in Nutrition","id":"ITEM-1","issue":"December","issued":{"date-parts":[["2018"]]},"page":"1-13","title":"The Next Generation of Sustainable Food Packaging to Preserve Our Environment in a Circular Economy Context","type":"article-journal","volume":"5"},"uris":["http://www.mendeley.com/documents/?uuid=79b67020-84b4-4200-9e2c-7d1f14309417"]}],"mendeley":{"formattedCitation":"(Guillard &lt;i&gt;et al.&lt;/i&gt;, 2018)","plainTextFormattedCitation":"(Guillard et al., 2018)","previouslyFormattedCitation":"(Guillard &lt;i&gt;et al.&lt;/i&gt;, 2018)"},"properties":{"noteIndex":0},"schema":"https://github.com/citation-style-language/schema/raw/master/csl-citation.json"}</w:instrText>
      </w:r>
      <w:r w:rsidR="00A144E6">
        <w:fldChar w:fldCharType="separate"/>
      </w:r>
      <w:r w:rsidR="00A144E6" w:rsidRPr="00A144E6">
        <w:rPr>
          <w:noProof/>
        </w:rPr>
        <w:t xml:space="preserve">(Guillard </w:t>
      </w:r>
      <w:r w:rsidR="00A144E6" w:rsidRPr="00A144E6">
        <w:rPr>
          <w:i/>
          <w:noProof/>
        </w:rPr>
        <w:t>et al.</w:t>
      </w:r>
      <w:r w:rsidR="00A144E6" w:rsidRPr="00A144E6">
        <w:rPr>
          <w:noProof/>
        </w:rPr>
        <w:t>, 2018)</w:t>
      </w:r>
      <w:r w:rsidR="00A144E6">
        <w:fldChar w:fldCharType="end"/>
      </w:r>
      <w:r>
        <w:t>.</w:t>
      </w:r>
    </w:p>
    <w:p w14:paraId="44DE4227" w14:textId="4E9BA3B9" w:rsidR="00F47AA9" w:rsidRDefault="003939BE" w:rsidP="00DB677C">
      <w:r>
        <w:t>F</w:t>
      </w:r>
      <w:r w:rsidR="00DB677C">
        <w:t xml:space="preserve">igure </w:t>
      </w:r>
      <w:r>
        <w:t xml:space="preserve">9 </w:t>
      </w:r>
      <w:r w:rsidR="00DB677C">
        <w:t xml:space="preserve">above shows the estimated overall sustainability of different packaging types for one product, revealing that between different types of plastic and glass there doesn’t appear to be a huge variation </w:t>
      </w:r>
      <w:r w:rsidR="00DB677C">
        <w:fldChar w:fldCharType="begin" w:fldLock="1"/>
      </w:r>
      <w:r w:rsidR="00DB677C">
        <w:instrText>ADDIN CSL_CITATION {"citationItems":[{"id":"ITEM-1","itemData":{"DOI":"10.1002/pts.2418","ISSN":"10991522","abstract":"This paper presents a multi-criteria decision-making approach for the selection of a sustainable product-package design, accounting for the different actors within a food supply chain. The study extends the focus of sustainable packaging design to the collective of all supply chain actors. Decision criteria are identified via a literature review, and current product-package alternatives are collected via interviews. With the inputs of these criteria and the alternative designs, a multi-criteria decision-making problem is formulated and solved using Best Worst Method (BWM). BWM finds the weights of the criteria. Using these weights, the ranking of the alternatives is found. The implementation of the analysis took place for three selected products of the Kraft Heinz Company. Data on the preferences of the supply chain members of these selected products were collected, and the optimal package designs were selected. It is shown through sensitivity analysis that modifying the weights that decision makers assign to the preferences of the supply chain members and the importance of the dimensions of sustainability have an effect on the selection of the optimal design.","author":[{"dropping-particle":"","family":"Rezaei","given":"Jafar","non-dropping-particle":"","parse-names":false,"suffix":""},{"dropping-particle":"","family":"Papakonstantinou","given":"Athanasios","non-dropping-particle":"","parse-names":false,"suffix":""},{"dropping-particle":"","family":"Tavasszy","given":"Lori","non-dropping-particle":"","parse-names":false,"suffix":""},{"dropping-particle":"","family":"Pesch","given":"Udo","non-dropping-particle":"","parse-names":false,"suffix":""},{"dropping-particle":"","family":"Kana","given":"Austin","non-dropping-particle":"","parse-names":false,"suffix":""}],"container-title":"Packaging Technology and Science","id":"ITEM-1","issue":"2","issued":{"date-parts":[["2019"]]},"page":"85-101","title":"Sustainable product-package design in a food supply chain: A multi-criteria life cycle approach","type":"article-journal","volume":"32"},"uris":["http://www.mendeley.com/documents/?uuid=f62e68f1-99ad-4e4c-ab60-d61b4427a63b"]}],"mendeley":{"formattedCitation":"(Rezaei &lt;i&gt;et al.&lt;/i&gt;, 2019)","plainTextFormattedCitation":"(Rezaei et al., 2019)","previouslyFormattedCitation":"(Rezaei &lt;i&gt;et al.&lt;/i&gt;, 2019)"},"properties":{"noteIndex":0},"schema":"https://github.com/citation-style-language/schema/raw/master/csl-citation.json"}</w:instrText>
      </w:r>
      <w:r w:rsidR="00DB677C">
        <w:fldChar w:fldCharType="separate"/>
      </w:r>
      <w:r w:rsidR="00DB677C" w:rsidRPr="00DB677C">
        <w:rPr>
          <w:noProof/>
        </w:rPr>
        <w:t xml:space="preserve">(Rezaei </w:t>
      </w:r>
      <w:r w:rsidR="00DB677C" w:rsidRPr="00DB677C">
        <w:rPr>
          <w:i/>
          <w:noProof/>
        </w:rPr>
        <w:t>et al.</w:t>
      </w:r>
      <w:r w:rsidR="00DB677C" w:rsidRPr="00DB677C">
        <w:rPr>
          <w:noProof/>
        </w:rPr>
        <w:t>, 2019)</w:t>
      </w:r>
      <w:r w:rsidR="00DB677C">
        <w:fldChar w:fldCharType="end"/>
      </w:r>
      <w:r w:rsidR="00DB677C">
        <w:t xml:space="preserve">. A good point made by </w:t>
      </w:r>
      <w:r w:rsidR="00DB677C">
        <w:fldChar w:fldCharType="begin" w:fldLock="1"/>
      </w:r>
      <w:r w:rsidR="00BA291D">
        <w:instrText>ADDIN CSL_CITATION {"citationItems":[{"id":"ITEM-1","itemData":{"DOI":"10.1080/19440049.2013.856521","ISSN":"14645122","PMID":"24392707","abstract":"Packaging has an increasingly essential role to play in preserving the value invested in products by ensuring that they can deliver their designed service with minimum wastage. Food contact materials that deliver more units of service with increasingly fewer inputs of energy and materials, and increasingly fewer negative social, economic and environmental impacts, e.g., from emission of wastes, will be more sustainable both in the food processing machines of the industrial system and as packaging for food. Buzz words, whether bio-, nano-, degradable, or whatever comes next, must be critically examined per unit of service delivered to determine if, over the whole life cycle of the products to which they are applied, energy and resource use are minimised, pollution is reduced (not relocated), ecological benefits are created, and social and economic well-being are increased. Only when this caution is applied can a new solution be described as more sustainable. © 2014 Taylor &amp; Francis.","author":[{"dropping-particle":"","family":"Russell","given":"David A.M.","non-dropping-particle":"","parse-names":false,"suffix":""}],"container-title":"Food Additives and Contaminants - Part A Chemistry, Analysis, Control, Exposure and Risk Assessment","id":"ITEM-1","issue":"3","issued":{"date-parts":[["2014"]]},"page":"396-401","publisher":"Taylor &amp; Francis","title":"Sustainable (food) packaging - an overview","type":"article-journal","volume":"31"},"uris":["http://www.mendeley.com/documents/?uuid=c15bf060-e546-4d72-a6a8-84f9be41bd31"]}],"mendeley":{"formattedCitation":"(Russell, 2014)","manualFormatting":"Russell (2014)","plainTextFormattedCitation":"(Russell, 2014)","previouslyFormattedCitation":"(Russell, 2014)"},"properties":{"noteIndex":0},"schema":"https://github.com/citation-style-language/schema/raw/master/csl-citation.json"}</w:instrText>
      </w:r>
      <w:r w:rsidR="00DB677C">
        <w:fldChar w:fldCharType="separate"/>
      </w:r>
      <w:r w:rsidR="00DB677C" w:rsidRPr="00DB677C">
        <w:rPr>
          <w:noProof/>
        </w:rPr>
        <w:t xml:space="preserve">Russell </w:t>
      </w:r>
      <w:r w:rsidR="00301F30">
        <w:rPr>
          <w:noProof/>
        </w:rPr>
        <w:t>(</w:t>
      </w:r>
      <w:r w:rsidR="00DB677C" w:rsidRPr="00DB677C">
        <w:rPr>
          <w:noProof/>
        </w:rPr>
        <w:t>2014)</w:t>
      </w:r>
      <w:r w:rsidR="00DB677C">
        <w:fldChar w:fldCharType="end"/>
      </w:r>
      <w:r w:rsidR="00DB677C">
        <w:t xml:space="preserve"> is that </w:t>
      </w:r>
      <w:r w:rsidR="00301F30">
        <w:t xml:space="preserve">the environmental impacts of packaging are </w:t>
      </w:r>
      <w:r>
        <w:t xml:space="preserve">often </w:t>
      </w:r>
      <w:r w:rsidR="00301F30">
        <w:t xml:space="preserve">minor compared to those of what </w:t>
      </w:r>
      <w:r w:rsidR="00301F30">
        <w:lastRenderedPageBreak/>
        <w:t>they are transporting (</w:t>
      </w:r>
      <w:proofErr w:type="spellStart"/>
      <w:r w:rsidR="00301F30">
        <w:t>ie</w:t>
      </w:r>
      <w:proofErr w:type="spellEnd"/>
      <w:r w:rsidR="00301F30">
        <w:t xml:space="preserve">. the food); packaging must ensure it delivers the food it contains to the consumer in good condition because if food is spoiled and must be disposed </w:t>
      </w:r>
      <w:proofErr w:type="gramStart"/>
      <w:r w:rsidR="00301F30">
        <w:t>of,</w:t>
      </w:r>
      <w:proofErr w:type="gramEnd"/>
      <w:r w:rsidR="00301F30">
        <w:t xml:space="preserve"> the negative environmental impacts will be much greater (with the reasons for this seen in the results of the analysis above)</w:t>
      </w:r>
      <w:r w:rsidR="008E08CE">
        <w:t xml:space="preserve">. </w:t>
      </w:r>
      <w:proofErr w:type="gramStart"/>
      <w:r w:rsidR="008E08CE">
        <w:t>Therefore</w:t>
      </w:r>
      <w:proofErr w:type="gramEnd"/>
      <w:r w:rsidR="008E08CE">
        <w:t xml:space="preserve"> packaging should be seen as part of the whole food system and scrutinised based on its impact and contribution to this system – does it optimise resource use and reduce waste? Striking a balance between these factors is the key issue, demonstrating that there is more complexity than seeing plastic as a negative and tins or glass as a positive due to their </w:t>
      </w:r>
      <w:r>
        <w:t xml:space="preserve">perceived easier </w:t>
      </w:r>
      <w:r w:rsidR="008E08CE">
        <w:t xml:space="preserve">recyclability. </w:t>
      </w:r>
      <w:r w:rsidR="00F47AA9">
        <w:t xml:space="preserve">As all used packaging must be removed from the Antarctic, there may be an argument for heavier types of packaging impacting the fuel burn of the ship and therefore being less environmentally friendly, to give one example, but as this waste takes up such a small amount of the ship’s cargo capacity, one wonders if it is significant enough to be of concern. </w:t>
      </w:r>
    </w:p>
    <w:p w14:paraId="1E9F38FA" w14:textId="77777777" w:rsidR="00F47AA9" w:rsidRDefault="00F47AA9" w:rsidP="00DB677C"/>
    <w:p w14:paraId="2ACD0091" w14:textId="7EF1968F" w:rsidR="00DB677C" w:rsidRDefault="008E08CE" w:rsidP="00DB677C">
      <w:r>
        <w:t>Of course, this (any many other issues discussed in this report) are highly complex issues</w:t>
      </w:r>
      <w:r w:rsidR="00BC43BE">
        <w:t xml:space="preserve"> and would benefit from further research, but hopefully the point </w:t>
      </w:r>
      <w:r w:rsidR="003939BE">
        <w:t xml:space="preserve">has been made </w:t>
      </w:r>
      <w:r w:rsidR="00BC43BE">
        <w:t>that, in simplistic terms, there is no clear ‘better’ or ‘worse’ packaging due to the number of factors at pla</w:t>
      </w:r>
      <w:r w:rsidR="003939BE">
        <w:t xml:space="preserve">y. </w:t>
      </w:r>
    </w:p>
    <w:p w14:paraId="32E984EC" w14:textId="7304FAF8" w:rsidR="004C5AA0" w:rsidRDefault="004C5AA0" w:rsidP="00DB677C"/>
    <w:p w14:paraId="211CE871" w14:textId="0C0BE928" w:rsidR="008E4733" w:rsidRDefault="008E4733" w:rsidP="00DB677C">
      <w:r>
        <w:t>It should be recognised that numerous ethical and environmental issues that don’t directly impact climate exist in the food sector which haven’t been investigated in this report due to their complexity and the time available. For example, issues around the eco-labelling of certain foods (such as the Marine Stewardship Council MSC blue mark on fish or the Roundtable on Sustainable Palm Oil RSPO mark on products containing palm oil) have recently emerged, with some questioning the provenance of such schemes. This leads to questions of whether making the ordering of fish products conditional on MSC certification is a policy fit for purpose</w:t>
      </w:r>
      <w:r w:rsidR="002650CA">
        <w:t xml:space="preserve">, for example. Thought should be given to potential environmental/ethical trade-offs that may arise – faced with the option of a low-carbon but ethically ambiguous food product or a higher carbon but ethical product, which should be chosen? </w:t>
      </w:r>
      <w:r w:rsidR="00D747CF">
        <w:t xml:space="preserve">Another issue that has the potential to cause a significant threat to humanity is antibiotic resistance. This is already posing a challenge to food producers, but if less meat is consumed then the need for intensive farming methods </w:t>
      </w:r>
      <w:r w:rsidR="003939BE">
        <w:t xml:space="preserve">often </w:t>
      </w:r>
      <w:r w:rsidR="00D747CF">
        <w:t xml:space="preserve">associated with this issue is reduced, illustrating another link between food production and broader concerns. </w:t>
      </w:r>
      <w:r w:rsidR="002650CA">
        <w:t xml:space="preserve">Food supply chains contain issues beyond climate impact, and these should be considered in future decision-making processes. </w:t>
      </w:r>
    </w:p>
    <w:p w14:paraId="6C18D19A" w14:textId="0F2DE4FA" w:rsidR="00DF3FAD" w:rsidRDefault="00DF3FAD" w:rsidP="00DB677C"/>
    <w:p w14:paraId="6EB6112D" w14:textId="304DA000" w:rsidR="00DF3FAD" w:rsidRPr="00DF3FAD" w:rsidRDefault="00DF3FAD" w:rsidP="00DB677C">
      <w:r>
        <w:t xml:space="preserve">While best efforts have been made to be as accurate as possible in the analysis conducted in this report, results are estimates simply because the best scientific knowledge in the area can only make estimates </w:t>
      </w:r>
      <w:r w:rsidR="001E44BB">
        <w:t>thanks</w:t>
      </w:r>
      <w:r>
        <w:t xml:space="preserve"> to the differences in climate impact of production systems for even very similar food products</w:t>
      </w:r>
      <w:r w:rsidR="001E44BB">
        <w:t xml:space="preserve"> across spatial and temporal settings</w:t>
      </w:r>
      <w:r>
        <w:t>. An example is mycoprotein, the primary constituent in most Quorn branded products, for which a figure of 4kg CO</w:t>
      </w:r>
      <w:r>
        <w:rPr>
          <w:vertAlign w:val="subscript"/>
        </w:rPr>
        <w:t>2</w:t>
      </w:r>
      <w:r>
        <w:t>e was used in the analysis as this was a best estimate</w:t>
      </w:r>
      <w:r w:rsidR="001E44BB">
        <w:t xml:space="preserve"> available</w:t>
      </w:r>
      <w:r>
        <w:t xml:space="preserve"> from the academic literature. However, </w:t>
      </w:r>
      <w:r w:rsidR="00787DB5">
        <w:t xml:space="preserve">as mentioned in section 4.1.8, </w:t>
      </w:r>
      <w:r>
        <w:t>Quorn has partnered with the Carbon Trust to produce their own carbon footprints for their products, most of which lie in the 0.5-1.5kg CO</w:t>
      </w:r>
      <w:r>
        <w:rPr>
          <w:vertAlign w:val="subscript"/>
        </w:rPr>
        <w:t>2</w:t>
      </w:r>
      <w:r>
        <w:t xml:space="preserve">e range, a significant difference to the figure used. This illustrates </w:t>
      </w:r>
      <w:r w:rsidR="001E44BB">
        <w:t xml:space="preserve">some of the issues with conducting this kind of analysis; while confidence in the overall picture painted by the results is high, certain food products are likely to have higher uncertainties attached to their calculations than others and it is important to acknowledge this. </w:t>
      </w:r>
    </w:p>
    <w:p w14:paraId="4DB0E343" w14:textId="77777777" w:rsidR="008E4733" w:rsidRDefault="008E4733" w:rsidP="00DB677C"/>
    <w:p w14:paraId="0077EE40" w14:textId="2CFFFE1D" w:rsidR="004C5AA0" w:rsidRDefault="004C5AA0" w:rsidP="00DB677C">
      <w:r>
        <w:t>As hinted at in the recommendation</w:t>
      </w:r>
      <w:r w:rsidR="00787DB5">
        <w:t>s</w:t>
      </w:r>
      <w:r>
        <w:t xml:space="preserve"> in section 5, another area that could benefit from further investigation is the transport of fresh food to the Antarctic stations. Ambiguity surrounding the destination of fresh food shipments loaded onto the SDA in South America and the Falklands makes analysing the records difficult, one reason that a need exists for improved recording of certain types of data (more detail on this topic is provided in section 4.3).</w:t>
      </w:r>
      <w:r w:rsidR="00DE5101">
        <w:t xml:space="preserve"> This report has focused specifically on Rothera and is likely to give a good indication of the supply chain to other stations, but this is something that could also be investigated further. Furthermore, the Antarctic Infrastructure Modernisation Programme (AIMP) is likely to have an impact on some of the analysis in this report as facilities become more efficient, so repeating some of the analysis and comparing findings on its completion could provide some useful insights.</w:t>
      </w:r>
    </w:p>
    <w:p w14:paraId="7A464DD5" w14:textId="7624E9E6" w:rsidR="00DE5101" w:rsidRDefault="00DE5101" w:rsidP="00DB677C"/>
    <w:p w14:paraId="012E10C6" w14:textId="039BD91D" w:rsidR="00DE5101" w:rsidRDefault="005850E8" w:rsidP="00DB677C">
      <w:r>
        <w:t xml:space="preserve">Finally, there remains scope for the use of technologies, both presently available and under development, to have a positive impact on the efficiency and overall sustainability of systems and processes discussed here. Some of these are already in the pipeline, such as a proposal to dehydrate food waste before incineration, increasing the calorific value and therefore improving the efficiency of incineration. </w:t>
      </w:r>
      <w:r w:rsidR="00381452">
        <w:t>Hydroponics – growing small amounts of food such as salad leaves on-station in a soil-free process – could have potential in the Antarctic context. Halley station’s initial plans included provision for such a facility, but it was later removed on cost-benefit grounds. The dual benefits of having a small supply of fresh fo</w:t>
      </w:r>
      <w:r w:rsidR="00BA291D">
        <w:t xml:space="preserve">od coupled with the mental health and morale-boosting impact of accessing a warm, humid environment with live plants could provide Rothera or other stations with a real asset, as has been seen at many other nation’s Antarctic outposts </w:t>
      </w:r>
      <w:r w:rsidR="00BA291D">
        <w:fldChar w:fldCharType="begin" w:fldLock="1"/>
      </w:r>
      <w:r w:rsidR="00182F8C">
        <w:instrText>ADDIN CSL_CITATION {"citationItems":[{"id":"ITEM-1","itemData":{"abstract":"Antarctic crews have been transporting plants and their supporting infrastructure to Antarctic field sites since as early as 1902. More than 46 distinct plant production facilities have, at one time or another, operated in Antarctica. Production facilities have varied significantly in size, technical sophistication, and operational life. Many of these efforts have been driven by the expeditioners themselves, which clearly demonstrates the fundamental desire that people have to associate themselves with plants while living and working in inhospitable environments. The need for this biological association can be solely psychological, while at other times it is based on the more practical need for fresh food. Although the nature of plant growth activities has evolved with the implementation of increasingly stringent environmental regulations, there remains strong interest in deploying such systems within or near Antarctic stations. Current Antarctic plant growth facilities are predominately organized and administered at the national program level to ensure such regulations are adhered to. Nine hydroponic facilities are currently operating in Antarctica. This paper summarizes historic and existing Antarctic facilities by incorporating information from expeditioners, environmental assessment reports, direct communication with national contact points, as well as published reference documents, unpublished reports, and web-based sources. A description of the country operating the facility, the specific Antarctic station, as well as specific information with regard to the facility size and the nature/type of the deployed systems are provided. Looking towards the future of Antarctic plant growth facilities, a number of previously and currently planned Antarctic facilities are also reviewed. The potential for future Antarctic plant production systems are discussed and considered not only for food production but also as bioregenerative life support systems, in that they can provide supplemental station capacity for air and water regeneration. Antarctic testing can also advance the readiness of hardware and operational protocols for use in space-based systems, such as in orbit/transit or on the surface of the Moon and Mars.","author":[{"dropping-particle":"","family":"Bamsey","given":"Matthew T","non-dropping-particle":"","parse-names":false,"suffix":""},{"dropping-particle":"","family":"Zabel","given":"Paul","non-dropping-particle":"","parse-names":false,"suffix":""},{"dropping-particle":"","family":"Zeidler","given":"Conrad","non-dropping-particle":"","parse-names":false,"suffix":""},{"dropping-particle":"","family":"Gyimesi","given":"Dávid","non-dropping-particle":"","parse-names":false,"suffix":""},{"dropping-particle":"","family":"Schubert","given":"Daniel","non-dropping-particle":"","parse-names":false,"suffix":""},{"dropping-particle":"","family":"Kohlberg","given":"Eberhard","non-dropping-particle":"","parse-names":false,"suffix":""},{"dropping-particle":"","family":"Mengedoht","given":"Dirk","non-dropping-particle":"","parse-names":false,"suffix":""},{"dropping-particle":"","family":"Rae","given":"Joanna","non-dropping-particle":"","parse-names":false,"suffix":""},{"dropping-particle":"","family":"Graham","given":"T.","non-dropping-particle":"","parse-names":false,"suffix":""}],"container-title":"45th International Conference on Environmental Systems","id":"ITEM-1","issue":"July","issued":{"date-parts":[["2015"]]},"page":"1-36","title":"Review of Antarctic Greenhouses and Plant Production Facilities : A Historical Account of Food Plants on the Ice","type":"paper-conference"},"uris":["http://www.mendeley.com/documents/?uuid=5342b2a0-74f0-4003-9c03-102e7d5514d4"]},{"id":"ITEM-2","itemData":{"DOI":"10.17660/ActaHortic.2012.952.75","ISBN":"9789066053380","ISSN":"05677572","abstract":"The South Pole Food Growth Chamber (SPFGC) is an automated hydroponic climate controlled chamber located inside the Amundsen-Scott South Pole station, which produces fresh vegetables and herbs, as well as a psychologically pleasurable environment for station personnel. The objective of this study was to document the SPFGC automated control practices, telepresence support, and resource utilization and crop production. Resource inputs included energy, water, plant nutrients, carbon dioxide, labor and the outputs included food, condensate water and oxygen. Data collected from January through October 2006 were used to evaluate the performance. Various plants (e.g. leafy greens, fruit crops, herbs and edible flowers) were grown within a hydroponic polyculture cropping system within the same controlled environment. Consumed resources included 1.1 kg d-1 of carbon dioxide, 0.21 kg d-1 of dry plant fertilizer salts, 1012 MJ d-1 (281 kWh d-1) of electrical energy, and production included 0.52 kg d-1 of oxygen and 2.8 kg d-1 of edible vegetables (fresh mass). The SPFGC system components and the control elements were described, and an energy balance analysis of the SPFGC was completed, and comparisons were made to various ALS food and oxygen production results.","author":[{"dropping-particle":"","family":"Patterson","given":"R. L.","non-dropping-particle":"","parse-names":false,"suffix":""}],"id":"ITEM-2","issued":{"date-parts":[["2011"]]},"publisher":"University of Arizona","title":"Description, operation and production of the south pole food growth chamber","type":"thesis"},"uris":["http://www.mendeley.com/documents/?uuid=29a6b801-fce2-46ac-a15d-03a60ca63837"]}],"mendeley":{"formattedCitation":"(Bamsey &lt;i&gt;et al.&lt;/i&gt;, 2015; Patterson, 2011)","plainTextFormattedCitation":"(Bamsey et al., 2015; Patterson, 2011)","previouslyFormattedCitation":"(Bamsey &lt;i&gt;et al.&lt;/i&gt;, 2015; Patterson, 2011)"},"properties":{"noteIndex":0},"schema":"https://github.com/citation-style-language/schema/raw/master/csl-citation.json"}</w:instrText>
      </w:r>
      <w:r w:rsidR="00BA291D">
        <w:fldChar w:fldCharType="separate"/>
      </w:r>
      <w:r w:rsidR="00BA291D" w:rsidRPr="00BA291D">
        <w:rPr>
          <w:noProof/>
        </w:rPr>
        <w:t xml:space="preserve">(Bamsey </w:t>
      </w:r>
      <w:r w:rsidR="00BA291D" w:rsidRPr="00BA291D">
        <w:rPr>
          <w:i/>
          <w:noProof/>
        </w:rPr>
        <w:t>et al.</w:t>
      </w:r>
      <w:r w:rsidR="00BA291D" w:rsidRPr="00BA291D">
        <w:rPr>
          <w:noProof/>
        </w:rPr>
        <w:t>, 2015; Patterson, 2011)</w:t>
      </w:r>
      <w:r w:rsidR="00BA291D">
        <w:fldChar w:fldCharType="end"/>
      </w:r>
      <w:r w:rsidR="00BA291D">
        <w:t xml:space="preserve">. Although previously discounted on biosecurity grounds, it may be worth revisiting the viability of a composting facility at Rothera as well, which would remove the need for so many energy-intensive incinerator burns even if the compost produced had to ultimately be shipped out rather than used on-station. </w:t>
      </w:r>
    </w:p>
    <w:p w14:paraId="7E76D352" w14:textId="606EFB13" w:rsidR="00F93CF9" w:rsidRDefault="00F93CF9" w:rsidP="00DF690F"/>
    <w:p w14:paraId="1CA2F680" w14:textId="4960DB35" w:rsidR="00961E6B" w:rsidRDefault="00961E6B" w:rsidP="00961E6B">
      <w:pPr>
        <w:pStyle w:val="Heading1"/>
      </w:pPr>
      <w:bookmarkStart w:id="297" w:name="_Toc83984921"/>
      <w:r>
        <w:t>Conclusions</w:t>
      </w:r>
      <w:bookmarkEnd w:id="297"/>
    </w:p>
    <w:p w14:paraId="23C65C0B" w14:textId="42EAC9A7" w:rsidR="00961E6B" w:rsidRDefault="00961E6B" w:rsidP="00961E6B"/>
    <w:p w14:paraId="4023C2E0" w14:textId="6FA1AA8E" w:rsidR="00961E6B" w:rsidRDefault="00474031" w:rsidP="00961E6B">
      <w:r>
        <w:rPr>
          <w:rFonts w:ascii="Arial" w:hAnsi="Arial" w:cs="Arial"/>
          <w:noProof/>
        </w:rPr>
        <mc:AlternateContent>
          <mc:Choice Requires="wpg">
            <w:drawing>
              <wp:anchor distT="0" distB="0" distL="114300" distR="114300" simplePos="0" relativeHeight="251683840" behindDoc="0" locked="0" layoutInCell="1" allowOverlap="1" wp14:anchorId="76E1EBD0" wp14:editId="0B7274DF">
                <wp:simplePos x="0" y="0"/>
                <wp:positionH relativeFrom="column">
                  <wp:posOffset>-185420</wp:posOffset>
                </wp:positionH>
                <wp:positionV relativeFrom="paragraph">
                  <wp:posOffset>82063</wp:posOffset>
                </wp:positionV>
                <wp:extent cx="3190240" cy="2723515"/>
                <wp:effectExtent l="0" t="0" r="0" b="0"/>
                <wp:wrapSquare wrapText="bothSides"/>
                <wp:docPr id="45" name="Group 45"/>
                <wp:cNvGraphicFramePr/>
                <a:graphic xmlns:a="http://schemas.openxmlformats.org/drawingml/2006/main">
                  <a:graphicData uri="http://schemas.microsoft.com/office/word/2010/wordprocessingGroup">
                    <wpg:wgp>
                      <wpg:cNvGrpSpPr/>
                      <wpg:grpSpPr>
                        <a:xfrm>
                          <a:off x="0" y="0"/>
                          <a:ext cx="3190240" cy="2723515"/>
                          <a:chOff x="0" y="0"/>
                          <a:chExt cx="3657576" cy="3166942"/>
                        </a:xfrm>
                      </wpg:grpSpPr>
                      <wps:wsp>
                        <wps:cNvPr id="90" name="Text Box 90"/>
                        <wps:cNvSpPr txBox="1"/>
                        <wps:spPr>
                          <a:xfrm>
                            <a:off x="0" y="2592474"/>
                            <a:ext cx="3657576" cy="574468"/>
                          </a:xfrm>
                          <a:prstGeom prst="rect">
                            <a:avLst/>
                          </a:prstGeom>
                          <a:solidFill>
                            <a:schemeClr val="lt1"/>
                          </a:solidFill>
                          <a:ln w="6350">
                            <a:noFill/>
                          </a:ln>
                        </wps:spPr>
                        <wps:txbx>
                          <w:txbxContent>
                            <w:p w14:paraId="34617322" w14:textId="318F13B6" w:rsidR="00F06B33" w:rsidRPr="00F06B33" w:rsidRDefault="00F06B33" w:rsidP="00F06B33">
                              <w:pPr>
                                <w:pStyle w:val="Figuretitle"/>
                                <w:rPr>
                                  <w:rFonts w:asciiTheme="minorHAnsi" w:hAnsiTheme="minorHAnsi" w:cstheme="minorHAnsi"/>
                                </w:rPr>
                              </w:pPr>
                              <w:bookmarkStart w:id="298" w:name="_Toc81915360"/>
                              <w:r w:rsidRPr="00F06B33">
                                <w:rPr>
                                  <w:rFonts w:asciiTheme="minorHAnsi" w:hAnsiTheme="minorHAnsi" w:cstheme="minorHAnsi"/>
                                  <w:b/>
                                  <w:bCs/>
                                </w:rPr>
                                <w:t xml:space="preserve">Figure </w:t>
                              </w:r>
                              <w:r w:rsidRPr="00F06B33">
                                <w:rPr>
                                  <w:rFonts w:asciiTheme="minorHAnsi" w:hAnsiTheme="minorHAnsi" w:cstheme="minorHAnsi"/>
                                  <w:b/>
                                  <w:bCs/>
                                </w:rPr>
                                <w:t>10:</w:t>
                              </w:r>
                              <w:r w:rsidRPr="00F06B33">
                                <w:rPr>
                                  <w:rFonts w:asciiTheme="minorHAnsi" w:hAnsiTheme="minorHAnsi" w:cstheme="minorHAnsi"/>
                                </w:rPr>
                                <w:t xml:space="preserve"> Rothera food emissions relative to BAS overall carbon footprint 2020</w:t>
                              </w:r>
                              <w:bookmarkEnd w:id="298"/>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34" name="Picture 34" descr="Chart, diagram&#10;&#10;Description automatically generated"/>
                          <pic:cNvPicPr>
                            <a:picLocks noChangeAspect="1"/>
                          </pic:cNvPicPr>
                        </pic:nvPicPr>
                        <pic:blipFill rotWithShape="1">
                          <a:blip r:embed="rId35"/>
                          <a:srcRect l="22890" t="2169" r="22841" b="5320"/>
                          <a:stretch/>
                        </pic:blipFill>
                        <pic:spPr bwMode="auto">
                          <a:xfrm>
                            <a:off x="492369" y="0"/>
                            <a:ext cx="2501265" cy="257175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76E1EBD0" id="Group 45" o:spid="_x0000_s1069" style="position:absolute;margin-left:-14.6pt;margin-top:6.45pt;width:251.2pt;height:214.45pt;z-index:251683840;mso-width-relative:margin;mso-height-relative:margin" coordsize="36575,3166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">
                <v:shape id="Text Box 90" o:spid="_x0000_s1070" type="#_x0000_t202" style="position:absolute;top:25924;width:36575;height:57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" fillcolor="white [3201]" stroked="f" strokeweight=".5pt">
                  <v:textbox>
                    <w:txbxContent>
                      <w:p w14:paraId="34617322" w14:textId="318F13B6" w:rsidR="00F06B33" w:rsidRPr="00F06B33" w:rsidRDefault="00F06B33" w:rsidP="00F06B33">
                        <w:pPr>
                          <w:pStyle w:val="Figuretitle"/>
                          <w:rPr>
                            <w:rFonts w:asciiTheme="minorHAnsi" w:hAnsiTheme="minorHAnsi" w:cstheme="minorHAnsi"/>
                          </w:rPr>
                        </w:pPr>
                        <w:bookmarkStart w:id="299" w:name="_Toc81915360"/>
                        <w:r w:rsidRPr="00F06B33">
                          <w:rPr>
                            <w:rFonts w:asciiTheme="minorHAnsi" w:hAnsiTheme="minorHAnsi" w:cstheme="minorHAnsi"/>
                            <w:b/>
                            <w:bCs/>
                          </w:rPr>
                          <w:t xml:space="preserve">Figure </w:t>
                        </w:r>
                        <w:r w:rsidRPr="00F06B33">
                          <w:rPr>
                            <w:rFonts w:asciiTheme="minorHAnsi" w:hAnsiTheme="minorHAnsi" w:cstheme="minorHAnsi"/>
                            <w:b/>
                            <w:bCs/>
                          </w:rPr>
                          <w:t>10:</w:t>
                        </w:r>
                        <w:r w:rsidRPr="00F06B33">
                          <w:rPr>
                            <w:rFonts w:asciiTheme="minorHAnsi" w:hAnsiTheme="minorHAnsi" w:cstheme="minorHAnsi"/>
                          </w:rPr>
                          <w:t xml:space="preserve"> Rothera food emissions relative to BAS overall carbon footprint 2020</w:t>
                        </w:r>
                        <w:bookmarkEnd w:id="299"/>
                      </w:p>
                    </w:txbxContent>
                  </v:textbox>
                </v:shape>
                <v:shape id="Picture 34" o:spid="_x0000_s1071" type="#_x0000_t75" alt="Chart, diagram&#10;&#10;Description automatically generated" style="position:absolute;left:4923;width:25013;height:2571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">
                  <v:imagedata r:id="rId36" o:title="Chart, diagram&#10;&#10;Description automatically generated" croptop="1421f" cropbottom="3487f" cropleft="15001f" cropright="14969f"/>
                </v:shape>
                <w10:wrap type="square"/>
              </v:group>
            </w:pict>
          </mc:Fallback>
        </mc:AlternateContent>
      </w:r>
      <w:r w:rsidR="00F06B33">
        <w:t>Before this report</w:t>
      </w:r>
      <w:r w:rsidR="003755BA">
        <w:t xml:space="preserve"> was published</w:t>
      </w:r>
      <w:r w:rsidR="00F06B33">
        <w:t>, the climate impact of the BAS Antarctic food system had not been investigated in depth, leaving questions regarding the significance of the food supply chain to overall emissions and emission reduction targets unanswered. To rectify this knowledge gap, a whole-system approach was utilised to estimate the contribution of each stage of the food life cycle to overall food-related emissions (for which an estimate was also made). Food sent from the UK to Rothera in 2020 was estimated to produce 263919kg CO</w:t>
      </w:r>
      <w:r w:rsidR="00F06B33">
        <w:rPr>
          <w:vertAlign w:val="subscript"/>
        </w:rPr>
        <w:t>2</w:t>
      </w:r>
      <w:r w:rsidR="00F06B33">
        <w:t xml:space="preserve">e over its lifecycle; </w:t>
      </w:r>
      <w:proofErr w:type="gramStart"/>
      <w:r w:rsidR="00F06B33">
        <w:t>referring back</w:t>
      </w:r>
      <w:proofErr w:type="gramEnd"/>
      <w:r w:rsidR="00F06B33">
        <w:t xml:space="preserve"> to figure </w:t>
      </w:r>
      <w:r w:rsidR="00F06B33">
        <w:lastRenderedPageBreak/>
        <w:t xml:space="preserve">1 at the start of this report, this figure equates to about 1.25% of total organisational emissions, as can be seen in figure </w:t>
      </w:r>
      <w:r w:rsidR="00787DB5">
        <w:t>10.</w:t>
      </w:r>
      <w:r w:rsidR="00F06B33">
        <w:t xml:space="preserve"> This may seem like a relatively small </w:t>
      </w:r>
      <w:r w:rsidR="00787DB5">
        <w:t>proportion but</w:t>
      </w:r>
      <w:r w:rsidR="00F06B33">
        <w:t xml:space="preserve"> consider this: </w:t>
      </w:r>
      <w:r w:rsidR="006936A2">
        <w:t xml:space="preserve">this number represents an estimate of the food-related emissions for Rothera alone and once food consumed elsewhere in the organisation (including on the ship and in Cambridge for example) is </w:t>
      </w:r>
      <w:proofErr w:type="gramStart"/>
      <w:r w:rsidR="006936A2">
        <w:t>taken into account</w:t>
      </w:r>
      <w:proofErr w:type="gramEnd"/>
      <w:r w:rsidR="006936A2">
        <w:t>, it is entirely conceivable this proportion would increase several percentage points.</w:t>
      </w:r>
    </w:p>
    <w:p w14:paraId="4F6664C0" w14:textId="2633EB0D" w:rsidR="006936A2" w:rsidRDefault="006936A2" w:rsidP="00961E6B"/>
    <w:p w14:paraId="30CD0846" w14:textId="7BBB9DCA" w:rsidR="006936A2" w:rsidRDefault="006936A2" w:rsidP="00961E6B">
      <w:r>
        <w:t xml:space="preserve">Furthermore, and a key point to note from this report, is that much of BAS’s emissions (as can be seen from figure 1) come from hard-to-decarbonise areas like ships, </w:t>
      </w:r>
      <w:proofErr w:type="gramStart"/>
      <w:r>
        <w:t>aircraft</w:t>
      </w:r>
      <w:proofErr w:type="gramEnd"/>
      <w:r>
        <w:t xml:space="preserve"> and station </w:t>
      </w:r>
      <w:r w:rsidR="00787DB5">
        <w:t>energy production.</w:t>
      </w:r>
      <w:r>
        <w:t xml:space="preserve"> Due to the very nature of the organisation and the work it conducts, making significant gains in efficiency and greenhouse gas reductions in these areas would be particularly difficult. Food, on the other hand, is an area where significant carbon reductions can be made easily, relatively quickly and without adverse impact on the operational capabilities of the wider organisation, as the earlier analysis has shown. </w:t>
      </w:r>
      <w:r w:rsidR="00060C4F">
        <w:t xml:space="preserve">Indeed, the dual environmental and health benefits of </w:t>
      </w:r>
      <w:r w:rsidR="00947949">
        <w:t xml:space="preserve">changing diets in the ways recommended could lead to co-benefits like a physically and mentally healthier workforce, in turn increasing </w:t>
      </w:r>
      <w:r w:rsidR="00787DB5">
        <w:t xml:space="preserve">the </w:t>
      </w:r>
      <w:r w:rsidR="00947949">
        <w:t xml:space="preserve">efficiency of work and decreasing </w:t>
      </w:r>
      <w:r w:rsidR="00787DB5">
        <w:t xml:space="preserve">the </w:t>
      </w:r>
      <w:r w:rsidR="00947949">
        <w:t>likelihood of environmentally and logistically troublesome medical incide</w:t>
      </w:r>
      <w:r w:rsidR="00787DB5">
        <w:t xml:space="preserve">nts. </w:t>
      </w:r>
    </w:p>
    <w:p w14:paraId="344F3627" w14:textId="5DDD4930" w:rsidR="00103720" w:rsidRDefault="00103720" w:rsidP="00961E6B"/>
    <w:p w14:paraId="0D4DA5AC" w14:textId="2BEB93A0" w:rsidR="00103720" w:rsidRDefault="00103720" w:rsidP="00961E6B">
      <w:r>
        <w:t xml:space="preserve">Another key takeaway is that, while a primarily plant-based diet consisting of vegetables, pulses and meat alternatives remains the most carbon-friendly option, doing away with meat, fish and other products like cheese is not the only way to achieve significant carbon reductions in the coming years. Reducing the number of meals where meat is available by just one or two times a week and replacing beef and lamb with chicken and pork can also lead to substantial emissions reductions </w:t>
      </w:r>
      <w:r w:rsidR="00D41B32">
        <w:t xml:space="preserve">while continuing to provide options for meat eaters </w:t>
      </w:r>
      <w:r w:rsidR="008E4733">
        <w:t>unprepared</w:t>
      </w:r>
      <w:r w:rsidR="00D41B32">
        <w:t xml:space="preserve"> for a rapid dietary </w:t>
      </w:r>
      <w:r w:rsidR="001E44BB">
        <w:t>shi</w:t>
      </w:r>
      <w:r w:rsidR="00FB0D33">
        <w:t>ft.</w:t>
      </w:r>
    </w:p>
    <w:p w14:paraId="078B1BDF" w14:textId="7EB8FD12" w:rsidR="003755BA" w:rsidRDefault="003755BA" w:rsidP="00961E6B"/>
    <w:p w14:paraId="19D18B2F" w14:textId="67A159F9" w:rsidR="003755BA" w:rsidRDefault="003755BA" w:rsidP="00961E6B">
      <w:r>
        <w:t xml:space="preserve">One potentially surprising result of the analysis was the high contribution of storage-related emissions to the total. </w:t>
      </w:r>
      <w:r w:rsidR="0039208E">
        <w:t xml:space="preserve">This was primarily due to the energy consumption of the static reefers kept at Rothera, which is ultimately provided by diesel generators. However, as no actual data was available on reefer energy consumption some assumptions had to be made in the calculations; the impact on energy use of trying to keep food frozen when the ambient outside temperature is below freezing is unknown, as described in section 6. The actual energy consumption is planned to be measured over the coming 2021/2 season, after which a better estimate could be made. </w:t>
      </w:r>
    </w:p>
    <w:p w14:paraId="6F67EB0B" w14:textId="00B0E8CE" w:rsidR="00FB0D33" w:rsidRDefault="00FB0D33" w:rsidP="00961E6B"/>
    <w:p w14:paraId="34738078" w14:textId="0661AF77" w:rsidR="00FB0D33" w:rsidRDefault="009C5FE5" w:rsidP="00961E6B">
      <w:r>
        <w:t xml:space="preserve">The recommendations set out in section 5 lay the foundations for a clear pathway to improving the Antarctic food system, not just in terms of climate impact but considering issues such as resource efficiency and health as well. Those with experience of living in the Antarctic may find some of these surprising, while some will be less so. By identifying </w:t>
      </w:r>
      <w:r w:rsidR="00787DB5">
        <w:t>the</w:t>
      </w:r>
      <w:r>
        <w:t xml:space="preserve"> key areas where improvements can be made, this report seeks to take the first step towards ensuring a food system that works for everyone while also making a positive contribution to BAS’s net zero target </w:t>
      </w:r>
      <w:r w:rsidR="00787DB5">
        <w:t>towards</w:t>
      </w:r>
      <w:r>
        <w:t xml:space="preserve"> 2040 and beyond.  </w:t>
      </w:r>
    </w:p>
    <w:p w14:paraId="1B3A7B64" w14:textId="2D9C58BC" w:rsidR="00182F8C" w:rsidRDefault="00182F8C" w:rsidP="00961E6B"/>
    <w:p w14:paraId="620500FB" w14:textId="75039178" w:rsidR="00182F8C" w:rsidRDefault="00182F8C" w:rsidP="00961E6B"/>
    <w:p w14:paraId="24F0A534" w14:textId="3EFE7210" w:rsidR="00182F8C" w:rsidRDefault="00182F8C" w:rsidP="00961E6B"/>
    <w:p w14:paraId="426AB62A" w14:textId="12DB47BF" w:rsidR="00182F8C" w:rsidRDefault="00182F8C" w:rsidP="00961E6B"/>
    <w:p w14:paraId="015C1FBD" w14:textId="3118FA10" w:rsidR="00182F8C" w:rsidRDefault="00182F8C" w:rsidP="00182F8C">
      <w:pPr>
        <w:pStyle w:val="Heading1"/>
      </w:pPr>
      <w:bookmarkStart w:id="300" w:name="_Toc83984922"/>
      <w:r>
        <w:lastRenderedPageBreak/>
        <w:t>Reference list</w:t>
      </w:r>
      <w:bookmarkEnd w:id="300"/>
      <w:r>
        <w:t xml:space="preserve"> </w:t>
      </w:r>
    </w:p>
    <w:p w14:paraId="263E10C1" w14:textId="361586E5" w:rsidR="00182F8C" w:rsidRDefault="00182F8C" w:rsidP="00182F8C"/>
    <w:p w14:paraId="642143E6" w14:textId="715BE184" w:rsidR="00A65075" w:rsidRDefault="00182F8C" w:rsidP="00A65075">
      <w:pPr>
        <w:widowControl w:val="0"/>
        <w:autoSpaceDE w:val="0"/>
        <w:autoSpaceDN w:val="0"/>
        <w:adjustRightInd w:val="0"/>
        <w:rPr>
          <w:rFonts w:ascii="Calibri" w:hAnsi="Calibri" w:cs="Calibri"/>
          <w:noProof/>
        </w:rPr>
      </w:pPr>
      <w:r>
        <w:fldChar w:fldCharType="begin" w:fldLock="1"/>
      </w:r>
      <w:r>
        <w:instrText xml:space="preserve">ADDIN Mendeley Bibliography CSL_BIBLIOGRAPHY </w:instrText>
      </w:r>
      <w:r>
        <w:fldChar w:fldCharType="separate"/>
      </w:r>
      <w:r w:rsidR="00A65075" w:rsidRPr="00A65075">
        <w:rPr>
          <w:rFonts w:ascii="Calibri" w:hAnsi="Calibri" w:cs="Calibri"/>
          <w:noProof/>
        </w:rPr>
        <w:t>Alcock, T., Salt, D., and Ramsden, S. (2020) A harmonised systems-wide re-analysis of greenhouse gas emissions from sunflower oil production. : 1–27. doi:10.1101/2020.06.19.161893.</w:t>
      </w:r>
    </w:p>
    <w:p w14:paraId="6CE76FB9" w14:textId="77777777" w:rsidR="00820AE3" w:rsidRPr="00A65075" w:rsidRDefault="00820AE3" w:rsidP="00A65075">
      <w:pPr>
        <w:widowControl w:val="0"/>
        <w:autoSpaceDE w:val="0"/>
        <w:autoSpaceDN w:val="0"/>
        <w:adjustRightInd w:val="0"/>
        <w:rPr>
          <w:rFonts w:ascii="Calibri" w:hAnsi="Calibri" w:cs="Calibri"/>
          <w:noProof/>
        </w:rPr>
      </w:pPr>
    </w:p>
    <w:p w14:paraId="6B36B7C0" w14:textId="1EFD44BE" w:rsidR="00A65075" w:rsidRDefault="00A65075" w:rsidP="00A65075">
      <w:pPr>
        <w:widowControl w:val="0"/>
        <w:autoSpaceDE w:val="0"/>
        <w:autoSpaceDN w:val="0"/>
        <w:adjustRightInd w:val="0"/>
        <w:rPr>
          <w:rFonts w:ascii="Calibri" w:hAnsi="Calibri" w:cs="Calibri"/>
          <w:noProof/>
        </w:rPr>
      </w:pPr>
      <w:r w:rsidRPr="00A65075">
        <w:rPr>
          <w:rFonts w:ascii="Calibri" w:hAnsi="Calibri" w:cs="Calibri"/>
          <w:noProof/>
        </w:rPr>
        <w:t xml:space="preserve">Amienyo, D., Gujba, H., Stichnothe, H., and Azapagic, A. (2013) Life cycle environmental impacts of carbonated soft drinks. </w:t>
      </w:r>
      <w:r w:rsidRPr="00A65075">
        <w:rPr>
          <w:rFonts w:ascii="Calibri" w:hAnsi="Calibri" w:cs="Calibri"/>
          <w:i/>
          <w:iCs/>
          <w:noProof/>
        </w:rPr>
        <w:t>International Journal of Life Cycle Assessment</w:t>
      </w:r>
      <w:r w:rsidRPr="00A65075">
        <w:rPr>
          <w:rFonts w:ascii="Calibri" w:hAnsi="Calibri" w:cs="Calibri"/>
          <w:noProof/>
        </w:rPr>
        <w:t xml:space="preserve"> 18(1): 77–92.</w:t>
      </w:r>
    </w:p>
    <w:p w14:paraId="7542F57A" w14:textId="77777777" w:rsidR="00820AE3" w:rsidRPr="00A65075" w:rsidRDefault="00820AE3" w:rsidP="00A65075">
      <w:pPr>
        <w:widowControl w:val="0"/>
        <w:autoSpaceDE w:val="0"/>
        <w:autoSpaceDN w:val="0"/>
        <w:adjustRightInd w:val="0"/>
        <w:rPr>
          <w:rFonts w:ascii="Calibri" w:hAnsi="Calibri" w:cs="Calibri"/>
          <w:noProof/>
        </w:rPr>
      </w:pPr>
    </w:p>
    <w:p w14:paraId="2D3441DA" w14:textId="24D03BF6" w:rsidR="00A65075" w:rsidRDefault="00A65075" w:rsidP="00A65075">
      <w:pPr>
        <w:widowControl w:val="0"/>
        <w:autoSpaceDE w:val="0"/>
        <w:autoSpaceDN w:val="0"/>
        <w:adjustRightInd w:val="0"/>
        <w:rPr>
          <w:rFonts w:ascii="Calibri" w:hAnsi="Calibri" w:cs="Calibri"/>
          <w:noProof/>
        </w:rPr>
      </w:pPr>
      <w:r w:rsidRPr="00A65075">
        <w:rPr>
          <w:rFonts w:ascii="Calibri" w:hAnsi="Calibri" w:cs="Calibri"/>
          <w:noProof/>
        </w:rPr>
        <w:t xml:space="preserve">Bamsey, M. T., Zabel, P., Zeidler, C., Gyimesi, D., Schubert, D., Kohlberg, E., Mengedoht, D., Rae, J., and Graham, T. (2015) Review of Antarctic Greenhouses and Plant Production Facilities : A Historical Account of Food Plants on the Ice. In </w:t>
      </w:r>
      <w:r w:rsidRPr="00A65075">
        <w:rPr>
          <w:rFonts w:ascii="Calibri" w:hAnsi="Calibri" w:cs="Calibri"/>
          <w:i/>
          <w:iCs/>
          <w:noProof/>
        </w:rPr>
        <w:t>45th International Conference on Environmental Systems</w:t>
      </w:r>
      <w:r w:rsidRPr="00A65075">
        <w:rPr>
          <w:rFonts w:ascii="Calibri" w:hAnsi="Calibri" w:cs="Calibri"/>
          <w:noProof/>
        </w:rPr>
        <w:t>.</w:t>
      </w:r>
    </w:p>
    <w:p w14:paraId="639922E8" w14:textId="77777777" w:rsidR="00820AE3" w:rsidRPr="00A65075" w:rsidRDefault="00820AE3" w:rsidP="00A65075">
      <w:pPr>
        <w:widowControl w:val="0"/>
        <w:autoSpaceDE w:val="0"/>
        <w:autoSpaceDN w:val="0"/>
        <w:adjustRightInd w:val="0"/>
        <w:rPr>
          <w:rFonts w:ascii="Calibri" w:hAnsi="Calibri" w:cs="Calibri"/>
          <w:noProof/>
        </w:rPr>
      </w:pPr>
    </w:p>
    <w:p w14:paraId="48CF20D6" w14:textId="04DD169F" w:rsidR="00A65075" w:rsidRDefault="00A65075" w:rsidP="00A65075">
      <w:pPr>
        <w:widowControl w:val="0"/>
        <w:autoSpaceDE w:val="0"/>
        <w:autoSpaceDN w:val="0"/>
        <w:adjustRightInd w:val="0"/>
        <w:rPr>
          <w:rFonts w:ascii="Calibri" w:hAnsi="Calibri" w:cs="Calibri"/>
          <w:noProof/>
        </w:rPr>
      </w:pPr>
      <w:r w:rsidRPr="00A65075">
        <w:rPr>
          <w:rFonts w:ascii="Calibri" w:hAnsi="Calibri" w:cs="Calibri"/>
          <w:noProof/>
        </w:rPr>
        <w:t>BAS (2021) BAS Carbon Footprint 2020/21.</w:t>
      </w:r>
    </w:p>
    <w:p w14:paraId="30B97A4D" w14:textId="77777777" w:rsidR="00820AE3" w:rsidRPr="00A65075" w:rsidRDefault="00820AE3" w:rsidP="00A65075">
      <w:pPr>
        <w:widowControl w:val="0"/>
        <w:autoSpaceDE w:val="0"/>
        <w:autoSpaceDN w:val="0"/>
        <w:adjustRightInd w:val="0"/>
        <w:rPr>
          <w:rFonts w:ascii="Calibri" w:hAnsi="Calibri" w:cs="Calibri"/>
          <w:noProof/>
        </w:rPr>
      </w:pPr>
    </w:p>
    <w:p w14:paraId="4D2B8703" w14:textId="569599B6" w:rsidR="00A65075" w:rsidRDefault="00A65075" w:rsidP="00A65075">
      <w:pPr>
        <w:widowControl w:val="0"/>
        <w:autoSpaceDE w:val="0"/>
        <w:autoSpaceDN w:val="0"/>
        <w:adjustRightInd w:val="0"/>
        <w:rPr>
          <w:rFonts w:ascii="Calibri" w:hAnsi="Calibri" w:cs="Calibri"/>
          <w:noProof/>
        </w:rPr>
      </w:pPr>
      <w:r w:rsidRPr="00A65075">
        <w:rPr>
          <w:rFonts w:ascii="Calibri" w:hAnsi="Calibri" w:cs="Calibri"/>
          <w:noProof/>
        </w:rPr>
        <w:t xml:space="preserve">Bouwman, A. F., Van Vuuren, D. P., Derwent, R. G., and Posch, M. (2002) A global analysis of acidification and eutrophication of terrestrial ecosystems. </w:t>
      </w:r>
      <w:r w:rsidRPr="00A65075">
        <w:rPr>
          <w:rFonts w:ascii="Calibri" w:hAnsi="Calibri" w:cs="Calibri"/>
          <w:i/>
          <w:iCs/>
          <w:noProof/>
        </w:rPr>
        <w:t>Water, Air, and Soil Pollution</w:t>
      </w:r>
      <w:r w:rsidRPr="00A65075">
        <w:rPr>
          <w:rFonts w:ascii="Calibri" w:hAnsi="Calibri" w:cs="Calibri"/>
          <w:noProof/>
        </w:rPr>
        <w:t xml:space="preserve"> 141(1–4): 349–382.</w:t>
      </w:r>
    </w:p>
    <w:p w14:paraId="4436CEBB" w14:textId="77777777" w:rsidR="00820AE3" w:rsidRPr="00A65075" w:rsidRDefault="00820AE3" w:rsidP="00A65075">
      <w:pPr>
        <w:widowControl w:val="0"/>
        <w:autoSpaceDE w:val="0"/>
        <w:autoSpaceDN w:val="0"/>
        <w:adjustRightInd w:val="0"/>
        <w:rPr>
          <w:rFonts w:ascii="Calibri" w:hAnsi="Calibri" w:cs="Calibri"/>
          <w:noProof/>
        </w:rPr>
      </w:pPr>
    </w:p>
    <w:p w14:paraId="19E74CB1" w14:textId="05A5C031" w:rsidR="00A65075" w:rsidRDefault="00A65075" w:rsidP="00A65075">
      <w:pPr>
        <w:widowControl w:val="0"/>
        <w:autoSpaceDE w:val="0"/>
        <w:autoSpaceDN w:val="0"/>
        <w:adjustRightInd w:val="0"/>
        <w:rPr>
          <w:rFonts w:ascii="Calibri" w:hAnsi="Calibri" w:cs="Calibri"/>
          <w:noProof/>
        </w:rPr>
      </w:pPr>
      <w:r w:rsidRPr="00A65075">
        <w:rPr>
          <w:rFonts w:ascii="Calibri" w:hAnsi="Calibri" w:cs="Calibri"/>
          <w:noProof/>
        </w:rPr>
        <w:t xml:space="preserve">Canellada, F., Laca, A., Laca, A., and Díaz, M. (2018) Environmental impact of cheese production: A case study of a small-scale factory in southern Europe and global overview of carbon footprint. </w:t>
      </w:r>
      <w:r w:rsidRPr="00A65075">
        <w:rPr>
          <w:rFonts w:ascii="Calibri" w:hAnsi="Calibri" w:cs="Calibri"/>
          <w:i/>
          <w:iCs/>
          <w:noProof/>
        </w:rPr>
        <w:t>Science of the Total Environment</w:t>
      </w:r>
      <w:r w:rsidRPr="00A65075">
        <w:rPr>
          <w:rFonts w:ascii="Calibri" w:hAnsi="Calibri" w:cs="Calibri"/>
          <w:noProof/>
        </w:rPr>
        <w:t xml:space="preserve"> 635: 167–177.</w:t>
      </w:r>
    </w:p>
    <w:p w14:paraId="42CACCA0" w14:textId="77777777" w:rsidR="00820AE3" w:rsidRPr="00A65075" w:rsidRDefault="00820AE3" w:rsidP="00A65075">
      <w:pPr>
        <w:widowControl w:val="0"/>
        <w:autoSpaceDE w:val="0"/>
        <w:autoSpaceDN w:val="0"/>
        <w:adjustRightInd w:val="0"/>
        <w:rPr>
          <w:rFonts w:ascii="Calibri" w:hAnsi="Calibri" w:cs="Calibri"/>
          <w:noProof/>
        </w:rPr>
      </w:pPr>
    </w:p>
    <w:p w14:paraId="5975EA88" w14:textId="7918F222" w:rsidR="00A65075" w:rsidRDefault="00A65075" w:rsidP="00A65075">
      <w:pPr>
        <w:widowControl w:val="0"/>
        <w:autoSpaceDE w:val="0"/>
        <w:autoSpaceDN w:val="0"/>
        <w:adjustRightInd w:val="0"/>
        <w:rPr>
          <w:rFonts w:ascii="Calibri" w:hAnsi="Calibri" w:cs="Calibri"/>
          <w:noProof/>
        </w:rPr>
      </w:pPr>
      <w:r w:rsidRPr="00A65075">
        <w:rPr>
          <w:rFonts w:ascii="Calibri" w:hAnsi="Calibri" w:cs="Calibri"/>
          <w:noProof/>
        </w:rPr>
        <w:t xml:space="preserve">Cerutti, A. K., Beccaro, G. L., Bruun, S., Bosco, S., Donno, D., Notarnicola, B., and Bounous, G. (2014) Life cycle assessment application in the fruit sector: State of the art and recommendations for environmental declarations of fruit products. </w:t>
      </w:r>
      <w:r w:rsidRPr="00A65075">
        <w:rPr>
          <w:rFonts w:ascii="Calibri" w:hAnsi="Calibri" w:cs="Calibri"/>
          <w:i/>
          <w:iCs/>
          <w:noProof/>
        </w:rPr>
        <w:t>Journal of Cleaner Production</w:t>
      </w:r>
      <w:r w:rsidRPr="00A65075">
        <w:rPr>
          <w:rFonts w:ascii="Calibri" w:hAnsi="Calibri" w:cs="Calibri"/>
          <w:noProof/>
        </w:rPr>
        <w:t xml:space="preserve"> 73: 125–135.</w:t>
      </w:r>
    </w:p>
    <w:p w14:paraId="4D0E04A7" w14:textId="77777777" w:rsidR="00820AE3" w:rsidRPr="00A65075" w:rsidRDefault="00820AE3" w:rsidP="00A65075">
      <w:pPr>
        <w:widowControl w:val="0"/>
        <w:autoSpaceDE w:val="0"/>
        <w:autoSpaceDN w:val="0"/>
        <w:adjustRightInd w:val="0"/>
        <w:rPr>
          <w:rFonts w:ascii="Calibri" w:hAnsi="Calibri" w:cs="Calibri"/>
          <w:noProof/>
        </w:rPr>
      </w:pPr>
    </w:p>
    <w:p w14:paraId="1BB34125" w14:textId="2DD54FB7" w:rsidR="00A65075" w:rsidRDefault="00A65075" w:rsidP="00A65075">
      <w:pPr>
        <w:widowControl w:val="0"/>
        <w:autoSpaceDE w:val="0"/>
        <w:autoSpaceDN w:val="0"/>
        <w:adjustRightInd w:val="0"/>
        <w:rPr>
          <w:rFonts w:ascii="Calibri" w:hAnsi="Calibri" w:cs="Calibri"/>
          <w:noProof/>
        </w:rPr>
      </w:pPr>
      <w:r w:rsidRPr="00A65075">
        <w:rPr>
          <w:rFonts w:ascii="Calibri" w:hAnsi="Calibri" w:cs="Calibri"/>
          <w:noProof/>
        </w:rPr>
        <w:t xml:space="preserve">Clune, S., Crossin, E., and Verghese, K. (2017) Systematic review of greenhouse gas emissions for different fresh food categories. </w:t>
      </w:r>
      <w:r w:rsidRPr="00A65075">
        <w:rPr>
          <w:rFonts w:ascii="Calibri" w:hAnsi="Calibri" w:cs="Calibri"/>
          <w:i/>
          <w:iCs/>
          <w:noProof/>
        </w:rPr>
        <w:t>Journal of Cleaner Production</w:t>
      </w:r>
      <w:r w:rsidRPr="00A65075">
        <w:rPr>
          <w:rFonts w:ascii="Calibri" w:hAnsi="Calibri" w:cs="Calibri"/>
          <w:noProof/>
        </w:rPr>
        <w:t xml:space="preserve"> 140: 766–783.</w:t>
      </w:r>
    </w:p>
    <w:p w14:paraId="6B5FD92C" w14:textId="77777777" w:rsidR="00820AE3" w:rsidRPr="00A65075" w:rsidRDefault="00820AE3" w:rsidP="00A65075">
      <w:pPr>
        <w:widowControl w:val="0"/>
        <w:autoSpaceDE w:val="0"/>
        <w:autoSpaceDN w:val="0"/>
        <w:adjustRightInd w:val="0"/>
        <w:rPr>
          <w:rFonts w:ascii="Calibri" w:hAnsi="Calibri" w:cs="Calibri"/>
          <w:noProof/>
        </w:rPr>
      </w:pPr>
    </w:p>
    <w:p w14:paraId="46D6E4D5" w14:textId="571B67F1" w:rsidR="00A65075" w:rsidRDefault="00A65075" w:rsidP="00A65075">
      <w:pPr>
        <w:widowControl w:val="0"/>
        <w:autoSpaceDE w:val="0"/>
        <w:autoSpaceDN w:val="0"/>
        <w:adjustRightInd w:val="0"/>
        <w:rPr>
          <w:rFonts w:ascii="Calibri" w:hAnsi="Calibri" w:cs="Calibri"/>
          <w:noProof/>
        </w:rPr>
      </w:pPr>
      <w:r w:rsidRPr="00A65075">
        <w:rPr>
          <w:rFonts w:ascii="Calibri" w:hAnsi="Calibri" w:cs="Calibri"/>
          <w:noProof/>
        </w:rPr>
        <w:t xml:space="preserve">Del Borghi, A., Gallo, M., Strazza, C., and Del Borghi, M. (2014) An evaluation of environmental sustainability in the food industry through Life Cycle Assessment: The case study of tomato products supply chain. </w:t>
      </w:r>
      <w:r w:rsidRPr="00A65075">
        <w:rPr>
          <w:rFonts w:ascii="Calibri" w:hAnsi="Calibri" w:cs="Calibri"/>
          <w:i/>
          <w:iCs/>
          <w:noProof/>
        </w:rPr>
        <w:t>Journal of Cleaner Production</w:t>
      </w:r>
      <w:r w:rsidRPr="00A65075">
        <w:rPr>
          <w:rFonts w:ascii="Calibri" w:hAnsi="Calibri" w:cs="Calibri"/>
          <w:noProof/>
        </w:rPr>
        <w:t xml:space="preserve"> 78: 121–130.</w:t>
      </w:r>
    </w:p>
    <w:p w14:paraId="516F653D" w14:textId="77777777" w:rsidR="00820AE3" w:rsidRPr="00A65075" w:rsidRDefault="00820AE3" w:rsidP="00A65075">
      <w:pPr>
        <w:widowControl w:val="0"/>
        <w:autoSpaceDE w:val="0"/>
        <w:autoSpaceDN w:val="0"/>
        <w:adjustRightInd w:val="0"/>
        <w:rPr>
          <w:rFonts w:ascii="Calibri" w:hAnsi="Calibri" w:cs="Calibri"/>
          <w:noProof/>
        </w:rPr>
      </w:pPr>
    </w:p>
    <w:p w14:paraId="3D15A8A7" w14:textId="398BA316" w:rsidR="00A65075" w:rsidRDefault="00A65075" w:rsidP="00A65075">
      <w:pPr>
        <w:widowControl w:val="0"/>
        <w:autoSpaceDE w:val="0"/>
        <w:autoSpaceDN w:val="0"/>
        <w:adjustRightInd w:val="0"/>
        <w:rPr>
          <w:rFonts w:ascii="Calibri" w:hAnsi="Calibri" w:cs="Calibri"/>
          <w:noProof/>
        </w:rPr>
      </w:pPr>
      <w:r w:rsidRPr="00A65075">
        <w:rPr>
          <w:rFonts w:ascii="Calibri" w:hAnsi="Calibri" w:cs="Calibri"/>
          <w:noProof/>
        </w:rPr>
        <w:t xml:space="preserve">Dimbleby, H. (2021) </w:t>
      </w:r>
      <w:r w:rsidRPr="00A65075">
        <w:rPr>
          <w:rFonts w:ascii="Calibri" w:hAnsi="Calibri" w:cs="Calibri"/>
          <w:i/>
          <w:iCs/>
          <w:noProof/>
        </w:rPr>
        <w:t>National Food Strategy: The Plan</w:t>
      </w:r>
      <w:r w:rsidRPr="00A65075">
        <w:rPr>
          <w:rFonts w:ascii="Calibri" w:hAnsi="Calibri" w:cs="Calibri"/>
          <w:noProof/>
        </w:rPr>
        <w:t>.</w:t>
      </w:r>
    </w:p>
    <w:p w14:paraId="3CFC593C" w14:textId="77777777" w:rsidR="00820AE3" w:rsidRPr="00A65075" w:rsidRDefault="00820AE3" w:rsidP="00A65075">
      <w:pPr>
        <w:widowControl w:val="0"/>
        <w:autoSpaceDE w:val="0"/>
        <w:autoSpaceDN w:val="0"/>
        <w:adjustRightInd w:val="0"/>
        <w:rPr>
          <w:rFonts w:ascii="Calibri" w:hAnsi="Calibri" w:cs="Calibri"/>
          <w:noProof/>
        </w:rPr>
      </w:pPr>
    </w:p>
    <w:p w14:paraId="02F3F061" w14:textId="37F82F42" w:rsidR="00A65075" w:rsidRDefault="00A65075" w:rsidP="00A65075">
      <w:pPr>
        <w:widowControl w:val="0"/>
        <w:autoSpaceDE w:val="0"/>
        <w:autoSpaceDN w:val="0"/>
        <w:adjustRightInd w:val="0"/>
        <w:rPr>
          <w:rFonts w:ascii="Calibri" w:hAnsi="Calibri" w:cs="Calibri"/>
          <w:noProof/>
        </w:rPr>
      </w:pPr>
      <w:r w:rsidRPr="00A65075">
        <w:rPr>
          <w:rFonts w:ascii="Calibri" w:hAnsi="Calibri" w:cs="Calibri"/>
          <w:noProof/>
        </w:rPr>
        <w:t xml:space="preserve">Edwards-Jones, G., Plassmann, K., and Harris, I. M. (2009) Carbon footprinting of lamb and beef production systems: Insights from an empirical analysis of farms in Wales, UK. </w:t>
      </w:r>
      <w:r w:rsidRPr="00A65075">
        <w:rPr>
          <w:rFonts w:ascii="Calibri" w:hAnsi="Calibri" w:cs="Calibri"/>
          <w:i/>
          <w:iCs/>
          <w:noProof/>
        </w:rPr>
        <w:t>Journal of Agricultural Science</w:t>
      </w:r>
      <w:r w:rsidRPr="00A65075">
        <w:rPr>
          <w:rFonts w:ascii="Calibri" w:hAnsi="Calibri" w:cs="Calibri"/>
          <w:noProof/>
        </w:rPr>
        <w:t xml:space="preserve"> 147(6): 707–719.</w:t>
      </w:r>
    </w:p>
    <w:p w14:paraId="4739D65C" w14:textId="77777777" w:rsidR="00820AE3" w:rsidRPr="00A65075" w:rsidRDefault="00820AE3" w:rsidP="00A65075">
      <w:pPr>
        <w:widowControl w:val="0"/>
        <w:autoSpaceDE w:val="0"/>
        <w:autoSpaceDN w:val="0"/>
        <w:adjustRightInd w:val="0"/>
        <w:rPr>
          <w:rFonts w:ascii="Calibri" w:hAnsi="Calibri" w:cs="Calibri"/>
          <w:noProof/>
        </w:rPr>
      </w:pPr>
    </w:p>
    <w:p w14:paraId="63596751" w14:textId="10E16A08" w:rsidR="00A65075" w:rsidRDefault="00A65075" w:rsidP="00A65075">
      <w:pPr>
        <w:widowControl w:val="0"/>
        <w:autoSpaceDE w:val="0"/>
        <w:autoSpaceDN w:val="0"/>
        <w:adjustRightInd w:val="0"/>
        <w:rPr>
          <w:rFonts w:ascii="Calibri" w:hAnsi="Calibri" w:cs="Calibri"/>
          <w:noProof/>
        </w:rPr>
      </w:pPr>
      <w:r w:rsidRPr="00A65075">
        <w:rPr>
          <w:rFonts w:ascii="Calibri" w:hAnsi="Calibri" w:cs="Calibri"/>
          <w:noProof/>
        </w:rPr>
        <w:t xml:space="preserve">Espinoza-Orias, N., Stichnothe, H., and Azapagic, A. (2011) The carbon footprint of bread. </w:t>
      </w:r>
      <w:r w:rsidRPr="00A65075">
        <w:rPr>
          <w:rFonts w:ascii="Calibri" w:hAnsi="Calibri" w:cs="Calibri"/>
          <w:i/>
          <w:iCs/>
          <w:noProof/>
        </w:rPr>
        <w:t>International Journal of Life Cycle Assessment</w:t>
      </w:r>
      <w:r w:rsidRPr="00A65075">
        <w:rPr>
          <w:rFonts w:ascii="Calibri" w:hAnsi="Calibri" w:cs="Calibri"/>
          <w:noProof/>
        </w:rPr>
        <w:t xml:space="preserve"> 16(4): 351–365.</w:t>
      </w:r>
    </w:p>
    <w:p w14:paraId="32AD69E2" w14:textId="41C3C6B0" w:rsidR="00820AE3" w:rsidRDefault="00820AE3" w:rsidP="00A65075">
      <w:pPr>
        <w:widowControl w:val="0"/>
        <w:autoSpaceDE w:val="0"/>
        <w:autoSpaceDN w:val="0"/>
        <w:adjustRightInd w:val="0"/>
        <w:rPr>
          <w:rFonts w:ascii="Calibri" w:hAnsi="Calibri" w:cs="Calibri"/>
          <w:noProof/>
        </w:rPr>
      </w:pPr>
    </w:p>
    <w:p w14:paraId="0EAA21A3" w14:textId="77777777" w:rsidR="00820AE3" w:rsidRPr="00A65075" w:rsidRDefault="00820AE3" w:rsidP="00A65075">
      <w:pPr>
        <w:widowControl w:val="0"/>
        <w:autoSpaceDE w:val="0"/>
        <w:autoSpaceDN w:val="0"/>
        <w:adjustRightInd w:val="0"/>
        <w:rPr>
          <w:rFonts w:ascii="Calibri" w:hAnsi="Calibri" w:cs="Calibri"/>
          <w:noProof/>
        </w:rPr>
      </w:pPr>
    </w:p>
    <w:p w14:paraId="77DD8377" w14:textId="2FD91992" w:rsidR="00A65075" w:rsidRDefault="00A65075" w:rsidP="00A65075">
      <w:pPr>
        <w:widowControl w:val="0"/>
        <w:autoSpaceDE w:val="0"/>
        <w:autoSpaceDN w:val="0"/>
        <w:adjustRightInd w:val="0"/>
        <w:rPr>
          <w:rFonts w:ascii="Calibri" w:hAnsi="Calibri" w:cs="Calibri"/>
          <w:noProof/>
        </w:rPr>
      </w:pPr>
      <w:r w:rsidRPr="00A65075">
        <w:rPr>
          <w:rFonts w:ascii="Calibri" w:hAnsi="Calibri" w:cs="Calibri"/>
          <w:noProof/>
        </w:rPr>
        <w:lastRenderedPageBreak/>
        <w:t xml:space="preserve">Finnegan, W. (2017) A review of environmental life cycle assessment studies examining cheese production. </w:t>
      </w:r>
      <w:r w:rsidRPr="00A65075">
        <w:rPr>
          <w:rFonts w:ascii="Calibri" w:hAnsi="Calibri" w:cs="Calibri"/>
          <w:i/>
          <w:iCs/>
          <w:noProof/>
        </w:rPr>
        <w:t>Jilca</w:t>
      </w:r>
      <w:r w:rsidRPr="00A65075">
        <w:rPr>
          <w:rFonts w:ascii="Calibri" w:hAnsi="Calibri" w:cs="Calibri"/>
          <w:noProof/>
        </w:rPr>
        <w:t xml:space="preserve"> : 1773–1787.</w:t>
      </w:r>
    </w:p>
    <w:p w14:paraId="36B6C816" w14:textId="77777777" w:rsidR="00820AE3" w:rsidRPr="00A65075" w:rsidRDefault="00820AE3" w:rsidP="00A65075">
      <w:pPr>
        <w:widowControl w:val="0"/>
        <w:autoSpaceDE w:val="0"/>
        <w:autoSpaceDN w:val="0"/>
        <w:adjustRightInd w:val="0"/>
        <w:rPr>
          <w:rFonts w:ascii="Calibri" w:hAnsi="Calibri" w:cs="Calibri"/>
          <w:noProof/>
        </w:rPr>
      </w:pPr>
    </w:p>
    <w:p w14:paraId="08095270" w14:textId="1D26C9DD" w:rsidR="00A65075" w:rsidRDefault="00A65075" w:rsidP="00A65075">
      <w:pPr>
        <w:widowControl w:val="0"/>
        <w:autoSpaceDE w:val="0"/>
        <w:autoSpaceDN w:val="0"/>
        <w:adjustRightInd w:val="0"/>
        <w:rPr>
          <w:rFonts w:ascii="Calibri" w:hAnsi="Calibri" w:cs="Calibri"/>
          <w:noProof/>
        </w:rPr>
      </w:pPr>
      <w:r w:rsidRPr="00A65075">
        <w:rPr>
          <w:rFonts w:ascii="Calibri" w:hAnsi="Calibri" w:cs="Calibri"/>
          <w:noProof/>
        </w:rPr>
        <w:t xml:space="preserve">Fitzgerald, W. B., Howitt, O. J. A., Smith, I. J., and Hume, A. (2011) Energy use of integral refrigerated containers in maritime transportation. </w:t>
      </w:r>
      <w:r w:rsidRPr="00A65075">
        <w:rPr>
          <w:rFonts w:ascii="Calibri" w:hAnsi="Calibri" w:cs="Calibri"/>
          <w:i/>
          <w:iCs/>
          <w:noProof/>
        </w:rPr>
        <w:t>Energy Policy</w:t>
      </w:r>
      <w:r w:rsidRPr="00A65075">
        <w:rPr>
          <w:rFonts w:ascii="Calibri" w:hAnsi="Calibri" w:cs="Calibri"/>
          <w:noProof/>
        </w:rPr>
        <w:t xml:space="preserve"> 39(4): 1885–1896.</w:t>
      </w:r>
    </w:p>
    <w:p w14:paraId="741ADCE7" w14:textId="77777777" w:rsidR="00820AE3" w:rsidRPr="00A65075" w:rsidRDefault="00820AE3" w:rsidP="00A65075">
      <w:pPr>
        <w:widowControl w:val="0"/>
        <w:autoSpaceDE w:val="0"/>
        <w:autoSpaceDN w:val="0"/>
        <w:adjustRightInd w:val="0"/>
        <w:rPr>
          <w:rFonts w:ascii="Calibri" w:hAnsi="Calibri" w:cs="Calibri"/>
          <w:noProof/>
        </w:rPr>
      </w:pPr>
    </w:p>
    <w:p w14:paraId="68AC3CDF" w14:textId="45997DE8" w:rsidR="00A65075" w:rsidRDefault="00A65075" w:rsidP="00A65075">
      <w:pPr>
        <w:widowControl w:val="0"/>
        <w:autoSpaceDE w:val="0"/>
        <w:autoSpaceDN w:val="0"/>
        <w:adjustRightInd w:val="0"/>
        <w:rPr>
          <w:rFonts w:ascii="Calibri" w:hAnsi="Calibri" w:cs="Calibri"/>
          <w:noProof/>
        </w:rPr>
      </w:pPr>
      <w:r w:rsidRPr="00A65075">
        <w:rPr>
          <w:rFonts w:ascii="Calibri" w:hAnsi="Calibri" w:cs="Calibri"/>
          <w:noProof/>
        </w:rPr>
        <w:t xml:space="preserve">Frankowska, A., Rivera, X. S., Bridle, S., Kluczkovski, A. M. R. G., Tereza da Silva, J., Martins, C. A., Rauber, F., Levy, R. B., Cook, J., and Reynolds, C. (2020) Impacts of home cooking methods and appliances on the GHG emissions of food. </w:t>
      </w:r>
      <w:r w:rsidRPr="00A65075">
        <w:rPr>
          <w:rFonts w:ascii="Calibri" w:hAnsi="Calibri" w:cs="Calibri"/>
          <w:i/>
          <w:iCs/>
          <w:noProof/>
        </w:rPr>
        <w:t>Nature Food</w:t>
      </w:r>
      <w:r w:rsidRPr="00A65075">
        <w:rPr>
          <w:rFonts w:ascii="Calibri" w:hAnsi="Calibri" w:cs="Calibri"/>
          <w:noProof/>
        </w:rPr>
        <w:t xml:space="preserve"> 1(12): 787–791.</w:t>
      </w:r>
    </w:p>
    <w:p w14:paraId="2C800E04" w14:textId="77777777" w:rsidR="00820AE3" w:rsidRPr="00A65075" w:rsidRDefault="00820AE3" w:rsidP="00A65075">
      <w:pPr>
        <w:widowControl w:val="0"/>
        <w:autoSpaceDE w:val="0"/>
        <w:autoSpaceDN w:val="0"/>
        <w:adjustRightInd w:val="0"/>
        <w:rPr>
          <w:rFonts w:ascii="Calibri" w:hAnsi="Calibri" w:cs="Calibri"/>
          <w:noProof/>
        </w:rPr>
      </w:pPr>
    </w:p>
    <w:p w14:paraId="32A81AF8" w14:textId="47A67609" w:rsidR="00A65075" w:rsidRDefault="00A65075" w:rsidP="00A65075">
      <w:pPr>
        <w:widowControl w:val="0"/>
        <w:autoSpaceDE w:val="0"/>
        <w:autoSpaceDN w:val="0"/>
        <w:adjustRightInd w:val="0"/>
        <w:rPr>
          <w:rFonts w:ascii="Calibri" w:hAnsi="Calibri" w:cs="Calibri"/>
          <w:noProof/>
        </w:rPr>
      </w:pPr>
      <w:r w:rsidRPr="00A65075">
        <w:rPr>
          <w:rFonts w:ascii="Calibri" w:hAnsi="Calibri" w:cs="Calibri"/>
          <w:noProof/>
        </w:rPr>
        <w:t xml:space="preserve">Gosalvitr, P., Cuéllar-Franca, R. M., Smith, R., and Azapagic, A. (2021) Integrating process modelling and sustainability assessment to improve the environmental and economic sustainability in the cheese industry. </w:t>
      </w:r>
      <w:r w:rsidRPr="00A65075">
        <w:rPr>
          <w:rFonts w:ascii="Calibri" w:hAnsi="Calibri" w:cs="Calibri"/>
          <w:i/>
          <w:iCs/>
          <w:noProof/>
        </w:rPr>
        <w:t>Sustainable Production and Consumption</w:t>
      </w:r>
      <w:r w:rsidRPr="00A65075">
        <w:rPr>
          <w:rFonts w:ascii="Calibri" w:hAnsi="Calibri" w:cs="Calibri"/>
          <w:noProof/>
        </w:rPr>
        <w:t xml:space="preserve"> 28(2021): 969–986.</w:t>
      </w:r>
    </w:p>
    <w:p w14:paraId="580B1527" w14:textId="77777777" w:rsidR="00820AE3" w:rsidRPr="00A65075" w:rsidRDefault="00820AE3" w:rsidP="00A65075">
      <w:pPr>
        <w:widowControl w:val="0"/>
        <w:autoSpaceDE w:val="0"/>
        <w:autoSpaceDN w:val="0"/>
        <w:adjustRightInd w:val="0"/>
        <w:rPr>
          <w:rFonts w:ascii="Calibri" w:hAnsi="Calibri" w:cs="Calibri"/>
          <w:noProof/>
        </w:rPr>
      </w:pPr>
    </w:p>
    <w:p w14:paraId="761F5B68" w14:textId="3C3769DC" w:rsidR="00A65075" w:rsidRDefault="00A65075" w:rsidP="00A65075">
      <w:pPr>
        <w:widowControl w:val="0"/>
        <w:autoSpaceDE w:val="0"/>
        <w:autoSpaceDN w:val="0"/>
        <w:adjustRightInd w:val="0"/>
        <w:rPr>
          <w:rFonts w:ascii="Calibri" w:hAnsi="Calibri" w:cs="Calibri"/>
          <w:noProof/>
        </w:rPr>
      </w:pPr>
      <w:r w:rsidRPr="00A65075">
        <w:rPr>
          <w:rFonts w:ascii="Calibri" w:hAnsi="Calibri" w:cs="Calibri"/>
          <w:noProof/>
        </w:rPr>
        <w:t xml:space="preserve">Guillard, V., Gaucel, S., Fornaciari, C., Angellier-Coussy, H., Buche, P., and Gontard, N. (2018) The Next Generation of Sustainable Food Packaging to Preserve Our Environment in a Circular Economy Context. </w:t>
      </w:r>
      <w:r w:rsidRPr="00A65075">
        <w:rPr>
          <w:rFonts w:ascii="Calibri" w:hAnsi="Calibri" w:cs="Calibri"/>
          <w:i/>
          <w:iCs/>
          <w:noProof/>
        </w:rPr>
        <w:t>Frontiers in Nutrition</w:t>
      </w:r>
      <w:r w:rsidRPr="00A65075">
        <w:rPr>
          <w:rFonts w:ascii="Calibri" w:hAnsi="Calibri" w:cs="Calibri"/>
          <w:noProof/>
        </w:rPr>
        <w:t xml:space="preserve"> 5(December): 1–13.</w:t>
      </w:r>
    </w:p>
    <w:p w14:paraId="34E4FDF4" w14:textId="77777777" w:rsidR="00820AE3" w:rsidRPr="00A65075" w:rsidRDefault="00820AE3" w:rsidP="00A65075">
      <w:pPr>
        <w:widowControl w:val="0"/>
        <w:autoSpaceDE w:val="0"/>
        <w:autoSpaceDN w:val="0"/>
        <w:adjustRightInd w:val="0"/>
        <w:rPr>
          <w:rFonts w:ascii="Calibri" w:hAnsi="Calibri" w:cs="Calibri"/>
          <w:noProof/>
        </w:rPr>
      </w:pPr>
    </w:p>
    <w:p w14:paraId="2C029147" w14:textId="4FEF5C19" w:rsidR="00A65075" w:rsidRDefault="00A65075" w:rsidP="00A65075">
      <w:pPr>
        <w:widowControl w:val="0"/>
        <w:autoSpaceDE w:val="0"/>
        <w:autoSpaceDN w:val="0"/>
        <w:adjustRightInd w:val="0"/>
        <w:rPr>
          <w:rFonts w:ascii="Calibri" w:hAnsi="Calibri" w:cs="Calibri"/>
          <w:noProof/>
        </w:rPr>
      </w:pPr>
      <w:r w:rsidRPr="00A65075">
        <w:rPr>
          <w:rFonts w:ascii="Calibri" w:hAnsi="Calibri" w:cs="Calibri"/>
          <w:noProof/>
        </w:rPr>
        <w:t xml:space="preserve">Leinonen, I., Williams, A. G., Wiseman, J., Guy, J., and Kyriazakis, I. (2012) Predicting the environmental impacts of chicken systems in the united kingdom through a life cycle assessment: Egg production systems. </w:t>
      </w:r>
      <w:r w:rsidRPr="00A65075">
        <w:rPr>
          <w:rFonts w:ascii="Calibri" w:hAnsi="Calibri" w:cs="Calibri"/>
          <w:i/>
          <w:iCs/>
          <w:noProof/>
        </w:rPr>
        <w:t>Poultry Science</w:t>
      </w:r>
      <w:r w:rsidRPr="00A65075">
        <w:rPr>
          <w:rFonts w:ascii="Calibri" w:hAnsi="Calibri" w:cs="Calibri"/>
          <w:noProof/>
        </w:rPr>
        <w:t xml:space="preserve"> 91(1): 26–40.</w:t>
      </w:r>
    </w:p>
    <w:p w14:paraId="2CACF87C" w14:textId="77777777" w:rsidR="00820AE3" w:rsidRPr="00A65075" w:rsidRDefault="00820AE3" w:rsidP="00A65075">
      <w:pPr>
        <w:widowControl w:val="0"/>
        <w:autoSpaceDE w:val="0"/>
        <w:autoSpaceDN w:val="0"/>
        <w:adjustRightInd w:val="0"/>
        <w:rPr>
          <w:rFonts w:ascii="Calibri" w:hAnsi="Calibri" w:cs="Calibri"/>
          <w:noProof/>
        </w:rPr>
      </w:pPr>
    </w:p>
    <w:p w14:paraId="798C2B3A" w14:textId="02C578E1" w:rsidR="00A65075" w:rsidRDefault="00A65075" w:rsidP="00A65075">
      <w:pPr>
        <w:widowControl w:val="0"/>
        <w:autoSpaceDE w:val="0"/>
        <w:autoSpaceDN w:val="0"/>
        <w:adjustRightInd w:val="0"/>
        <w:rPr>
          <w:rFonts w:ascii="Calibri" w:hAnsi="Calibri" w:cs="Calibri"/>
          <w:noProof/>
        </w:rPr>
      </w:pPr>
      <w:r w:rsidRPr="00A65075">
        <w:rPr>
          <w:rFonts w:ascii="Calibri" w:hAnsi="Calibri" w:cs="Calibri"/>
          <w:noProof/>
        </w:rPr>
        <w:t xml:space="preserve">Lesschen, J. P., van den Berg, M., Westhoek, H. J., Witzke, H. P., and Oenema, O. (2011) Greenhouse gas emission profiles of European livestock sectors. </w:t>
      </w:r>
      <w:r w:rsidRPr="00A65075">
        <w:rPr>
          <w:rFonts w:ascii="Calibri" w:hAnsi="Calibri" w:cs="Calibri"/>
          <w:i/>
          <w:iCs/>
          <w:noProof/>
        </w:rPr>
        <w:t>Animal Feed Science and Technology</w:t>
      </w:r>
      <w:r w:rsidRPr="00A65075">
        <w:rPr>
          <w:rFonts w:ascii="Calibri" w:hAnsi="Calibri" w:cs="Calibri"/>
          <w:noProof/>
        </w:rPr>
        <w:t xml:space="preserve"> 166–167: 16–28.</w:t>
      </w:r>
    </w:p>
    <w:p w14:paraId="6CBAFC51" w14:textId="77777777" w:rsidR="00820AE3" w:rsidRPr="00A65075" w:rsidRDefault="00820AE3" w:rsidP="00A65075">
      <w:pPr>
        <w:widowControl w:val="0"/>
        <w:autoSpaceDE w:val="0"/>
        <w:autoSpaceDN w:val="0"/>
        <w:adjustRightInd w:val="0"/>
        <w:rPr>
          <w:rFonts w:ascii="Calibri" w:hAnsi="Calibri" w:cs="Calibri"/>
          <w:noProof/>
        </w:rPr>
      </w:pPr>
    </w:p>
    <w:p w14:paraId="1163597E" w14:textId="5C6EB28D" w:rsidR="00A65075" w:rsidRDefault="00A65075" w:rsidP="00A65075">
      <w:pPr>
        <w:widowControl w:val="0"/>
        <w:autoSpaceDE w:val="0"/>
        <w:autoSpaceDN w:val="0"/>
        <w:adjustRightInd w:val="0"/>
        <w:rPr>
          <w:rFonts w:ascii="Calibri" w:hAnsi="Calibri" w:cs="Calibri"/>
          <w:noProof/>
        </w:rPr>
      </w:pPr>
      <w:r w:rsidRPr="00A65075">
        <w:rPr>
          <w:rFonts w:ascii="Calibri" w:hAnsi="Calibri" w:cs="Calibri"/>
          <w:noProof/>
        </w:rPr>
        <w:t xml:space="preserve">March, M. D., Hargreaves, P. R., Sykes, A. J., and Rees, R. M. (2021) Effect of Nutritional Variation and LCA Methodology on the Carbon Footprint of Milk Production From Holstein Friesian Dairy Cows. </w:t>
      </w:r>
      <w:r w:rsidRPr="00A65075">
        <w:rPr>
          <w:rFonts w:ascii="Calibri" w:hAnsi="Calibri" w:cs="Calibri"/>
          <w:i/>
          <w:iCs/>
          <w:noProof/>
        </w:rPr>
        <w:t>Frontiers in Sustainable Food Systems</w:t>
      </w:r>
      <w:r w:rsidRPr="00A65075">
        <w:rPr>
          <w:rFonts w:ascii="Calibri" w:hAnsi="Calibri" w:cs="Calibri"/>
          <w:noProof/>
        </w:rPr>
        <w:t xml:space="preserve"> 5(April): 1–16.</w:t>
      </w:r>
    </w:p>
    <w:p w14:paraId="1DC4B732" w14:textId="77777777" w:rsidR="00820AE3" w:rsidRPr="00A65075" w:rsidRDefault="00820AE3" w:rsidP="00A65075">
      <w:pPr>
        <w:widowControl w:val="0"/>
        <w:autoSpaceDE w:val="0"/>
        <w:autoSpaceDN w:val="0"/>
        <w:adjustRightInd w:val="0"/>
        <w:rPr>
          <w:rFonts w:ascii="Calibri" w:hAnsi="Calibri" w:cs="Calibri"/>
          <w:noProof/>
        </w:rPr>
      </w:pPr>
    </w:p>
    <w:p w14:paraId="2B6CEF59" w14:textId="1EB4C931" w:rsidR="00A65075" w:rsidRDefault="00A65075" w:rsidP="00A65075">
      <w:pPr>
        <w:widowControl w:val="0"/>
        <w:autoSpaceDE w:val="0"/>
        <w:autoSpaceDN w:val="0"/>
        <w:adjustRightInd w:val="0"/>
        <w:rPr>
          <w:rFonts w:ascii="Calibri" w:hAnsi="Calibri" w:cs="Calibri"/>
          <w:noProof/>
        </w:rPr>
      </w:pPr>
      <w:r w:rsidRPr="00A65075">
        <w:rPr>
          <w:rFonts w:ascii="Calibri" w:hAnsi="Calibri" w:cs="Calibri"/>
          <w:noProof/>
        </w:rPr>
        <w:t xml:space="preserve">Mouron, P., Willersinn, C., Möbius, S., and Lansche, J. (2016) Environmental profile of the swiss supply chain for French fries: Effects of food loss reduction, loss treatments and process modifications. </w:t>
      </w:r>
      <w:r w:rsidRPr="00A65075">
        <w:rPr>
          <w:rFonts w:ascii="Calibri" w:hAnsi="Calibri" w:cs="Calibri"/>
          <w:i/>
          <w:iCs/>
          <w:noProof/>
        </w:rPr>
        <w:t>Sustainability (Switzerland)</w:t>
      </w:r>
      <w:r w:rsidRPr="00A65075">
        <w:rPr>
          <w:rFonts w:ascii="Calibri" w:hAnsi="Calibri" w:cs="Calibri"/>
          <w:noProof/>
        </w:rPr>
        <w:t xml:space="preserve"> 8(12).</w:t>
      </w:r>
    </w:p>
    <w:p w14:paraId="18970FFB" w14:textId="77777777" w:rsidR="00820AE3" w:rsidRPr="00A65075" w:rsidRDefault="00820AE3" w:rsidP="00A65075">
      <w:pPr>
        <w:widowControl w:val="0"/>
        <w:autoSpaceDE w:val="0"/>
        <w:autoSpaceDN w:val="0"/>
        <w:adjustRightInd w:val="0"/>
        <w:rPr>
          <w:rFonts w:ascii="Calibri" w:hAnsi="Calibri" w:cs="Calibri"/>
          <w:noProof/>
        </w:rPr>
      </w:pPr>
    </w:p>
    <w:p w14:paraId="0D26E222" w14:textId="764CC5FB" w:rsidR="00A65075" w:rsidRDefault="00A65075" w:rsidP="00A65075">
      <w:pPr>
        <w:widowControl w:val="0"/>
        <w:autoSpaceDE w:val="0"/>
        <w:autoSpaceDN w:val="0"/>
        <w:adjustRightInd w:val="0"/>
        <w:rPr>
          <w:rFonts w:ascii="Calibri" w:hAnsi="Calibri" w:cs="Calibri"/>
          <w:noProof/>
        </w:rPr>
      </w:pPr>
      <w:r w:rsidRPr="00A65075">
        <w:rPr>
          <w:rFonts w:ascii="Calibri" w:hAnsi="Calibri" w:cs="Calibri"/>
          <w:noProof/>
        </w:rPr>
        <w:t xml:space="preserve">Notarnicola, B., Sala, S., Anton, A., McLaren, S. J., Saouter, E., and Sonesson, U. (2017) The role of life cycle assessment in supporting sustainable agri-food systems: A review of the challenges. </w:t>
      </w:r>
      <w:r w:rsidRPr="00A65075">
        <w:rPr>
          <w:rFonts w:ascii="Calibri" w:hAnsi="Calibri" w:cs="Calibri"/>
          <w:i/>
          <w:iCs/>
          <w:noProof/>
        </w:rPr>
        <w:t>Journal of Cleaner Production</w:t>
      </w:r>
      <w:r w:rsidRPr="00A65075">
        <w:rPr>
          <w:rFonts w:ascii="Calibri" w:hAnsi="Calibri" w:cs="Calibri"/>
          <w:noProof/>
        </w:rPr>
        <w:t xml:space="preserve"> 140: 399–409.</w:t>
      </w:r>
    </w:p>
    <w:p w14:paraId="7A54180E" w14:textId="77777777" w:rsidR="00820AE3" w:rsidRPr="00A65075" w:rsidRDefault="00820AE3" w:rsidP="00A65075">
      <w:pPr>
        <w:widowControl w:val="0"/>
        <w:autoSpaceDE w:val="0"/>
        <w:autoSpaceDN w:val="0"/>
        <w:adjustRightInd w:val="0"/>
        <w:rPr>
          <w:rFonts w:ascii="Calibri" w:hAnsi="Calibri" w:cs="Calibri"/>
          <w:noProof/>
        </w:rPr>
      </w:pPr>
    </w:p>
    <w:p w14:paraId="27BDD9B1" w14:textId="072BC441" w:rsidR="00A65075" w:rsidRDefault="00A65075" w:rsidP="00A65075">
      <w:pPr>
        <w:widowControl w:val="0"/>
        <w:autoSpaceDE w:val="0"/>
        <w:autoSpaceDN w:val="0"/>
        <w:adjustRightInd w:val="0"/>
        <w:rPr>
          <w:rFonts w:ascii="Calibri" w:hAnsi="Calibri" w:cs="Calibri"/>
          <w:noProof/>
        </w:rPr>
      </w:pPr>
      <w:r w:rsidRPr="00A65075">
        <w:rPr>
          <w:rFonts w:ascii="Calibri" w:hAnsi="Calibri" w:cs="Calibri"/>
          <w:noProof/>
        </w:rPr>
        <w:t xml:space="preserve">Parker, R. W. R., Blanchard, J. L., Gardner, C., Green, B. S., Hartmann, K., Tyedmers, P. H., and Watson, R. A. (2018) Fuel use and greenhouse gas emissions of world fisheries. </w:t>
      </w:r>
      <w:r w:rsidRPr="00A65075">
        <w:rPr>
          <w:rFonts w:ascii="Calibri" w:hAnsi="Calibri" w:cs="Calibri"/>
          <w:i/>
          <w:iCs/>
          <w:noProof/>
        </w:rPr>
        <w:t>Nature Climate Change</w:t>
      </w:r>
      <w:r w:rsidRPr="00A65075">
        <w:rPr>
          <w:rFonts w:ascii="Calibri" w:hAnsi="Calibri" w:cs="Calibri"/>
          <w:noProof/>
        </w:rPr>
        <w:t xml:space="preserve"> 8(4): 333–337.</w:t>
      </w:r>
    </w:p>
    <w:p w14:paraId="3514AC22" w14:textId="77777777" w:rsidR="00820AE3" w:rsidRPr="00A65075" w:rsidRDefault="00820AE3" w:rsidP="00A65075">
      <w:pPr>
        <w:widowControl w:val="0"/>
        <w:autoSpaceDE w:val="0"/>
        <w:autoSpaceDN w:val="0"/>
        <w:adjustRightInd w:val="0"/>
        <w:rPr>
          <w:rFonts w:ascii="Calibri" w:hAnsi="Calibri" w:cs="Calibri"/>
          <w:noProof/>
        </w:rPr>
      </w:pPr>
    </w:p>
    <w:p w14:paraId="39551CA4" w14:textId="751C68DE" w:rsidR="00A65075" w:rsidRDefault="00A65075" w:rsidP="00A65075">
      <w:pPr>
        <w:widowControl w:val="0"/>
        <w:autoSpaceDE w:val="0"/>
        <w:autoSpaceDN w:val="0"/>
        <w:adjustRightInd w:val="0"/>
        <w:rPr>
          <w:rFonts w:ascii="Calibri" w:hAnsi="Calibri" w:cs="Calibri"/>
          <w:noProof/>
        </w:rPr>
      </w:pPr>
      <w:r w:rsidRPr="00A65075">
        <w:rPr>
          <w:rFonts w:ascii="Calibri" w:hAnsi="Calibri" w:cs="Calibri"/>
          <w:noProof/>
        </w:rPr>
        <w:t xml:space="preserve">Patterson, R. L. (2011) </w:t>
      </w:r>
      <w:r w:rsidRPr="00A65075">
        <w:rPr>
          <w:rFonts w:ascii="Calibri" w:hAnsi="Calibri" w:cs="Calibri"/>
          <w:i/>
          <w:iCs/>
          <w:noProof/>
        </w:rPr>
        <w:t>Description, operation and production of the south pole food growth chamber</w:t>
      </w:r>
      <w:r w:rsidRPr="00A65075">
        <w:rPr>
          <w:rFonts w:ascii="Calibri" w:hAnsi="Calibri" w:cs="Calibri"/>
          <w:noProof/>
        </w:rPr>
        <w:t>. University of Arizona doi:10.17660/ActaHortic.2012.952.75.</w:t>
      </w:r>
    </w:p>
    <w:p w14:paraId="5DF008A7" w14:textId="5C88E02F" w:rsidR="00820AE3" w:rsidRDefault="00820AE3" w:rsidP="00A65075">
      <w:pPr>
        <w:widowControl w:val="0"/>
        <w:autoSpaceDE w:val="0"/>
        <w:autoSpaceDN w:val="0"/>
        <w:adjustRightInd w:val="0"/>
        <w:rPr>
          <w:rFonts w:ascii="Calibri" w:hAnsi="Calibri" w:cs="Calibri"/>
          <w:noProof/>
        </w:rPr>
      </w:pPr>
    </w:p>
    <w:p w14:paraId="0A0D4C09" w14:textId="77777777" w:rsidR="00820AE3" w:rsidRPr="00A65075" w:rsidRDefault="00820AE3" w:rsidP="00A65075">
      <w:pPr>
        <w:widowControl w:val="0"/>
        <w:autoSpaceDE w:val="0"/>
        <w:autoSpaceDN w:val="0"/>
        <w:adjustRightInd w:val="0"/>
        <w:rPr>
          <w:rFonts w:ascii="Calibri" w:hAnsi="Calibri" w:cs="Calibri"/>
          <w:noProof/>
        </w:rPr>
      </w:pPr>
    </w:p>
    <w:p w14:paraId="1138820B" w14:textId="3B2AAA65" w:rsidR="00A65075" w:rsidRDefault="00A65075" w:rsidP="00A65075">
      <w:pPr>
        <w:widowControl w:val="0"/>
        <w:autoSpaceDE w:val="0"/>
        <w:autoSpaceDN w:val="0"/>
        <w:adjustRightInd w:val="0"/>
        <w:rPr>
          <w:rFonts w:ascii="Calibri" w:hAnsi="Calibri" w:cs="Calibri"/>
          <w:noProof/>
        </w:rPr>
      </w:pPr>
      <w:r w:rsidRPr="00A65075">
        <w:rPr>
          <w:rFonts w:ascii="Calibri" w:hAnsi="Calibri" w:cs="Calibri"/>
          <w:noProof/>
        </w:rPr>
        <w:lastRenderedPageBreak/>
        <w:t xml:space="preserve">Ponsioen, T., and Blonk, H. (2011) </w:t>
      </w:r>
      <w:r w:rsidRPr="00A65075">
        <w:rPr>
          <w:rFonts w:ascii="Calibri" w:hAnsi="Calibri" w:cs="Calibri"/>
          <w:i/>
          <w:iCs/>
          <w:noProof/>
        </w:rPr>
        <w:t>Case studies for more insight into the methodology and composition of carbon footprints of table potatoes and chips</w:t>
      </w:r>
      <w:r w:rsidRPr="00A65075">
        <w:rPr>
          <w:rFonts w:ascii="Calibri" w:hAnsi="Calibri" w:cs="Calibri"/>
          <w:noProof/>
        </w:rPr>
        <w:t>.</w:t>
      </w:r>
    </w:p>
    <w:p w14:paraId="6ED7B636" w14:textId="77777777" w:rsidR="00820AE3" w:rsidRPr="00A65075" w:rsidRDefault="00820AE3" w:rsidP="00A65075">
      <w:pPr>
        <w:widowControl w:val="0"/>
        <w:autoSpaceDE w:val="0"/>
        <w:autoSpaceDN w:val="0"/>
        <w:adjustRightInd w:val="0"/>
        <w:rPr>
          <w:rFonts w:ascii="Calibri" w:hAnsi="Calibri" w:cs="Calibri"/>
          <w:noProof/>
        </w:rPr>
      </w:pPr>
    </w:p>
    <w:p w14:paraId="4FA89BA9" w14:textId="4EFCA9C0" w:rsidR="00820AE3" w:rsidRDefault="00A65075" w:rsidP="00A65075">
      <w:pPr>
        <w:widowControl w:val="0"/>
        <w:autoSpaceDE w:val="0"/>
        <w:autoSpaceDN w:val="0"/>
        <w:adjustRightInd w:val="0"/>
        <w:rPr>
          <w:rFonts w:ascii="Calibri" w:hAnsi="Calibri" w:cs="Calibri"/>
          <w:noProof/>
        </w:rPr>
      </w:pPr>
      <w:r w:rsidRPr="00A65075">
        <w:rPr>
          <w:rFonts w:ascii="Calibri" w:hAnsi="Calibri" w:cs="Calibri"/>
          <w:noProof/>
        </w:rPr>
        <w:t xml:space="preserve">Poore, J., and Nemecek, T. (2018) Reducing food’s environmental impacts through producers and consumers. </w:t>
      </w:r>
      <w:r w:rsidRPr="00A65075">
        <w:rPr>
          <w:rFonts w:ascii="Calibri" w:hAnsi="Calibri" w:cs="Calibri"/>
          <w:i/>
          <w:iCs/>
          <w:noProof/>
        </w:rPr>
        <w:t>Science</w:t>
      </w:r>
      <w:r w:rsidRPr="00A65075">
        <w:rPr>
          <w:rFonts w:ascii="Calibri" w:hAnsi="Calibri" w:cs="Calibri"/>
          <w:noProof/>
        </w:rPr>
        <w:t xml:space="preserve"> 360(6392): 987–992.</w:t>
      </w:r>
    </w:p>
    <w:p w14:paraId="4E090F01" w14:textId="77777777" w:rsidR="00820AE3" w:rsidRPr="00A65075" w:rsidRDefault="00820AE3" w:rsidP="00A65075">
      <w:pPr>
        <w:widowControl w:val="0"/>
        <w:autoSpaceDE w:val="0"/>
        <w:autoSpaceDN w:val="0"/>
        <w:adjustRightInd w:val="0"/>
        <w:rPr>
          <w:rFonts w:ascii="Calibri" w:hAnsi="Calibri" w:cs="Calibri"/>
          <w:noProof/>
        </w:rPr>
      </w:pPr>
    </w:p>
    <w:p w14:paraId="4C8CF300" w14:textId="4C91748D" w:rsidR="00A65075" w:rsidRDefault="00A65075" w:rsidP="00A65075">
      <w:pPr>
        <w:widowControl w:val="0"/>
        <w:autoSpaceDE w:val="0"/>
        <w:autoSpaceDN w:val="0"/>
        <w:adjustRightInd w:val="0"/>
        <w:rPr>
          <w:rFonts w:ascii="Calibri" w:hAnsi="Calibri" w:cs="Calibri"/>
          <w:noProof/>
        </w:rPr>
      </w:pPr>
      <w:r w:rsidRPr="00A65075">
        <w:rPr>
          <w:rFonts w:ascii="Calibri" w:hAnsi="Calibri" w:cs="Calibri"/>
          <w:noProof/>
        </w:rPr>
        <w:t xml:space="preserve">Rezaei, J., Papakonstantinou, A., Tavasszy, L., Pesch, U., and Kana, A. (2019) Sustainable product-package design in a food supply chain: A multi-criteria life cycle approach. </w:t>
      </w:r>
      <w:r w:rsidRPr="00A65075">
        <w:rPr>
          <w:rFonts w:ascii="Calibri" w:hAnsi="Calibri" w:cs="Calibri"/>
          <w:i/>
          <w:iCs/>
          <w:noProof/>
        </w:rPr>
        <w:t>Packaging Technology and Science</w:t>
      </w:r>
      <w:r w:rsidRPr="00A65075">
        <w:rPr>
          <w:rFonts w:ascii="Calibri" w:hAnsi="Calibri" w:cs="Calibri"/>
          <w:noProof/>
        </w:rPr>
        <w:t xml:space="preserve"> 32(2): 85–101.</w:t>
      </w:r>
    </w:p>
    <w:p w14:paraId="0331213D" w14:textId="77777777" w:rsidR="00820AE3" w:rsidRPr="00A65075" w:rsidRDefault="00820AE3" w:rsidP="00A65075">
      <w:pPr>
        <w:widowControl w:val="0"/>
        <w:autoSpaceDE w:val="0"/>
        <w:autoSpaceDN w:val="0"/>
        <w:adjustRightInd w:val="0"/>
        <w:rPr>
          <w:rFonts w:ascii="Calibri" w:hAnsi="Calibri" w:cs="Calibri"/>
          <w:noProof/>
        </w:rPr>
      </w:pPr>
    </w:p>
    <w:p w14:paraId="5653136D" w14:textId="0ED4D6BD" w:rsidR="00A65075" w:rsidRDefault="00A65075" w:rsidP="00A65075">
      <w:pPr>
        <w:widowControl w:val="0"/>
        <w:autoSpaceDE w:val="0"/>
        <w:autoSpaceDN w:val="0"/>
        <w:adjustRightInd w:val="0"/>
        <w:rPr>
          <w:rFonts w:ascii="Calibri" w:hAnsi="Calibri" w:cs="Calibri"/>
          <w:noProof/>
        </w:rPr>
      </w:pPr>
      <w:r w:rsidRPr="00A65075">
        <w:rPr>
          <w:rFonts w:ascii="Calibri" w:hAnsi="Calibri" w:cs="Calibri"/>
          <w:noProof/>
        </w:rPr>
        <w:t xml:space="preserve">Roy, P., Nei, D., Orikasa, T., Xu, Q., Okadome, H., Nakamura, N., and Shiina, T. (2009) A review of life cycle assessment (LCA) on some food products. </w:t>
      </w:r>
      <w:r w:rsidRPr="00A65075">
        <w:rPr>
          <w:rFonts w:ascii="Calibri" w:hAnsi="Calibri" w:cs="Calibri"/>
          <w:i/>
          <w:iCs/>
          <w:noProof/>
        </w:rPr>
        <w:t>Journal of Food Engineering</w:t>
      </w:r>
      <w:r w:rsidRPr="00A65075">
        <w:rPr>
          <w:rFonts w:ascii="Calibri" w:hAnsi="Calibri" w:cs="Calibri"/>
          <w:noProof/>
        </w:rPr>
        <w:t xml:space="preserve"> 90(1): 1–10.</w:t>
      </w:r>
    </w:p>
    <w:p w14:paraId="163EBF45" w14:textId="77777777" w:rsidR="00820AE3" w:rsidRPr="00A65075" w:rsidRDefault="00820AE3" w:rsidP="00A65075">
      <w:pPr>
        <w:widowControl w:val="0"/>
        <w:autoSpaceDE w:val="0"/>
        <w:autoSpaceDN w:val="0"/>
        <w:adjustRightInd w:val="0"/>
        <w:rPr>
          <w:rFonts w:ascii="Calibri" w:hAnsi="Calibri" w:cs="Calibri"/>
          <w:noProof/>
        </w:rPr>
      </w:pPr>
    </w:p>
    <w:p w14:paraId="4C1D20ED" w14:textId="003C83CD" w:rsidR="00A65075" w:rsidRDefault="00A65075" w:rsidP="00A65075">
      <w:pPr>
        <w:widowControl w:val="0"/>
        <w:autoSpaceDE w:val="0"/>
        <w:autoSpaceDN w:val="0"/>
        <w:adjustRightInd w:val="0"/>
        <w:rPr>
          <w:rFonts w:ascii="Calibri" w:hAnsi="Calibri" w:cs="Calibri"/>
          <w:noProof/>
        </w:rPr>
      </w:pPr>
      <w:r w:rsidRPr="00A65075">
        <w:rPr>
          <w:rFonts w:ascii="Calibri" w:hAnsi="Calibri" w:cs="Calibri"/>
          <w:noProof/>
        </w:rPr>
        <w:t xml:space="preserve">Rugani, B., Vázquez-Rowe, I., Benedetto, G., and Benetto, E. (2013) A comprehensive review of carbon footprint analysis as an extended environmental indicator in the wine sector. </w:t>
      </w:r>
      <w:r w:rsidRPr="00A65075">
        <w:rPr>
          <w:rFonts w:ascii="Calibri" w:hAnsi="Calibri" w:cs="Calibri"/>
          <w:i/>
          <w:iCs/>
          <w:noProof/>
        </w:rPr>
        <w:t>Journal of Cleaner Production</w:t>
      </w:r>
      <w:r w:rsidRPr="00A65075">
        <w:rPr>
          <w:rFonts w:ascii="Calibri" w:hAnsi="Calibri" w:cs="Calibri"/>
          <w:noProof/>
        </w:rPr>
        <w:t xml:space="preserve"> 54: 61–77.</w:t>
      </w:r>
    </w:p>
    <w:p w14:paraId="2C98F8C2" w14:textId="77777777" w:rsidR="00820AE3" w:rsidRPr="00A65075" w:rsidRDefault="00820AE3" w:rsidP="00A65075">
      <w:pPr>
        <w:widowControl w:val="0"/>
        <w:autoSpaceDE w:val="0"/>
        <w:autoSpaceDN w:val="0"/>
        <w:adjustRightInd w:val="0"/>
        <w:rPr>
          <w:rFonts w:ascii="Calibri" w:hAnsi="Calibri" w:cs="Calibri"/>
          <w:noProof/>
        </w:rPr>
      </w:pPr>
    </w:p>
    <w:p w14:paraId="14850642" w14:textId="038C078B" w:rsidR="00A65075" w:rsidRDefault="00A65075" w:rsidP="00A65075">
      <w:pPr>
        <w:widowControl w:val="0"/>
        <w:autoSpaceDE w:val="0"/>
        <w:autoSpaceDN w:val="0"/>
        <w:adjustRightInd w:val="0"/>
        <w:rPr>
          <w:rFonts w:ascii="Calibri" w:hAnsi="Calibri" w:cs="Calibri"/>
          <w:noProof/>
        </w:rPr>
      </w:pPr>
      <w:r w:rsidRPr="00A65075">
        <w:rPr>
          <w:rFonts w:ascii="Calibri" w:hAnsi="Calibri" w:cs="Calibri"/>
          <w:noProof/>
        </w:rPr>
        <w:t xml:space="preserve">Russell, D. A. M. (2014) Sustainable (food) packaging - an overview. </w:t>
      </w:r>
      <w:r w:rsidRPr="00A65075">
        <w:rPr>
          <w:rFonts w:ascii="Calibri" w:hAnsi="Calibri" w:cs="Calibri"/>
          <w:i/>
          <w:iCs/>
          <w:noProof/>
        </w:rPr>
        <w:t>Food Additives and Contaminants - Part A Chemistry, Analysis, Control, Exposure and Risk Assessment</w:t>
      </w:r>
      <w:r w:rsidRPr="00A65075">
        <w:rPr>
          <w:rFonts w:ascii="Calibri" w:hAnsi="Calibri" w:cs="Calibri"/>
          <w:noProof/>
        </w:rPr>
        <w:t xml:space="preserve"> 31(3): 396–401.</w:t>
      </w:r>
    </w:p>
    <w:p w14:paraId="2E0A11ED" w14:textId="77777777" w:rsidR="00820AE3" w:rsidRPr="00A65075" w:rsidRDefault="00820AE3" w:rsidP="00A65075">
      <w:pPr>
        <w:widowControl w:val="0"/>
        <w:autoSpaceDE w:val="0"/>
        <w:autoSpaceDN w:val="0"/>
        <w:adjustRightInd w:val="0"/>
        <w:rPr>
          <w:rFonts w:ascii="Calibri" w:hAnsi="Calibri" w:cs="Calibri"/>
          <w:noProof/>
        </w:rPr>
      </w:pPr>
    </w:p>
    <w:p w14:paraId="4E4DC381" w14:textId="535E6DF0" w:rsidR="00A65075" w:rsidRDefault="00A65075" w:rsidP="00A65075">
      <w:pPr>
        <w:widowControl w:val="0"/>
        <w:autoSpaceDE w:val="0"/>
        <w:autoSpaceDN w:val="0"/>
        <w:adjustRightInd w:val="0"/>
        <w:rPr>
          <w:rFonts w:ascii="Calibri" w:hAnsi="Calibri" w:cs="Calibri"/>
          <w:noProof/>
        </w:rPr>
      </w:pPr>
      <w:r w:rsidRPr="00A65075">
        <w:rPr>
          <w:rFonts w:ascii="Calibri" w:hAnsi="Calibri" w:cs="Calibri"/>
          <w:noProof/>
        </w:rPr>
        <w:t xml:space="preserve">Smetana, S., Mathys, A., Knoch, A., and Heinz, V. (2015) Meat alternatives: life cycle assessment of most known meat substitutes. </w:t>
      </w:r>
      <w:r w:rsidRPr="00A65075">
        <w:rPr>
          <w:rFonts w:ascii="Calibri" w:hAnsi="Calibri" w:cs="Calibri"/>
          <w:i/>
          <w:iCs/>
          <w:noProof/>
        </w:rPr>
        <w:t>International Journal of Life Cycle Assessment</w:t>
      </w:r>
      <w:r w:rsidRPr="00A65075">
        <w:rPr>
          <w:rFonts w:ascii="Calibri" w:hAnsi="Calibri" w:cs="Calibri"/>
          <w:noProof/>
        </w:rPr>
        <w:t xml:space="preserve"> 20(9): 1254–1267.</w:t>
      </w:r>
    </w:p>
    <w:p w14:paraId="68AC7CE8" w14:textId="77777777" w:rsidR="00820AE3" w:rsidRPr="00A65075" w:rsidRDefault="00820AE3" w:rsidP="00A65075">
      <w:pPr>
        <w:widowControl w:val="0"/>
        <w:autoSpaceDE w:val="0"/>
        <w:autoSpaceDN w:val="0"/>
        <w:adjustRightInd w:val="0"/>
        <w:rPr>
          <w:rFonts w:ascii="Calibri" w:hAnsi="Calibri" w:cs="Calibri"/>
          <w:noProof/>
        </w:rPr>
      </w:pPr>
    </w:p>
    <w:p w14:paraId="1852082D" w14:textId="3C40BFA0" w:rsidR="00A65075" w:rsidRDefault="00A65075" w:rsidP="00A65075">
      <w:pPr>
        <w:widowControl w:val="0"/>
        <w:autoSpaceDE w:val="0"/>
        <w:autoSpaceDN w:val="0"/>
        <w:adjustRightInd w:val="0"/>
        <w:rPr>
          <w:rFonts w:ascii="Calibri" w:hAnsi="Calibri" w:cs="Calibri"/>
          <w:noProof/>
        </w:rPr>
      </w:pPr>
      <w:r w:rsidRPr="00A65075">
        <w:rPr>
          <w:rFonts w:ascii="Calibri" w:hAnsi="Calibri" w:cs="Calibri"/>
          <w:noProof/>
        </w:rPr>
        <w:t xml:space="preserve">Souza Filho, P. F., Andersson, D., Ferreira, J. A., and Taherzadeh, M. J. (2019) Mycoprotein: environmental impact and health aspects. </w:t>
      </w:r>
      <w:r w:rsidRPr="00A65075">
        <w:rPr>
          <w:rFonts w:ascii="Calibri" w:hAnsi="Calibri" w:cs="Calibri"/>
          <w:i/>
          <w:iCs/>
          <w:noProof/>
        </w:rPr>
        <w:t>World Journal of Microbiology and Biotechnology</w:t>
      </w:r>
      <w:r w:rsidRPr="00A65075">
        <w:rPr>
          <w:rFonts w:ascii="Calibri" w:hAnsi="Calibri" w:cs="Calibri"/>
          <w:noProof/>
        </w:rPr>
        <w:t xml:space="preserve"> 35(10): 1–8.</w:t>
      </w:r>
    </w:p>
    <w:p w14:paraId="1B0433D2" w14:textId="77777777" w:rsidR="00820AE3" w:rsidRPr="00A65075" w:rsidRDefault="00820AE3" w:rsidP="00A65075">
      <w:pPr>
        <w:widowControl w:val="0"/>
        <w:autoSpaceDE w:val="0"/>
        <w:autoSpaceDN w:val="0"/>
        <w:adjustRightInd w:val="0"/>
        <w:rPr>
          <w:rFonts w:ascii="Calibri" w:hAnsi="Calibri" w:cs="Calibri"/>
          <w:noProof/>
        </w:rPr>
      </w:pPr>
    </w:p>
    <w:p w14:paraId="1E1077CC" w14:textId="0B44B8D6" w:rsidR="00A65075" w:rsidRDefault="00A65075" w:rsidP="00A65075">
      <w:pPr>
        <w:widowControl w:val="0"/>
        <w:autoSpaceDE w:val="0"/>
        <w:autoSpaceDN w:val="0"/>
        <w:adjustRightInd w:val="0"/>
        <w:rPr>
          <w:rFonts w:ascii="Calibri" w:hAnsi="Calibri" w:cs="Calibri"/>
          <w:noProof/>
        </w:rPr>
      </w:pPr>
      <w:r w:rsidRPr="00A65075">
        <w:rPr>
          <w:rFonts w:ascii="Calibri" w:hAnsi="Calibri" w:cs="Calibri"/>
          <w:noProof/>
        </w:rPr>
        <w:t xml:space="preserve">Tesco (2012) </w:t>
      </w:r>
      <w:r w:rsidRPr="00A65075">
        <w:rPr>
          <w:rFonts w:ascii="Calibri" w:hAnsi="Calibri" w:cs="Calibri"/>
          <w:i/>
          <w:iCs/>
          <w:noProof/>
        </w:rPr>
        <w:t>Product Carbon Footprint Summary</w:t>
      </w:r>
      <w:r w:rsidRPr="00A65075">
        <w:rPr>
          <w:rFonts w:ascii="Calibri" w:hAnsi="Calibri" w:cs="Calibri"/>
          <w:noProof/>
        </w:rPr>
        <w:t>.</w:t>
      </w:r>
    </w:p>
    <w:p w14:paraId="6673B066" w14:textId="77777777" w:rsidR="00820AE3" w:rsidRPr="00A65075" w:rsidRDefault="00820AE3" w:rsidP="00A65075">
      <w:pPr>
        <w:widowControl w:val="0"/>
        <w:autoSpaceDE w:val="0"/>
        <w:autoSpaceDN w:val="0"/>
        <w:adjustRightInd w:val="0"/>
        <w:rPr>
          <w:rFonts w:ascii="Calibri" w:hAnsi="Calibri" w:cs="Calibri"/>
          <w:noProof/>
        </w:rPr>
      </w:pPr>
    </w:p>
    <w:p w14:paraId="78D09197" w14:textId="77777777" w:rsidR="00A65075" w:rsidRPr="00A65075" w:rsidRDefault="00A65075" w:rsidP="00A65075">
      <w:pPr>
        <w:widowControl w:val="0"/>
        <w:autoSpaceDE w:val="0"/>
        <w:autoSpaceDN w:val="0"/>
        <w:adjustRightInd w:val="0"/>
        <w:rPr>
          <w:rFonts w:ascii="Calibri" w:hAnsi="Calibri" w:cs="Calibri"/>
          <w:noProof/>
        </w:rPr>
      </w:pPr>
      <w:r w:rsidRPr="00A65075">
        <w:rPr>
          <w:rFonts w:ascii="Calibri" w:hAnsi="Calibri" w:cs="Calibri"/>
          <w:noProof/>
        </w:rPr>
        <w:t xml:space="preserve">The Carbon Trust (2021) </w:t>
      </w:r>
      <w:r w:rsidRPr="00A65075">
        <w:rPr>
          <w:rFonts w:ascii="Calibri" w:hAnsi="Calibri" w:cs="Calibri"/>
          <w:i/>
          <w:iCs/>
          <w:noProof/>
        </w:rPr>
        <w:t>Quorn Footprint Comparison Report</w:t>
      </w:r>
      <w:r w:rsidRPr="00A65075">
        <w:rPr>
          <w:rFonts w:ascii="Calibri" w:hAnsi="Calibri" w:cs="Calibri"/>
          <w:noProof/>
        </w:rPr>
        <w:t>.</w:t>
      </w:r>
    </w:p>
    <w:p w14:paraId="746E4ECE" w14:textId="77777777" w:rsidR="00A65075" w:rsidRPr="00A65075" w:rsidRDefault="00A65075" w:rsidP="00A65075">
      <w:pPr>
        <w:widowControl w:val="0"/>
        <w:autoSpaceDE w:val="0"/>
        <w:autoSpaceDN w:val="0"/>
        <w:adjustRightInd w:val="0"/>
        <w:rPr>
          <w:rFonts w:ascii="Calibri" w:hAnsi="Calibri" w:cs="Calibri"/>
          <w:noProof/>
        </w:rPr>
      </w:pPr>
      <w:r w:rsidRPr="00A65075">
        <w:rPr>
          <w:rFonts w:ascii="Calibri" w:hAnsi="Calibri" w:cs="Calibri"/>
          <w:noProof/>
        </w:rPr>
        <w:t>UN (/2021) United Nations Food Systems Summit. Accessed: 1st October 2021 &lt;https://www.un.org/en/food-systems-summit/summit. &gt;.</w:t>
      </w:r>
    </w:p>
    <w:p w14:paraId="72E4BD4E" w14:textId="46D225E7" w:rsidR="00182F8C" w:rsidRPr="00182F8C" w:rsidRDefault="00182F8C" w:rsidP="00A65075">
      <w:pPr>
        <w:widowControl w:val="0"/>
        <w:autoSpaceDE w:val="0"/>
        <w:autoSpaceDN w:val="0"/>
        <w:adjustRightInd w:val="0"/>
      </w:pPr>
      <w:r>
        <w:fldChar w:fldCharType="end"/>
      </w:r>
    </w:p>
    <w:sectPr w:rsidR="00182F8C" w:rsidRPr="00182F8C" w:rsidSect="000430E8">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DB35CF" w14:textId="77777777" w:rsidR="007202FF" w:rsidRDefault="007202FF" w:rsidP="00D808E8">
      <w:r>
        <w:separator/>
      </w:r>
    </w:p>
  </w:endnote>
  <w:endnote w:type="continuationSeparator" w:id="0">
    <w:p w14:paraId="5D54167E" w14:textId="77777777" w:rsidR="007202FF" w:rsidRDefault="007202FF" w:rsidP="00D808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94434428"/>
      <w:docPartObj>
        <w:docPartGallery w:val="Page Numbers (Bottom of Page)"/>
        <w:docPartUnique/>
      </w:docPartObj>
    </w:sdtPr>
    <w:sdtEndPr>
      <w:rPr>
        <w:rStyle w:val="PageNumber"/>
      </w:rPr>
    </w:sdtEndPr>
    <w:sdtContent>
      <w:p w14:paraId="1EAA89A4" w14:textId="328482E1" w:rsidR="00D808E8" w:rsidRDefault="00D808E8" w:rsidP="008779D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4BE2BFE" w14:textId="77777777" w:rsidR="00D808E8" w:rsidRDefault="00D808E8" w:rsidP="00D808E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47947379"/>
      <w:docPartObj>
        <w:docPartGallery w:val="Page Numbers (Bottom of Page)"/>
        <w:docPartUnique/>
      </w:docPartObj>
    </w:sdtPr>
    <w:sdtEndPr>
      <w:rPr>
        <w:rStyle w:val="PageNumber"/>
      </w:rPr>
    </w:sdtEndPr>
    <w:sdtContent>
      <w:p w14:paraId="3F2B1A3F" w14:textId="206C30DC" w:rsidR="00D808E8" w:rsidRDefault="00D808E8" w:rsidP="008779D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F843D28" w14:textId="77777777" w:rsidR="00D808E8" w:rsidRDefault="00D808E8" w:rsidP="00D808E8">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962319" w14:textId="77777777" w:rsidR="00ED269A" w:rsidRDefault="00ED26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40FE8E" w14:textId="77777777" w:rsidR="007202FF" w:rsidRDefault="007202FF" w:rsidP="00D808E8">
      <w:r>
        <w:separator/>
      </w:r>
    </w:p>
  </w:footnote>
  <w:footnote w:type="continuationSeparator" w:id="0">
    <w:p w14:paraId="40623175" w14:textId="77777777" w:rsidR="007202FF" w:rsidRDefault="007202FF" w:rsidP="00D808E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798BC1" w14:textId="4FC275E2" w:rsidR="00ED269A" w:rsidRDefault="00ED269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7A9600" w14:textId="723143BA" w:rsidR="00ED269A" w:rsidRDefault="00ED269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47AB0A" w14:textId="30A1F1B5" w:rsidR="00ED269A" w:rsidRDefault="00ED269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FE24DD"/>
    <w:multiLevelType w:val="multilevel"/>
    <w:tmpl w:val="07742F0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277D20AC"/>
    <w:multiLevelType w:val="hybridMultilevel"/>
    <w:tmpl w:val="356A6E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DFD55F9"/>
    <w:multiLevelType w:val="hybridMultilevel"/>
    <w:tmpl w:val="0A5CC382"/>
    <w:lvl w:ilvl="0" w:tplc="0809000F">
      <w:start w:val="1"/>
      <w:numFmt w:val="decimal"/>
      <w:lvlText w:val="%1."/>
      <w:lvlJc w:val="left"/>
      <w:pPr>
        <w:ind w:left="786" w:hanging="360"/>
      </w:p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3" w15:restartNumberingAfterBreak="0">
    <w:nsid w:val="444F4EC0"/>
    <w:multiLevelType w:val="multilevel"/>
    <w:tmpl w:val="38DCCAF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44930A39"/>
    <w:multiLevelType w:val="hybridMultilevel"/>
    <w:tmpl w:val="A330DC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9D4465D"/>
    <w:multiLevelType w:val="multilevel"/>
    <w:tmpl w:val="5E6A82DC"/>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
  </w:num>
  <w:num w:numId="2">
    <w:abstractNumId w:val="5"/>
  </w:num>
  <w:num w:numId="3">
    <w:abstractNumId w:val="0"/>
  </w:num>
  <w:num w:numId="4">
    <w:abstractNumId w:val="2"/>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68BC"/>
    <w:rsid w:val="00025E9F"/>
    <w:rsid w:val="000430E8"/>
    <w:rsid w:val="00060C4F"/>
    <w:rsid w:val="000643D5"/>
    <w:rsid w:val="00071B5C"/>
    <w:rsid w:val="00082F89"/>
    <w:rsid w:val="00090575"/>
    <w:rsid w:val="00097B5C"/>
    <w:rsid w:val="000A74B4"/>
    <w:rsid w:val="000B6D57"/>
    <w:rsid w:val="000C0A0E"/>
    <w:rsid w:val="00103720"/>
    <w:rsid w:val="00120A68"/>
    <w:rsid w:val="00134180"/>
    <w:rsid w:val="00145793"/>
    <w:rsid w:val="00164C31"/>
    <w:rsid w:val="001734E1"/>
    <w:rsid w:val="00182F8C"/>
    <w:rsid w:val="001E44BB"/>
    <w:rsid w:val="001E4972"/>
    <w:rsid w:val="001E774D"/>
    <w:rsid w:val="002168BC"/>
    <w:rsid w:val="002221F2"/>
    <w:rsid w:val="0022397B"/>
    <w:rsid w:val="00251B11"/>
    <w:rsid w:val="002650CA"/>
    <w:rsid w:val="002737D8"/>
    <w:rsid w:val="002868DF"/>
    <w:rsid w:val="002974BE"/>
    <w:rsid w:val="002E3A25"/>
    <w:rsid w:val="00301F30"/>
    <w:rsid w:val="00323D5B"/>
    <w:rsid w:val="00343640"/>
    <w:rsid w:val="00347866"/>
    <w:rsid w:val="003755BA"/>
    <w:rsid w:val="00381452"/>
    <w:rsid w:val="0039208E"/>
    <w:rsid w:val="003939BE"/>
    <w:rsid w:val="003B3BC0"/>
    <w:rsid w:val="003B74D9"/>
    <w:rsid w:val="003D265F"/>
    <w:rsid w:val="003F25D4"/>
    <w:rsid w:val="0040369E"/>
    <w:rsid w:val="00415DCC"/>
    <w:rsid w:val="00474031"/>
    <w:rsid w:val="00477F36"/>
    <w:rsid w:val="0049473F"/>
    <w:rsid w:val="004C5AA0"/>
    <w:rsid w:val="004C68F3"/>
    <w:rsid w:val="00510964"/>
    <w:rsid w:val="00530646"/>
    <w:rsid w:val="00551397"/>
    <w:rsid w:val="00563CB4"/>
    <w:rsid w:val="0056496E"/>
    <w:rsid w:val="005850E8"/>
    <w:rsid w:val="00592E55"/>
    <w:rsid w:val="005B379C"/>
    <w:rsid w:val="006551C7"/>
    <w:rsid w:val="00660136"/>
    <w:rsid w:val="006610AB"/>
    <w:rsid w:val="00691094"/>
    <w:rsid w:val="00691929"/>
    <w:rsid w:val="00692297"/>
    <w:rsid w:val="006936A2"/>
    <w:rsid w:val="00697353"/>
    <w:rsid w:val="006E7255"/>
    <w:rsid w:val="006F19FF"/>
    <w:rsid w:val="006F4317"/>
    <w:rsid w:val="00704C09"/>
    <w:rsid w:val="007120D6"/>
    <w:rsid w:val="007202FF"/>
    <w:rsid w:val="0075540F"/>
    <w:rsid w:val="00787DB5"/>
    <w:rsid w:val="0079051A"/>
    <w:rsid w:val="007925D2"/>
    <w:rsid w:val="007976D3"/>
    <w:rsid w:val="007A697C"/>
    <w:rsid w:val="007F01D1"/>
    <w:rsid w:val="007F070A"/>
    <w:rsid w:val="00807666"/>
    <w:rsid w:val="00820AE3"/>
    <w:rsid w:val="008B213E"/>
    <w:rsid w:val="008B57AD"/>
    <w:rsid w:val="008D6051"/>
    <w:rsid w:val="008E08CE"/>
    <w:rsid w:val="008E4733"/>
    <w:rsid w:val="00933DA2"/>
    <w:rsid w:val="00934A8D"/>
    <w:rsid w:val="00937427"/>
    <w:rsid w:val="00947949"/>
    <w:rsid w:val="00951D9B"/>
    <w:rsid w:val="0095448C"/>
    <w:rsid w:val="0095627B"/>
    <w:rsid w:val="00961E6B"/>
    <w:rsid w:val="0098226D"/>
    <w:rsid w:val="00993F37"/>
    <w:rsid w:val="009C5FE5"/>
    <w:rsid w:val="009F7D4A"/>
    <w:rsid w:val="00A06D9B"/>
    <w:rsid w:val="00A144E6"/>
    <w:rsid w:val="00A37930"/>
    <w:rsid w:val="00A45E38"/>
    <w:rsid w:val="00A53F45"/>
    <w:rsid w:val="00A55DFA"/>
    <w:rsid w:val="00A65075"/>
    <w:rsid w:val="00AB1303"/>
    <w:rsid w:val="00AE5264"/>
    <w:rsid w:val="00B26B67"/>
    <w:rsid w:val="00B2773B"/>
    <w:rsid w:val="00B52301"/>
    <w:rsid w:val="00BA291D"/>
    <w:rsid w:val="00BB634D"/>
    <w:rsid w:val="00BC43BE"/>
    <w:rsid w:val="00BD2B61"/>
    <w:rsid w:val="00C5210B"/>
    <w:rsid w:val="00C52528"/>
    <w:rsid w:val="00D04555"/>
    <w:rsid w:val="00D17E50"/>
    <w:rsid w:val="00D278F7"/>
    <w:rsid w:val="00D41B32"/>
    <w:rsid w:val="00D66950"/>
    <w:rsid w:val="00D747CF"/>
    <w:rsid w:val="00D808E8"/>
    <w:rsid w:val="00D968E0"/>
    <w:rsid w:val="00DB677C"/>
    <w:rsid w:val="00DE5101"/>
    <w:rsid w:val="00DE5A28"/>
    <w:rsid w:val="00DF3FAD"/>
    <w:rsid w:val="00DF5F91"/>
    <w:rsid w:val="00DF690F"/>
    <w:rsid w:val="00E12590"/>
    <w:rsid w:val="00E714CA"/>
    <w:rsid w:val="00EB2395"/>
    <w:rsid w:val="00ED269A"/>
    <w:rsid w:val="00ED64D2"/>
    <w:rsid w:val="00EF7CA2"/>
    <w:rsid w:val="00F02C35"/>
    <w:rsid w:val="00F06B33"/>
    <w:rsid w:val="00F11C0A"/>
    <w:rsid w:val="00F469AA"/>
    <w:rsid w:val="00F47AA9"/>
    <w:rsid w:val="00F77DEA"/>
    <w:rsid w:val="00F93CF9"/>
    <w:rsid w:val="00FB0D33"/>
    <w:rsid w:val="00FB16C2"/>
    <w:rsid w:val="00FB3EDA"/>
    <w:rsid w:val="00FC3819"/>
    <w:rsid w:val="00FF737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C317738"/>
  <w14:defaultImageDpi w14:val="300"/>
  <w15:chartTrackingRefBased/>
  <w15:docId w15:val="{4E391CAB-4F11-AE44-9923-FCFD5D3D7D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168BC"/>
  </w:style>
  <w:style w:type="paragraph" w:styleId="Heading1">
    <w:name w:val="heading 1"/>
    <w:basedOn w:val="Normal"/>
    <w:next w:val="Normal"/>
    <w:link w:val="Heading1Char"/>
    <w:uiPriority w:val="9"/>
    <w:qFormat/>
    <w:rsid w:val="00D278F7"/>
    <w:pPr>
      <w:keepNext/>
      <w:keepLines/>
      <w:numPr>
        <w:numId w:val="2"/>
      </w:numPr>
      <w:spacing w:before="240"/>
      <w:outlineLvl w:val="0"/>
    </w:pPr>
    <w:rPr>
      <w:rFonts w:eastAsiaTheme="majorEastAsia" w:cstheme="majorBidi"/>
      <w:b/>
      <w:bCs/>
      <w:color w:val="000000" w:themeColor="text1"/>
    </w:rPr>
  </w:style>
  <w:style w:type="paragraph" w:styleId="Heading2">
    <w:name w:val="heading 2"/>
    <w:basedOn w:val="Heading1"/>
    <w:next w:val="Normal"/>
    <w:link w:val="Heading2Char"/>
    <w:uiPriority w:val="9"/>
    <w:unhideWhenUsed/>
    <w:qFormat/>
    <w:rsid w:val="00D278F7"/>
    <w:pPr>
      <w:numPr>
        <w:ilvl w:val="1"/>
      </w:numPr>
      <w:ind w:left="432"/>
      <w:outlineLvl w:val="1"/>
    </w:pPr>
  </w:style>
  <w:style w:type="paragraph" w:styleId="Heading3">
    <w:name w:val="heading 3"/>
    <w:basedOn w:val="Heading1"/>
    <w:next w:val="Normal"/>
    <w:link w:val="Heading3Char"/>
    <w:uiPriority w:val="9"/>
    <w:unhideWhenUsed/>
    <w:qFormat/>
    <w:rsid w:val="00D278F7"/>
    <w:pPr>
      <w:numPr>
        <w:ilvl w:val="2"/>
      </w:numPr>
      <w:ind w:left="504"/>
      <w:outlineLvl w:val="2"/>
    </w:pPr>
  </w:style>
  <w:style w:type="paragraph" w:styleId="Heading4">
    <w:name w:val="heading 4"/>
    <w:basedOn w:val="Normal"/>
    <w:next w:val="Normal"/>
    <w:link w:val="Heading4Char"/>
    <w:uiPriority w:val="9"/>
    <w:semiHidden/>
    <w:unhideWhenUsed/>
    <w:qFormat/>
    <w:rsid w:val="002E3A25"/>
    <w:pPr>
      <w:keepNext/>
      <w:keepLines/>
      <w:spacing w:before="40"/>
      <w:ind w:left="864" w:hanging="864"/>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E3A25"/>
    <w:pPr>
      <w:keepNext/>
      <w:keepLines/>
      <w:spacing w:before="40"/>
      <w:ind w:left="1008" w:hanging="1008"/>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E3A25"/>
    <w:pPr>
      <w:keepNext/>
      <w:keepLines/>
      <w:spacing w:before="40"/>
      <w:ind w:left="1152" w:hanging="1152"/>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E3A25"/>
    <w:pPr>
      <w:keepNext/>
      <w:keepLines/>
      <w:spacing w:before="40"/>
      <w:ind w:left="1296" w:hanging="1296"/>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E3A25"/>
    <w:pPr>
      <w:keepNext/>
      <w:keepLines/>
      <w:spacing w:before="40"/>
      <w:ind w:left="144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E3A25"/>
    <w:pPr>
      <w:keepNext/>
      <w:keepLines/>
      <w:spacing w:before="4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168BC"/>
    <w:rPr>
      <w:color w:val="0563C1" w:themeColor="hyperlink"/>
      <w:u w:val="single"/>
    </w:rPr>
  </w:style>
  <w:style w:type="table" w:styleId="TableGrid">
    <w:name w:val="Table Grid"/>
    <w:basedOn w:val="TableNormal"/>
    <w:uiPriority w:val="39"/>
    <w:rsid w:val="002168B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278F7"/>
    <w:rPr>
      <w:rFonts w:eastAsiaTheme="majorEastAsia" w:cstheme="majorBidi"/>
      <w:b/>
      <w:bCs/>
      <w:color w:val="000000" w:themeColor="text1"/>
    </w:rPr>
  </w:style>
  <w:style w:type="character" w:customStyle="1" w:styleId="Heading2Char">
    <w:name w:val="Heading 2 Char"/>
    <w:basedOn w:val="DefaultParagraphFont"/>
    <w:link w:val="Heading2"/>
    <w:uiPriority w:val="9"/>
    <w:rsid w:val="00D278F7"/>
    <w:rPr>
      <w:rFonts w:eastAsiaTheme="majorEastAsia" w:cstheme="majorBidi"/>
      <w:b/>
      <w:bCs/>
      <w:color w:val="000000" w:themeColor="text1"/>
    </w:rPr>
  </w:style>
  <w:style w:type="character" w:customStyle="1" w:styleId="Heading3Char">
    <w:name w:val="Heading 3 Char"/>
    <w:basedOn w:val="DefaultParagraphFont"/>
    <w:link w:val="Heading3"/>
    <w:uiPriority w:val="9"/>
    <w:rsid w:val="00D278F7"/>
    <w:rPr>
      <w:rFonts w:eastAsiaTheme="majorEastAsia" w:cstheme="majorBidi"/>
      <w:b/>
      <w:bCs/>
      <w:color w:val="000000" w:themeColor="text1"/>
    </w:rPr>
  </w:style>
  <w:style w:type="paragraph" w:styleId="TOCHeading">
    <w:name w:val="TOC Heading"/>
    <w:basedOn w:val="Heading1"/>
    <w:next w:val="Normal"/>
    <w:uiPriority w:val="39"/>
    <w:unhideWhenUsed/>
    <w:qFormat/>
    <w:rsid w:val="00D278F7"/>
    <w:pPr>
      <w:numPr>
        <w:numId w:val="0"/>
      </w:numPr>
      <w:spacing w:before="480" w:line="276" w:lineRule="auto"/>
      <w:outlineLvl w:val="9"/>
    </w:pPr>
    <w:rPr>
      <w:rFonts w:asciiTheme="majorHAnsi" w:hAnsiTheme="majorHAnsi"/>
      <w:color w:val="2F5496" w:themeColor="accent1" w:themeShade="BF"/>
      <w:sz w:val="28"/>
      <w:szCs w:val="28"/>
      <w:lang w:val="en-US"/>
    </w:rPr>
  </w:style>
  <w:style w:type="paragraph" w:styleId="TOC1">
    <w:name w:val="toc 1"/>
    <w:basedOn w:val="Normal"/>
    <w:next w:val="Normal"/>
    <w:autoRedefine/>
    <w:uiPriority w:val="39"/>
    <w:unhideWhenUsed/>
    <w:rsid w:val="00D278F7"/>
    <w:pPr>
      <w:spacing w:before="240" w:after="120"/>
    </w:pPr>
    <w:rPr>
      <w:b/>
      <w:bCs/>
      <w:sz w:val="20"/>
      <w:szCs w:val="20"/>
    </w:rPr>
  </w:style>
  <w:style w:type="paragraph" w:styleId="TOC2">
    <w:name w:val="toc 2"/>
    <w:basedOn w:val="Normal"/>
    <w:next w:val="Normal"/>
    <w:autoRedefine/>
    <w:uiPriority w:val="39"/>
    <w:unhideWhenUsed/>
    <w:rsid w:val="00D278F7"/>
    <w:pPr>
      <w:spacing w:before="120"/>
      <w:ind w:left="240"/>
    </w:pPr>
    <w:rPr>
      <w:i/>
      <w:iCs/>
      <w:sz w:val="20"/>
      <w:szCs w:val="20"/>
    </w:rPr>
  </w:style>
  <w:style w:type="paragraph" w:styleId="TOC3">
    <w:name w:val="toc 3"/>
    <w:basedOn w:val="Normal"/>
    <w:next w:val="Normal"/>
    <w:autoRedefine/>
    <w:uiPriority w:val="39"/>
    <w:unhideWhenUsed/>
    <w:rsid w:val="00D278F7"/>
    <w:pPr>
      <w:ind w:left="480"/>
    </w:pPr>
    <w:rPr>
      <w:sz w:val="20"/>
      <w:szCs w:val="20"/>
    </w:rPr>
  </w:style>
  <w:style w:type="paragraph" w:styleId="TOC4">
    <w:name w:val="toc 4"/>
    <w:basedOn w:val="Normal"/>
    <w:next w:val="Normal"/>
    <w:autoRedefine/>
    <w:uiPriority w:val="39"/>
    <w:semiHidden/>
    <w:unhideWhenUsed/>
    <w:rsid w:val="00D278F7"/>
    <w:pPr>
      <w:ind w:left="720"/>
    </w:pPr>
    <w:rPr>
      <w:sz w:val="20"/>
      <w:szCs w:val="20"/>
    </w:rPr>
  </w:style>
  <w:style w:type="paragraph" w:styleId="TOC5">
    <w:name w:val="toc 5"/>
    <w:basedOn w:val="Normal"/>
    <w:next w:val="Normal"/>
    <w:autoRedefine/>
    <w:uiPriority w:val="39"/>
    <w:semiHidden/>
    <w:unhideWhenUsed/>
    <w:rsid w:val="00D278F7"/>
    <w:pPr>
      <w:ind w:left="960"/>
    </w:pPr>
    <w:rPr>
      <w:sz w:val="20"/>
      <w:szCs w:val="20"/>
    </w:rPr>
  </w:style>
  <w:style w:type="paragraph" w:styleId="TOC6">
    <w:name w:val="toc 6"/>
    <w:basedOn w:val="Normal"/>
    <w:next w:val="Normal"/>
    <w:autoRedefine/>
    <w:uiPriority w:val="39"/>
    <w:semiHidden/>
    <w:unhideWhenUsed/>
    <w:rsid w:val="00D278F7"/>
    <w:pPr>
      <w:ind w:left="1200"/>
    </w:pPr>
    <w:rPr>
      <w:sz w:val="20"/>
      <w:szCs w:val="20"/>
    </w:rPr>
  </w:style>
  <w:style w:type="paragraph" w:styleId="TOC7">
    <w:name w:val="toc 7"/>
    <w:basedOn w:val="Normal"/>
    <w:next w:val="Normal"/>
    <w:autoRedefine/>
    <w:uiPriority w:val="39"/>
    <w:semiHidden/>
    <w:unhideWhenUsed/>
    <w:rsid w:val="00D278F7"/>
    <w:pPr>
      <w:ind w:left="1440"/>
    </w:pPr>
    <w:rPr>
      <w:sz w:val="20"/>
      <w:szCs w:val="20"/>
    </w:rPr>
  </w:style>
  <w:style w:type="paragraph" w:styleId="TOC8">
    <w:name w:val="toc 8"/>
    <w:basedOn w:val="Normal"/>
    <w:next w:val="Normal"/>
    <w:autoRedefine/>
    <w:uiPriority w:val="39"/>
    <w:semiHidden/>
    <w:unhideWhenUsed/>
    <w:rsid w:val="00D278F7"/>
    <w:pPr>
      <w:ind w:left="1680"/>
    </w:pPr>
    <w:rPr>
      <w:sz w:val="20"/>
      <w:szCs w:val="20"/>
    </w:rPr>
  </w:style>
  <w:style w:type="paragraph" w:styleId="TOC9">
    <w:name w:val="toc 9"/>
    <w:basedOn w:val="Normal"/>
    <w:next w:val="Normal"/>
    <w:autoRedefine/>
    <w:uiPriority w:val="39"/>
    <w:semiHidden/>
    <w:unhideWhenUsed/>
    <w:rsid w:val="00D278F7"/>
    <w:pPr>
      <w:ind w:left="1920"/>
    </w:pPr>
    <w:rPr>
      <w:sz w:val="20"/>
      <w:szCs w:val="20"/>
    </w:rPr>
  </w:style>
  <w:style w:type="paragraph" w:styleId="Footer">
    <w:name w:val="footer"/>
    <w:basedOn w:val="Normal"/>
    <w:link w:val="FooterChar"/>
    <w:uiPriority w:val="99"/>
    <w:unhideWhenUsed/>
    <w:rsid w:val="00D808E8"/>
    <w:pPr>
      <w:tabs>
        <w:tab w:val="center" w:pos="4680"/>
        <w:tab w:val="right" w:pos="9360"/>
      </w:tabs>
    </w:pPr>
  </w:style>
  <w:style w:type="character" w:customStyle="1" w:styleId="FooterChar">
    <w:name w:val="Footer Char"/>
    <w:basedOn w:val="DefaultParagraphFont"/>
    <w:link w:val="Footer"/>
    <w:uiPriority w:val="99"/>
    <w:rsid w:val="00D808E8"/>
  </w:style>
  <w:style w:type="character" w:styleId="PageNumber">
    <w:name w:val="page number"/>
    <w:basedOn w:val="DefaultParagraphFont"/>
    <w:uiPriority w:val="99"/>
    <w:semiHidden/>
    <w:unhideWhenUsed/>
    <w:rsid w:val="00D808E8"/>
  </w:style>
  <w:style w:type="paragraph" w:styleId="NormalWeb">
    <w:name w:val="Normal (Web)"/>
    <w:basedOn w:val="Normal"/>
    <w:uiPriority w:val="99"/>
    <w:semiHidden/>
    <w:unhideWhenUsed/>
    <w:rsid w:val="007F01D1"/>
    <w:pPr>
      <w:spacing w:before="100" w:beforeAutospacing="1" w:after="100" w:afterAutospacing="1"/>
    </w:pPr>
    <w:rPr>
      <w:rFonts w:ascii="Times New Roman" w:eastAsia="Times New Roman" w:hAnsi="Times New Roman" w:cs="Times New Roman"/>
      <w:lang w:eastAsia="en-GB"/>
    </w:rPr>
  </w:style>
  <w:style w:type="paragraph" w:customStyle="1" w:styleId="Tabletitle">
    <w:name w:val="Table title"/>
    <w:basedOn w:val="Normal"/>
    <w:qFormat/>
    <w:rsid w:val="006F19FF"/>
    <w:rPr>
      <w:rFonts w:ascii="Arial" w:eastAsia="Times New Roman" w:hAnsi="Arial" w:cs="Arial"/>
      <w:lang w:eastAsia="en-GB"/>
    </w:rPr>
  </w:style>
  <w:style w:type="paragraph" w:customStyle="1" w:styleId="Figuretitle">
    <w:name w:val="Figure title"/>
    <w:basedOn w:val="Normal"/>
    <w:qFormat/>
    <w:rsid w:val="0075540F"/>
    <w:rPr>
      <w:rFonts w:ascii="Arial" w:eastAsia="Times New Roman" w:hAnsi="Arial" w:cs="Arial"/>
      <w:lang w:eastAsia="en-GB"/>
    </w:rPr>
  </w:style>
  <w:style w:type="character" w:customStyle="1" w:styleId="Heading4Char">
    <w:name w:val="Heading 4 Char"/>
    <w:basedOn w:val="DefaultParagraphFont"/>
    <w:link w:val="Heading4"/>
    <w:uiPriority w:val="9"/>
    <w:semiHidden/>
    <w:rsid w:val="002E3A25"/>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2E3A2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2E3A25"/>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2E3A25"/>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2E3A2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E3A25"/>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8B57AD"/>
    <w:pPr>
      <w:ind w:left="720"/>
      <w:contextualSpacing/>
    </w:pPr>
  </w:style>
  <w:style w:type="character" w:styleId="UnresolvedMention">
    <w:name w:val="Unresolved Mention"/>
    <w:basedOn w:val="DefaultParagraphFont"/>
    <w:uiPriority w:val="99"/>
    <w:rsid w:val="007120D6"/>
    <w:rPr>
      <w:color w:val="605E5C"/>
      <w:shd w:val="clear" w:color="auto" w:fill="E1DFDD"/>
    </w:rPr>
  </w:style>
  <w:style w:type="paragraph" w:styleId="Header">
    <w:name w:val="header"/>
    <w:basedOn w:val="Normal"/>
    <w:link w:val="HeaderChar"/>
    <w:uiPriority w:val="99"/>
    <w:unhideWhenUsed/>
    <w:rsid w:val="00ED269A"/>
    <w:pPr>
      <w:tabs>
        <w:tab w:val="center" w:pos="4680"/>
        <w:tab w:val="right" w:pos="9360"/>
      </w:tabs>
    </w:pPr>
  </w:style>
  <w:style w:type="character" w:customStyle="1" w:styleId="HeaderChar">
    <w:name w:val="Header Char"/>
    <w:basedOn w:val="DefaultParagraphFont"/>
    <w:link w:val="Header"/>
    <w:uiPriority w:val="99"/>
    <w:rsid w:val="00ED26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3684849">
      <w:bodyDiv w:val="1"/>
      <w:marLeft w:val="0"/>
      <w:marRight w:val="0"/>
      <w:marTop w:val="0"/>
      <w:marBottom w:val="0"/>
      <w:divBdr>
        <w:top w:val="none" w:sz="0" w:space="0" w:color="auto"/>
        <w:left w:val="none" w:sz="0" w:space="0" w:color="auto"/>
        <w:bottom w:val="none" w:sz="0" w:space="0" w:color="auto"/>
        <w:right w:val="none" w:sz="0" w:space="0" w:color="auto"/>
      </w:divBdr>
    </w:div>
    <w:div w:id="1408265238">
      <w:bodyDiv w:val="1"/>
      <w:marLeft w:val="0"/>
      <w:marRight w:val="0"/>
      <w:marTop w:val="0"/>
      <w:marBottom w:val="0"/>
      <w:divBdr>
        <w:top w:val="none" w:sz="0" w:space="0" w:color="auto"/>
        <w:left w:val="none" w:sz="0" w:space="0" w:color="auto"/>
        <w:bottom w:val="none" w:sz="0" w:space="0" w:color="auto"/>
        <w:right w:val="none" w:sz="0" w:space="0" w:color="auto"/>
      </w:divBdr>
    </w:div>
    <w:div w:id="2036226608">
      <w:bodyDiv w:val="1"/>
      <w:marLeft w:val="0"/>
      <w:marRight w:val="0"/>
      <w:marTop w:val="0"/>
      <w:marBottom w:val="0"/>
      <w:divBdr>
        <w:top w:val="none" w:sz="0" w:space="0" w:color="auto"/>
        <w:left w:val="none" w:sz="0" w:space="0" w:color="auto"/>
        <w:bottom w:val="none" w:sz="0" w:space="0" w:color="auto"/>
        <w:right w:val="none" w:sz="0" w:space="0" w:color="auto"/>
      </w:divBdr>
      <w:divsChild>
        <w:div w:id="592517995">
          <w:marLeft w:val="0"/>
          <w:marRight w:val="0"/>
          <w:marTop w:val="0"/>
          <w:marBottom w:val="0"/>
          <w:divBdr>
            <w:top w:val="none" w:sz="0" w:space="0" w:color="auto"/>
            <w:left w:val="none" w:sz="0" w:space="0" w:color="auto"/>
            <w:bottom w:val="none" w:sz="0" w:space="0" w:color="auto"/>
            <w:right w:val="none" w:sz="0" w:space="0" w:color="auto"/>
          </w:divBdr>
          <w:divsChild>
            <w:div w:id="2116708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eader" Target="header2.xml"/><Relationship Id="rId26" Type="http://schemas.openxmlformats.org/officeDocument/2006/relationships/image" Target="media/image8.png"/><Relationship Id="rId21" Type="http://schemas.openxmlformats.org/officeDocument/2006/relationships/header" Target="header3.xml"/><Relationship Id="rId34"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hyperlink" Target="mailto:racl@bas.ac.uk" TargetMode="External"/><Relationship Id="rId17" Type="http://schemas.openxmlformats.org/officeDocument/2006/relationships/header" Target="header1.xml"/><Relationship Id="rId25" Type="http://schemas.openxmlformats.org/officeDocument/2006/relationships/chart" Target="charts/chart3.xml"/><Relationship Id="rId33" Type="http://schemas.openxmlformats.org/officeDocument/2006/relationships/image" Target="media/image12.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2.xm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d439@exeter.ac.uk" TargetMode="External"/><Relationship Id="rId24" Type="http://schemas.openxmlformats.org/officeDocument/2006/relationships/chart" Target="charts/chart2.xml"/><Relationship Id="rId32" Type="http://schemas.openxmlformats.org/officeDocument/2006/relationships/chart" Target="charts/chart6.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chart" Target="charts/chart1.xml"/><Relationship Id="rId28" Type="http://schemas.openxmlformats.org/officeDocument/2006/relationships/chart" Target="charts/chart4.xml"/><Relationship Id="rId36" Type="http://schemas.openxmlformats.org/officeDocument/2006/relationships/image" Target="media/image15.png"/><Relationship Id="rId10" Type="http://schemas.openxmlformats.org/officeDocument/2006/relationships/image" Target="media/image3.png"/><Relationship Id="rId19" Type="http://schemas.openxmlformats.org/officeDocument/2006/relationships/footer" Target="footer1.xml"/><Relationship Id="rId31"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footer" Target="footer3.xml"/><Relationship Id="rId27" Type="http://schemas.openxmlformats.org/officeDocument/2006/relationships/image" Target="media/image9.png"/><Relationship Id="rId30" Type="http://schemas.openxmlformats.org/officeDocument/2006/relationships/chart" Target="charts/chart5.xml"/><Relationship Id="rId35" Type="http://schemas.openxmlformats.org/officeDocument/2006/relationships/image" Target="media/image14.png"/><Relationship Id="rId8" Type="http://schemas.openxmlformats.org/officeDocument/2006/relationships/image" Target="media/image1.jp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Users/edmunddickens/Desktop/Results_char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edmunddickens/Desktop/Results_char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edmunddickens/Desktop/2017.xls"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edmunddickens/Desktop/2017.xls"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Users/edmunddickens/Desktop/Results_charts.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30</c:f>
              <c:strCache>
                <c:ptCount val="1"/>
                <c:pt idx="0">
                  <c:v>kgCO2e-</c:v>
                </c:pt>
              </c:strCache>
            </c:strRef>
          </c:tx>
          <c:dPt>
            <c:idx val="0"/>
            <c:bubble3D val="0"/>
            <c:spPr>
              <a:solidFill>
                <a:schemeClr val="accent1"/>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1-9C20-BE4B-AD76-4EC9D82C373F}"/>
              </c:ext>
            </c:extLst>
          </c:dPt>
          <c:dPt>
            <c:idx val="1"/>
            <c:bubble3D val="0"/>
            <c:spPr>
              <a:solidFill>
                <a:schemeClr val="accent2"/>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3-9C20-BE4B-AD76-4EC9D82C373F}"/>
              </c:ext>
            </c:extLst>
          </c:dPt>
          <c:dPt>
            <c:idx val="2"/>
            <c:bubble3D val="0"/>
            <c:spPr>
              <a:solidFill>
                <a:schemeClr val="accent3"/>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5-9C20-BE4B-AD76-4EC9D82C373F}"/>
              </c:ext>
            </c:extLst>
          </c:dPt>
          <c:dPt>
            <c:idx val="3"/>
            <c:bubble3D val="0"/>
            <c:spPr>
              <a:solidFill>
                <a:schemeClr val="accent4"/>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7-9C20-BE4B-AD76-4EC9D82C373F}"/>
              </c:ext>
            </c:extLst>
          </c:dPt>
          <c:dPt>
            <c:idx val="4"/>
            <c:bubble3D val="0"/>
            <c:spPr>
              <a:solidFill>
                <a:schemeClr val="accent5"/>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9-9C20-BE4B-AD76-4EC9D82C373F}"/>
              </c:ext>
            </c:extLst>
          </c:dPt>
          <c:dPt>
            <c:idx val="5"/>
            <c:bubble3D val="0"/>
            <c:spPr>
              <a:solidFill>
                <a:schemeClr val="accent6"/>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B-9C20-BE4B-AD76-4EC9D82C373F}"/>
              </c:ext>
            </c:extLst>
          </c:dPt>
          <c:dPt>
            <c:idx val="6"/>
            <c:bubble3D val="0"/>
            <c:spPr>
              <a:solidFill>
                <a:schemeClr val="accent1">
                  <a:lumMod val="6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D-9C20-BE4B-AD76-4EC9D82C373F}"/>
              </c:ext>
            </c:extLst>
          </c:dPt>
          <c:dPt>
            <c:idx val="7"/>
            <c:bubble3D val="0"/>
            <c:spPr>
              <a:solidFill>
                <a:schemeClr val="accent2">
                  <a:lumMod val="6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F-9C20-BE4B-AD76-4EC9D82C373F}"/>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1-9C20-BE4B-AD76-4EC9D82C373F}"/>
                </c:ext>
              </c:extLst>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3-9C20-BE4B-AD76-4EC9D82C373F}"/>
                </c:ext>
              </c:extLst>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3"/>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5-9C20-BE4B-AD76-4EC9D82C373F}"/>
                </c:ext>
              </c:extLst>
            </c:dLbl>
            <c:dLbl>
              <c:idx val="3"/>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4"/>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7-9C20-BE4B-AD76-4EC9D82C373F}"/>
                </c:ext>
              </c:extLst>
            </c:dLbl>
            <c:dLbl>
              <c:idx val="4"/>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5"/>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9-9C20-BE4B-AD76-4EC9D82C373F}"/>
                </c:ext>
              </c:extLst>
            </c:dLbl>
            <c:dLbl>
              <c:idx val="5"/>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6"/>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B-9C20-BE4B-AD76-4EC9D82C373F}"/>
                </c:ext>
              </c:extLst>
            </c:dLbl>
            <c:dLbl>
              <c:idx val="6"/>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lumMod val="60000"/>
                        </a:schemeClr>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D-9C20-BE4B-AD76-4EC9D82C373F}"/>
                </c:ext>
              </c:extLst>
            </c:dLbl>
            <c:dLbl>
              <c:idx val="7"/>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lumMod val="60000"/>
                        </a:schemeClr>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F-9C20-BE4B-AD76-4EC9D82C373F}"/>
                </c:ext>
              </c:extLst>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31:$A$38</c:f>
              <c:strCache>
                <c:ptCount val="8"/>
                <c:pt idx="0">
                  <c:v>Red meat</c:v>
                </c:pt>
                <c:pt idx="1">
                  <c:v>Poultry</c:v>
                </c:pt>
                <c:pt idx="2">
                  <c:v>Dairy</c:v>
                </c:pt>
                <c:pt idx="3">
                  <c:v>Fish</c:v>
                </c:pt>
                <c:pt idx="4">
                  <c:v>Vegetables</c:v>
                </c:pt>
                <c:pt idx="5">
                  <c:v>Fried potatoes</c:v>
                </c:pt>
                <c:pt idx="6">
                  <c:v>Other</c:v>
                </c:pt>
                <c:pt idx="7">
                  <c:v>Drinks</c:v>
                </c:pt>
              </c:strCache>
            </c:strRef>
          </c:cat>
          <c:val>
            <c:numRef>
              <c:f>Sheet1!$B$31:$B$38</c:f>
              <c:numCache>
                <c:formatCode>General</c:formatCode>
                <c:ptCount val="8"/>
                <c:pt idx="0">
                  <c:v>97253</c:v>
                </c:pt>
                <c:pt idx="1">
                  <c:v>6147.2</c:v>
                </c:pt>
                <c:pt idx="2">
                  <c:v>24995.200000000001</c:v>
                </c:pt>
                <c:pt idx="3">
                  <c:v>4321.4000000000005</c:v>
                </c:pt>
                <c:pt idx="4">
                  <c:v>8343.7999999999993</c:v>
                </c:pt>
                <c:pt idx="5">
                  <c:v>6000</c:v>
                </c:pt>
                <c:pt idx="6">
                  <c:v>7793</c:v>
                </c:pt>
                <c:pt idx="7">
                  <c:v>2236</c:v>
                </c:pt>
              </c:numCache>
            </c:numRef>
          </c:val>
          <c:extLst>
            <c:ext xmlns:c16="http://schemas.microsoft.com/office/drawing/2014/chart" uri="{C3380CC4-5D6E-409C-BE32-E72D297353CC}">
              <c16:uniqueId val="{00000010-9C20-BE4B-AD76-4EC9D82C373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8"/>
    </mc:Choice>
    <mc:Fallback>
      <c:style val="8"/>
    </mc:Fallback>
  </mc:AlternateContent>
  <c:chart>
    <c:autoTitleDeleted val="1"/>
    <c:plotArea>
      <c:layout/>
      <c:barChart>
        <c:barDir val="bar"/>
        <c:grouping val="clustered"/>
        <c:varyColors val="0"/>
        <c:ser>
          <c:idx val="0"/>
          <c:order val="0"/>
          <c:spPr>
            <a:solidFill>
              <a:schemeClr val="accent6"/>
            </a:solidFill>
            <a:ln>
              <a:noFill/>
            </a:ln>
            <a:effectLst/>
          </c:spPr>
          <c:invertIfNegative val="0"/>
          <c:dPt>
            <c:idx val="25"/>
            <c:invertIfNegative val="0"/>
            <c:bubble3D val="0"/>
            <c:spPr>
              <a:solidFill>
                <a:srgbClr val="FF0000"/>
              </a:solidFill>
              <a:ln>
                <a:noFill/>
              </a:ln>
              <a:effectLst/>
            </c:spPr>
            <c:extLst>
              <c:ext xmlns:c16="http://schemas.microsoft.com/office/drawing/2014/chart" uri="{C3380CC4-5D6E-409C-BE32-E72D297353CC}">
                <c16:uniqueId val="{00000001-5A12-A645-9080-8288FEF018FC}"/>
              </c:ext>
            </c:extLst>
          </c:dPt>
          <c:cat>
            <c:strRef>
              <c:f>Sheet1!$A$2:$A$27</c:f>
              <c:strCache>
                <c:ptCount val="25"/>
                <c:pt idx="0">
                  <c:v>Lamb</c:v>
                </c:pt>
                <c:pt idx="1">
                  <c:v>Beef</c:v>
                </c:pt>
                <c:pt idx="2">
                  <c:v>Cheese</c:v>
                </c:pt>
                <c:pt idx="3">
                  <c:v>Butter</c:v>
                </c:pt>
                <c:pt idx="4">
                  <c:v>Turkey</c:v>
                </c:pt>
                <c:pt idx="5">
                  <c:v>Pork</c:v>
                </c:pt>
                <c:pt idx="6">
                  <c:v>Cream (powder)</c:v>
                </c:pt>
                <c:pt idx="7">
                  <c:v>Chicken</c:v>
                </c:pt>
                <c:pt idx="8">
                  <c:v>Mycoprotein (quorn)</c:v>
                </c:pt>
                <c:pt idx="9">
                  <c:v>Processed fish</c:v>
                </c:pt>
                <c:pt idx="10">
                  <c:v>Cod/haddock/salmon</c:v>
                </c:pt>
                <c:pt idx="11">
                  <c:v>Eggs</c:v>
                </c:pt>
                <c:pt idx="12">
                  <c:v>Duck</c:v>
                </c:pt>
                <c:pt idx="13">
                  <c:v>Pollock/hoki</c:v>
                </c:pt>
                <c:pt idx="14">
                  <c:v>Mushrooms</c:v>
                </c:pt>
                <c:pt idx="15">
                  <c:v>Fried potatoes</c:v>
                </c:pt>
                <c:pt idx="16">
                  <c:v>Oil (cooking)</c:v>
                </c:pt>
                <c:pt idx="17">
                  <c:v>Tomatoes (chopped)</c:v>
                </c:pt>
                <c:pt idx="18">
                  <c:v>Baked beans</c:v>
                </c:pt>
                <c:pt idx="19">
                  <c:v>Milk (powder)</c:v>
                </c:pt>
                <c:pt idx="20">
                  <c:v>Wine (cooking)</c:v>
                </c:pt>
                <c:pt idx="21">
                  <c:v>Flour</c:v>
                </c:pt>
                <c:pt idx="22">
                  <c:v>Frozen veg</c:v>
                </c:pt>
                <c:pt idx="23">
                  <c:v>Potatoes</c:v>
                </c:pt>
                <c:pt idx="24">
                  <c:v>Fizzy drinks/squash</c:v>
                </c:pt>
              </c:strCache>
            </c:strRef>
          </c:cat>
          <c:val>
            <c:numRef>
              <c:f>Sheet1!$B$2:$B$27</c:f>
              <c:numCache>
                <c:formatCode>General</c:formatCode>
                <c:ptCount val="26"/>
                <c:pt idx="0">
                  <c:v>27132</c:v>
                </c:pt>
                <c:pt idx="1">
                  <c:v>50807</c:v>
                </c:pt>
                <c:pt idx="2">
                  <c:v>12800</c:v>
                </c:pt>
                <c:pt idx="3">
                  <c:v>9500</c:v>
                </c:pt>
                <c:pt idx="4">
                  <c:v>906</c:v>
                </c:pt>
                <c:pt idx="5">
                  <c:v>19314</c:v>
                </c:pt>
                <c:pt idx="6">
                  <c:v>2112</c:v>
                </c:pt>
                <c:pt idx="7">
                  <c:v>4994</c:v>
                </c:pt>
                <c:pt idx="8">
                  <c:v>1400</c:v>
                </c:pt>
                <c:pt idx="9">
                  <c:v>1030.2</c:v>
                </c:pt>
                <c:pt idx="10">
                  <c:v>2502.4</c:v>
                </c:pt>
                <c:pt idx="11">
                  <c:v>1725</c:v>
                </c:pt>
                <c:pt idx="12">
                  <c:v>247.2</c:v>
                </c:pt>
                <c:pt idx="13">
                  <c:v>788.8</c:v>
                </c:pt>
                <c:pt idx="14">
                  <c:v>2496</c:v>
                </c:pt>
                <c:pt idx="15">
                  <c:v>6000</c:v>
                </c:pt>
                <c:pt idx="16">
                  <c:v>1804</c:v>
                </c:pt>
                <c:pt idx="17">
                  <c:v>1764</c:v>
                </c:pt>
                <c:pt idx="18">
                  <c:v>1668.8</c:v>
                </c:pt>
                <c:pt idx="19">
                  <c:v>583.20000000000005</c:v>
                </c:pt>
                <c:pt idx="20">
                  <c:v>1296</c:v>
                </c:pt>
                <c:pt idx="21">
                  <c:v>1568</c:v>
                </c:pt>
                <c:pt idx="22">
                  <c:v>1311</c:v>
                </c:pt>
                <c:pt idx="23">
                  <c:v>1104</c:v>
                </c:pt>
                <c:pt idx="24">
                  <c:v>2236</c:v>
                </c:pt>
              </c:numCache>
            </c:numRef>
          </c:val>
          <c:extLst>
            <c:ext xmlns:c16="http://schemas.microsoft.com/office/drawing/2014/chart" uri="{C3380CC4-5D6E-409C-BE32-E72D297353CC}">
              <c16:uniqueId val="{00000002-5A12-A645-9080-8288FEF018FC}"/>
            </c:ext>
          </c:extLst>
        </c:ser>
        <c:dLbls>
          <c:showLegendKey val="0"/>
          <c:showVal val="0"/>
          <c:showCatName val="0"/>
          <c:showSerName val="0"/>
          <c:showPercent val="0"/>
          <c:showBubbleSize val="0"/>
        </c:dLbls>
        <c:gapWidth val="182"/>
        <c:axId val="267942528"/>
        <c:axId val="187298688"/>
      </c:barChart>
      <c:catAx>
        <c:axId val="26794252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7298688"/>
        <c:crosses val="autoZero"/>
        <c:auto val="1"/>
        <c:lblAlgn val="ctr"/>
        <c:lblOffset val="100"/>
        <c:noMultiLvlLbl val="0"/>
      </c:catAx>
      <c:valAx>
        <c:axId val="1872986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0" i="0" baseline="0">
                    <a:effectLst/>
                  </a:rPr>
                  <a:t>Global warming potential (kg CO2eq)</a:t>
                </a:r>
                <a:endParaRPr lang="en-GB" sz="1000">
                  <a:effectLst/>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794252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6E4D-E54A-A3D9-1ED0FDD13CED}"/>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6E4D-E54A-A3D9-1ED0FDD13CED}"/>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6E4D-E54A-A3D9-1ED0FDD13CED}"/>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SDA engines</c:v>
                </c:pt>
                <c:pt idx="1">
                  <c:v>Reefer energy use</c:v>
                </c:pt>
                <c:pt idx="2">
                  <c:v>Refrigerant leakage</c:v>
                </c:pt>
              </c:strCache>
            </c:strRef>
          </c:cat>
          <c:val>
            <c:numRef>
              <c:f>Sheet1!$B$2:$B$4</c:f>
              <c:numCache>
                <c:formatCode>General</c:formatCode>
                <c:ptCount val="3"/>
                <c:pt idx="0">
                  <c:v>22833</c:v>
                </c:pt>
                <c:pt idx="1">
                  <c:v>864.6</c:v>
                </c:pt>
                <c:pt idx="2">
                  <c:v>292.68</c:v>
                </c:pt>
              </c:numCache>
            </c:numRef>
          </c:val>
          <c:extLst>
            <c:ext xmlns:c16="http://schemas.microsoft.com/office/drawing/2014/chart" uri="{C3380CC4-5D6E-409C-BE32-E72D297353CC}">
              <c16:uniqueId val="{00000000-B316-594F-9E4C-106EF5B85EA8}"/>
            </c:ext>
          </c:extLst>
        </c:ser>
        <c:dLbls>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val>
            <c:numRef>
              <c:f>'2017'!$BO$1097:$DJ$1097</c:f>
              <c:numCache>
                <c:formatCode>General</c:formatCode>
                <c:ptCount val="48"/>
                <c:pt idx="0">
                  <c:v>6.3911290322580649</c:v>
                </c:pt>
                <c:pt idx="1">
                  <c:v>6.69758064516129</c:v>
                </c:pt>
                <c:pt idx="2">
                  <c:v>6.536290322580645</c:v>
                </c:pt>
                <c:pt idx="3">
                  <c:v>6.3266129032258061</c:v>
                </c:pt>
                <c:pt idx="4">
                  <c:v>5.967741935483871</c:v>
                </c:pt>
                <c:pt idx="5">
                  <c:v>5.8494516129032261</c:v>
                </c:pt>
                <c:pt idx="6">
                  <c:v>5.8817096774193551</c:v>
                </c:pt>
                <c:pt idx="7">
                  <c:v>5.7526774193548382</c:v>
                </c:pt>
                <c:pt idx="8">
                  <c:v>5.8494516129032261</c:v>
                </c:pt>
                <c:pt idx="9">
                  <c:v>5.7526774193548382</c:v>
                </c:pt>
                <c:pt idx="10">
                  <c:v>6.0430000000000001</c:v>
                </c:pt>
                <c:pt idx="11">
                  <c:v>6.3817096774193551</c:v>
                </c:pt>
                <c:pt idx="12">
                  <c:v>7.2204193548387092</c:v>
                </c:pt>
                <c:pt idx="13">
                  <c:v>9.1236451612903213</c:v>
                </c:pt>
                <c:pt idx="14">
                  <c:v>10.768806451612901</c:v>
                </c:pt>
                <c:pt idx="15">
                  <c:v>11.672032258064515</c:v>
                </c:pt>
                <c:pt idx="16">
                  <c:v>11.801064516129031</c:v>
                </c:pt>
                <c:pt idx="17">
                  <c:v>11.155903225806451</c:v>
                </c:pt>
                <c:pt idx="18">
                  <c:v>11.107516129032257</c:v>
                </c:pt>
                <c:pt idx="19">
                  <c:v>11.672032258064515</c:v>
                </c:pt>
                <c:pt idx="20">
                  <c:v>12.075258064516127</c:v>
                </c:pt>
                <c:pt idx="21">
                  <c:v>13.623645161290321</c:v>
                </c:pt>
                <c:pt idx="22">
                  <c:v>13.526870967741935</c:v>
                </c:pt>
                <c:pt idx="23">
                  <c:v>13.569903225806453</c:v>
                </c:pt>
                <c:pt idx="24">
                  <c:v>14.021516129032259</c:v>
                </c:pt>
                <c:pt idx="25">
                  <c:v>15.005387096774195</c:v>
                </c:pt>
                <c:pt idx="26">
                  <c:v>15.102161290322581</c:v>
                </c:pt>
                <c:pt idx="27">
                  <c:v>14.35483870967742</c:v>
                </c:pt>
                <c:pt idx="28">
                  <c:v>12.67741935483871</c:v>
                </c:pt>
                <c:pt idx="29">
                  <c:v>12.349451612903225</c:v>
                </c:pt>
                <c:pt idx="30">
                  <c:v>12.725806451612904</c:v>
                </c:pt>
                <c:pt idx="31">
                  <c:v>12.913612903225806</c:v>
                </c:pt>
                <c:pt idx="32">
                  <c:v>12.800709677419356</c:v>
                </c:pt>
                <c:pt idx="33">
                  <c:v>12.945870967741936</c:v>
                </c:pt>
                <c:pt idx="34">
                  <c:v>13.28458064516129</c:v>
                </c:pt>
                <c:pt idx="35">
                  <c:v>13.574903225806452</c:v>
                </c:pt>
                <c:pt idx="36">
                  <c:v>14.68458064516129</c:v>
                </c:pt>
                <c:pt idx="37">
                  <c:v>13.97490322580645</c:v>
                </c:pt>
                <c:pt idx="38">
                  <c:v>12.636193548387096</c:v>
                </c:pt>
                <c:pt idx="39">
                  <c:v>9.9749032258064503</c:v>
                </c:pt>
                <c:pt idx="40">
                  <c:v>8.5</c:v>
                </c:pt>
                <c:pt idx="41">
                  <c:v>8.0967741935483879</c:v>
                </c:pt>
                <c:pt idx="42">
                  <c:v>8.193548387096774</c:v>
                </c:pt>
                <c:pt idx="43">
                  <c:v>8.32258064516129</c:v>
                </c:pt>
                <c:pt idx="44">
                  <c:v>8.0201612903225801</c:v>
                </c:pt>
                <c:pt idx="45">
                  <c:v>8.004032258064516</c:v>
                </c:pt>
                <c:pt idx="46">
                  <c:v>7.536290322580645</c:v>
                </c:pt>
                <c:pt idx="47">
                  <c:v>6.649193548387097</c:v>
                </c:pt>
              </c:numCache>
            </c:numRef>
          </c:val>
          <c:extLst>
            <c:ext xmlns:c16="http://schemas.microsoft.com/office/drawing/2014/chart" uri="{C3380CC4-5D6E-409C-BE32-E72D297353CC}">
              <c16:uniqueId val="{00000000-F299-8941-8408-E02F290C8451}"/>
            </c:ext>
          </c:extLst>
        </c:ser>
        <c:dLbls>
          <c:showLegendKey val="0"/>
          <c:showVal val="0"/>
          <c:showCatName val="0"/>
          <c:showSerName val="0"/>
          <c:showPercent val="0"/>
          <c:showBubbleSize val="0"/>
        </c:dLbls>
        <c:gapWidth val="219"/>
        <c:overlap val="-27"/>
        <c:axId val="576590687"/>
        <c:axId val="574198767"/>
      </c:barChart>
      <c:catAx>
        <c:axId val="57659068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a:t>
                </a:r>
                <a:r>
                  <a:rPr lang="en-GB" baseline="0"/>
                  <a:t> </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4198767"/>
        <c:crosses val="autoZero"/>
        <c:auto val="1"/>
        <c:lblAlgn val="ctr"/>
        <c:lblOffset val="100"/>
        <c:noMultiLvlLbl val="0"/>
      </c:catAx>
      <c:valAx>
        <c:axId val="57419876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Energy</a:t>
                </a:r>
                <a:r>
                  <a:rPr lang="en-GB" baseline="0"/>
                  <a:t> Consumption (kWh)</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6590687"/>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2017'!$BN$1066</c:f>
              <c:strCache>
                <c:ptCount val="1"/>
                <c:pt idx="0">
                  <c:v>01-Dec-17</c:v>
                </c:pt>
              </c:strCache>
            </c:strRef>
          </c:tx>
          <c:spPr>
            <a:solidFill>
              <a:schemeClr val="accent1"/>
            </a:solidFill>
            <a:ln>
              <a:noFill/>
            </a:ln>
            <a:effectLst/>
          </c:spPr>
          <c:invertIfNegative val="0"/>
          <c:cat>
            <c:numRef>
              <c:f>'2017'!$BO$1065:$DJ$1065</c:f>
              <c:numCache>
                <c:formatCode>h:mm</c:formatCode>
                <c:ptCount val="48"/>
                <c:pt idx="0">
                  <c:v>2.0833333333333332E-2</c:v>
                </c:pt>
                <c:pt idx="1">
                  <c:v>4.1666666666666664E-2</c:v>
                </c:pt>
                <c:pt idx="2">
                  <c:v>6.25E-2</c:v>
                </c:pt>
                <c:pt idx="3">
                  <c:v>8.3333333333333329E-2</c:v>
                </c:pt>
                <c:pt idx="4">
                  <c:v>0.10416666666666667</c:v>
                </c:pt>
                <c:pt idx="5">
                  <c:v>0.125</c:v>
                </c:pt>
                <c:pt idx="6">
                  <c:v>0.14583333333333334</c:v>
                </c:pt>
                <c:pt idx="7">
                  <c:v>0.16666666666666666</c:v>
                </c:pt>
                <c:pt idx="8">
                  <c:v>0.1875</c:v>
                </c:pt>
                <c:pt idx="9">
                  <c:v>0.20833333333333334</c:v>
                </c:pt>
                <c:pt idx="10">
                  <c:v>0.22916666666666666</c:v>
                </c:pt>
                <c:pt idx="11">
                  <c:v>0.25</c:v>
                </c:pt>
                <c:pt idx="12">
                  <c:v>0.27083333333333331</c:v>
                </c:pt>
                <c:pt idx="13">
                  <c:v>0.29166666666666669</c:v>
                </c:pt>
                <c:pt idx="14">
                  <c:v>0.3125</c:v>
                </c:pt>
                <c:pt idx="15">
                  <c:v>0.33333333333333331</c:v>
                </c:pt>
                <c:pt idx="16">
                  <c:v>0.35416666666666669</c:v>
                </c:pt>
                <c:pt idx="17">
                  <c:v>0.375</c:v>
                </c:pt>
                <c:pt idx="18">
                  <c:v>0.39583333333333331</c:v>
                </c:pt>
                <c:pt idx="19">
                  <c:v>0.41666666666666669</c:v>
                </c:pt>
                <c:pt idx="20">
                  <c:v>0.4375</c:v>
                </c:pt>
                <c:pt idx="21">
                  <c:v>0.45833333333333331</c:v>
                </c:pt>
                <c:pt idx="22">
                  <c:v>0.47916666666666669</c:v>
                </c:pt>
                <c:pt idx="23">
                  <c:v>0.5</c:v>
                </c:pt>
                <c:pt idx="24">
                  <c:v>0.52083333333333337</c:v>
                </c:pt>
                <c:pt idx="25">
                  <c:v>0.54166666666666663</c:v>
                </c:pt>
                <c:pt idx="26">
                  <c:v>0.5625</c:v>
                </c:pt>
                <c:pt idx="27">
                  <c:v>0.58333333333333337</c:v>
                </c:pt>
                <c:pt idx="28">
                  <c:v>0.60416666666666663</c:v>
                </c:pt>
                <c:pt idx="29">
                  <c:v>0.625</c:v>
                </c:pt>
                <c:pt idx="30">
                  <c:v>0.64583333333333337</c:v>
                </c:pt>
                <c:pt idx="31">
                  <c:v>0.66666666666666663</c:v>
                </c:pt>
                <c:pt idx="32">
                  <c:v>0.6875</c:v>
                </c:pt>
                <c:pt idx="33">
                  <c:v>0.70833333333333337</c:v>
                </c:pt>
                <c:pt idx="34">
                  <c:v>0.72916666666666663</c:v>
                </c:pt>
                <c:pt idx="35">
                  <c:v>0.75</c:v>
                </c:pt>
                <c:pt idx="36">
                  <c:v>0.77083333333333337</c:v>
                </c:pt>
                <c:pt idx="37">
                  <c:v>0.79166666666666663</c:v>
                </c:pt>
                <c:pt idx="38">
                  <c:v>0.8125</c:v>
                </c:pt>
                <c:pt idx="39">
                  <c:v>0.83333333333333337</c:v>
                </c:pt>
                <c:pt idx="40">
                  <c:v>0.85416666666666663</c:v>
                </c:pt>
                <c:pt idx="41">
                  <c:v>0.875</c:v>
                </c:pt>
                <c:pt idx="42">
                  <c:v>0.89583333333333337</c:v>
                </c:pt>
                <c:pt idx="43">
                  <c:v>0.91666666666666663</c:v>
                </c:pt>
                <c:pt idx="44">
                  <c:v>0.9375</c:v>
                </c:pt>
                <c:pt idx="45">
                  <c:v>0.95833333333333337</c:v>
                </c:pt>
                <c:pt idx="46">
                  <c:v>0.97916666666666663</c:v>
                </c:pt>
                <c:pt idx="47">
                  <c:v>0</c:v>
                </c:pt>
              </c:numCache>
            </c:numRef>
          </c:cat>
          <c:val>
            <c:numRef>
              <c:f>'2017'!$BO$1066:$DJ$1066</c:f>
              <c:numCache>
                <c:formatCode>General</c:formatCode>
                <c:ptCount val="48"/>
                <c:pt idx="0">
                  <c:v>6</c:v>
                </c:pt>
                <c:pt idx="1">
                  <c:v>6</c:v>
                </c:pt>
                <c:pt idx="2">
                  <c:v>6</c:v>
                </c:pt>
                <c:pt idx="3">
                  <c:v>5</c:v>
                </c:pt>
                <c:pt idx="4">
                  <c:v>6</c:v>
                </c:pt>
                <c:pt idx="5">
                  <c:v>6</c:v>
                </c:pt>
                <c:pt idx="6">
                  <c:v>6</c:v>
                </c:pt>
                <c:pt idx="7">
                  <c:v>5</c:v>
                </c:pt>
                <c:pt idx="8">
                  <c:v>5</c:v>
                </c:pt>
                <c:pt idx="9">
                  <c:v>6</c:v>
                </c:pt>
                <c:pt idx="10">
                  <c:v>5</c:v>
                </c:pt>
                <c:pt idx="11">
                  <c:v>5</c:v>
                </c:pt>
                <c:pt idx="12">
                  <c:v>9</c:v>
                </c:pt>
                <c:pt idx="13">
                  <c:v>11</c:v>
                </c:pt>
                <c:pt idx="14">
                  <c:v>11</c:v>
                </c:pt>
                <c:pt idx="15">
                  <c:v>14.5</c:v>
                </c:pt>
                <c:pt idx="16">
                  <c:v>14.5</c:v>
                </c:pt>
                <c:pt idx="17">
                  <c:v>15</c:v>
                </c:pt>
                <c:pt idx="18">
                  <c:v>14</c:v>
                </c:pt>
                <c:pt idx="19">
                  <c:v>15</c:v>
                </c:pt>
                <c:pt idx="20">
                  <c:v>14</c:v>
                </c:pt>
                <c:pt idx="21">
                  <c:v>14</c:v>
                </c:pt>
                <c:pt idx="22">
                  <c:v>15</c:v>
                </c:pt>
                <c:pt idx="23">
                  <c:v>12</c:v>
                </c:pt>
                <c:pt idx="24">
                  <c:v>14</c:v>
                </c:pt>
                <c:pt idx="25">
                  <c:v>13</c:v>
                </c:pt>
                <c:pt idx="26">
                  <c:v>13</c:v>
                </c:pt>
                <c:pt idx="27">
                  <c:v>13</c:v>
                </c:pt>
                <c:pt idx="28">
                  <c:v>12</c:v>
                </c:pt>
                <c:pt idx="29">
                  <c:v>12</c:v>
                </c:pt>
                <c:pt idx="30">
                  <c:v>10</c:v>
                </c:pt>
                <c:pt idx="31">
                  <c:v>11</c:v>
                </c:pt>
                <c:pt idx="32">
                  <c:v>12</c:v>
                </c:pt>
                <c:pt idx="33">
                  <c:v>13</c:v>
                </c:pt>
                <c:pt idx="34">
                  <c:v>10</c:v>
                </c:pt>
                <c:pt idx="35">
                  <c:v>14</c:v>
                </c:pt>
                <c:pt idx="36">
                  <c:v>15</c:v>
                </c:pt>
                <c:pt idx="37">
                  <c:v>16</c:v>
                </c:pt>
                <c:pt idx="38">
                  <c:v>13</c:v>
                </c:pt>
                <c:pt idx="39">
                  <c:v>9</c:v>
                </c:pt>
                <c:pt idx="40">
                  <c:v>7</c:v>
                </c:pt>
                <c:pt idx="41">
                  <c:v>7</c:v>
                </c:pt>
                <c:pt idx="42">
                  <c:v>8</c:v>
                </c:pt>
                <c:pt idx="43">
                  <c:v>11</c:v>
                </c:pt>
                <c:pt idx="44">
                  <c:v>8</c:v>
                </c:pt>
                <c:pt idx="45">
                  <c:v>9</c:v>
                </c:pt>
                <c:pt idx="46">
                  <c:v>8</c:v>
                </c:pt>
                <c:pt idx="47">
                  <c:v>7</c:v>
                </c:pt>
              </c:numCache>
            </c:numRef>
          </c:val>
          <c:extLst>
            <c:ext xmlns:c16="http://schemas.microsoft.com/office/drawing/2014/chart" uri="{C3380CC4-5D6E-409C-BE32-E72D297353CC}">
              <c16:uniqueId val="{00000000-FC54-7A4C-8BC3-493020268C20}"/>
            </c:ext>
          </c:extLst>
        </c:ser>
        <c:ser>
          <c:idx val="1"/>
          <c:order val="1"/>
          <c:tx>
            <c:strRef>
              <c:f>'2017'!$BN$1067</c:f>
              <c:strCache>
                <c:ptCount val="1"/>
                <c:pt idx="0">
                  <c:v>02-Dec-17</c:v>
                </c:pt>
              </c:strCache>
            </c:strRef>
          </c:tx>
          <c:spPr>
            <a:solidFill>
              <a:schemeClr val="accent2"/>
            </a:solidFill>
            <a:ln>
              <a:noFill/>
            </a:ln>
            <a:effectLst/>
          </c:spPr>
          <c:invertIfNegative val="0"/>
          <c:cat>
            <c:numRef>
              <c:f>'2017'!$BO$1065:$DJ$1065</c:f>
              <c:numCache>
                <c:formatCode>h:mm</c:formatCode>
                <c:ptCount val="48"/>
                <c:pt idx="0">
                  <c:v>2.0833333333333332E-2</c:v>
                </c:pt>
                <c:pt idx="1">
                  <c:v>4.1666666666666664E-2</c:v>
                </c:pt>
                <c:pt idx="2">
                  <c:v>6.25E-2</c:v>
                </c:pt>
                <c:pt idx="3">
                  <c:v>8.3333333333333329E-2</c:v>
                </c:pt>
                <c:pt idx="4">
                  <c:v>0.10416666666666667</c:v>
                </c:pt>
                <c:pt idx="5">
                  <c:v>0.125</c:v>
                </c:pt>
                <c:pt idx="6">
                  <c:v>0.14583333333333334</c:v>
                </c:pt>
                <c:pt idx="7">
                  <c:v>0.16666666666666666</c:v>
                </c:pt>
                <c:pt idx="8">
                  <c:v>0.1875</c:v>
                </c:pt>
                <c:pt idx="9">
                  <c:v>0.20833333333333334</c:v>
                </c:pt>
                <c:pt idx="10">
                  <c:v>0.22916666666666666</c:v>
                </c:pt>
                <c:pt idx="11">
                  <c:v>0.25</c:v>
                </c:pt>
                <c:pt idx="12">
                  <c:v>0.27083333333333331</c:v>
                </c:pt>
                <c:pt idx="13">
                  <c:v>0.29166666666666669</c:v>
                </c:pt>
                <c:pt idx="14">
                  <c:v>0.3125</c:v>
                </c:pt>
                <c:pt idx="15">
                  <c:v>0.33333333333333331</c:v>
                </c:pt>
                <c:pt idx="16">
                  <c:v>0.35416666666666669</c:v>
                </c:pt>
                <c:pt idx="17">
                  <c:v>0.375</c:v>
                </c:pt>
                <c:pt idx="18">
                  <c:v>0.39583333333333331</c:v>
                </c:pt>
                <c:pt idx="19">
                  <c:v>0.41666666666666669</c:v>
                </c:pt>
                <c:pt idx="20">
                  <c:v>0.4375</c:v>
                </c:pt>
                <c:pt idx="21">
                  <c:v>0.45833333333333331</c:v>
                </c:pt>
                <c:pt idx="22">
                  <c:v>0.47916666666666669</c:v>
                </c:pt>
                <c:pt idx="23">
                  <c:v>0.5</c:v>
                </c:pt>
                <c:pt idx="24">
                  <c:v>0.52083333333333337</c:v>
                </c:pt>
                <c:pt idx="25">
                  <c:v>0.54166666666666663</c:v>
                </c:pt>
                <c:pt idx="26">
                  <c:v>0.5625</c:v>
                </c:pt>
                <c:pt idx="27">
                  <c:v>0.58333333333333337</c:v>
                </c:pt>
                <c:pt idx="28">
                  <c:v>0.60416666666666663</c:v>
                </c:pt>
                <c:pt idx="29">
                  <c:v>0.625</c:v>
                </c:pt>
                <c:pt idx="30">
                  <c:v>0.64583333333333337</c:v>
                </c:pt>
                <c:pt idx="31">
                  <c:v>0.66666666666666663</c:v>
                </c:pt>
                <c:pt idx="32">
                  <c:v>0.6875</c:v>
                </c:pt>
                <c:pt idx="33">
                  <c:v>0.70833333333333337</c:v>
                </c:pt>
                <c:pt idx="34">
                  <c:v>0.72916666666666663</c:v>
                </c:pt>
                <c:pt idx="35">
                  <c:v>0.75</c:v>
                </c:pt>
                <c:pt idx="36">
                  <c:v>0.77083333333333337</c:v>
                </c:pt>
                <c:pt idx="37">
                  <c:v>0.79166666666666663</c:v>
                </c:pt>
                <c:pt idx="38">
                  <c:v>0.8125</c:v>
                </c:pt>
                <c:pt idx="39">
                  <c:v>0.83333333333333337</c:v>
                </c:pt>
                <c:pt idx="40">
                  <c:v>0.85416666666666663</c:v>
                </c:pt>
                <c:pt idx="41">
                  <c:v>0.875</c:v>
                </c:pt>
                <c:pt idx="42">
                  <c:v>0.89583333333333337</c:v>
                </c:pt>
                <c:pt idx="43">
                  <c:v>0.91666666666666663</c:v>
                </c:pt>
                <c:pt idx="44">
                  <c:v>0.9375</c:v>
                </c:pt>
                <c:pt idx="45">
                  <c:v>0.95833333333333337</c:v>
                </c:pt>
                <c:pt idx="46">
                  <c:v>0.97916666666666663</c:v>
                </c:pt>
                <c:pt idx="47">
                  <c:v>0</c:v>
                </c:pt>
              </c:numCache>
            </c:numRef>
          </c:cat>
          <c:val>
            <c:numRef>
              <c:f>'2017'!$BO$1067:$DJ$1067</c:f>
              <c:numCache>
                <c:formatCode>General</c:formatCode>
                <c:ptCount val="48"/>
                <c:pt idx="0">
                  <c:v>7</c:v>
                </c:pt>
                <c:pt idx="1">
                  <c:v>6</c:v>
                </c:pt>
                <c:pt idx="2">
                  <c:v>7</c:v>
                </c:pt>
                <c:pt idx="3">
                  <c:v>6</c:v>
                </c:pt>
                <c:pt idx="4">
                  <c:v>6</c:v>
                </c:pt>
                <c:pt idx="5">
                  <c:v>5</c:v>
                </c:pt>
                <c:pt idx="6">
                  <c:v>6</c:v>
                </c:pt>
                <c:pt idx="7">
                  <c:v>6</c:v>
                </c:pt>
                <c:pt idx="8">
                  <c:v>6</c:v>
                </c:pt>
                <c:pt idx="9">
                  <c:v>6</c:v>
                </c:pt>
                <c:pt idx="10">
                  <c:v>5</c:v>
                </c:pt>
                <c:pt idx="11">
                  <c:v>6</c:v>
                </c:pt>
                <c:pt idx="12">
                  <c:v>8</c:v>
                </c:pt>
                <c:pt idx="13">
                  <c:v>11</c:v>
                </c:pt>
                <c:pt idx="14">
                  <c:v>11</c:v>
                </c:pt>
                <c:pt idx="15">
                  <c:v>12</c:v>
                </c:pt>
                <c:pt idx="16">
                  <c:v>11</c:v>
                </c:pt>
                <c:pt idx="17">
                  <c:v>11</c:v>
                </c:pt>
                <c:pt idx="18">
                  <c:v>11</c:v>
                </c:pt>
                <c:pt idx="19">
                  <c:v>12</c:v>
                </c:pt>
                <c:pt idx="20">
                  <c:v>13</c:v>
                </c:pt>
                <c:pt idx="21">
                  <c:v>13</c:v>
                </c:pt>
                <c:pt idx="22">
                  <c:v>12</c:v>
                </c:pt>
                <c:pt idx="23">
                  <c:v>12</c:v>
                </c:pt>
                <c:pt idx="24">
                  <c:v>14</c:v>
                </c:pt>
                <c:pt idx="25">
                  <c:v>17</c:v>
                </c:pt>
                <c:pt idx="26">
                  <c:v>17</c:v>
                </c:pt>
                <c:pt idx="27">
                  <c:v>14</c:v>
                </c:pt>
                <c:pt idx="28">
                  <c:v>13</c:v>
                </c:pt>
                <c:pt idx="29">
                  <c:v>13</c:v>
                </c:pt>
                <c:pt idx="30">
                  <c:v>13</c:v>
                </c:pt>
                <c:pt idx="31">
                  <c:v>12</c:v>
                </c:pt>
                <c:pt idx="32">
                  <c:v>12</c:v>
                </c:pt>
                <c:pt idx="33">
                  <c:v>12</c:v>
                </c:pt>
                <c:pt idx="34">
                  <c:v>12</c:v>
                </c:pt>
                <c:pt idx="35">
                  <c:v>13</c:v>
                </c:pt>
                <c:pt idx="36">
                  <c:v>17</c:v>
                </c:pt>
                <c:pt idx="37">
                  <c:v>16</c:v>
                </c:pt>
                <c:pt idx="38">
                  <c:v>16</c:v>
                </c:pt>
                <c:pt idx="39">
                  <c:v>14</c:v>
                </c:pt>
                <c:pt idx="40">
                  <c:v>12</c:v>
                </c:pt>
                <c:pt idx="41">
                  <c:v>10</c:v>
                </c:pt>
                <c:pt idx="42">
                  <c:v>7</c:v>
                </c:pt>
                <c:pt idx="43">
                  <c:v>7</c:v>
                </c:pt>
                <c:pt idx="44">
                  <c:v>9</c:v>
                </c:pt>
                <c:pt idx="45">
                  <c:v>8</c:v>
                </c:pt>
                <c:pt idx="46">
                  <c:v>8</c:v>
                </c:pt>
                <c:pt idx="47">
                  <c:v>7</c:v>
                </c:pt>
              </c:numCache>
            </c:numRef>
          </c:val>
          <c:extLst>
            <c:ext xmlns:c16="http://schemas.microsoft.com/office/drawing/2014/chart" uri="{C3380CC4-5D6E-409C-BE32-E72D297353CC}">
              <c16:uniqueId val="{00000001-FC54-7A4C-8BC3-493020268C20}"/>
            </c:ext>
          </c:extLst>
        </c:ser>
        <c:ser>
          <c:idx val="2"/>
          <c:order val="2"/>
          <c:tx>
            <c:strRef>
              <c:f>'2017'!$BN$1068</c:f>
              <c:strCache>
                <c:ptCount val="1"/>
                <c:pt idx="0">
                  <c:v>03-Dec-17</c:v>
                </c:pt>
              </c:strCache>
            </c:strRef>
          </c:tx>
          <c:spPr>
            <a:solidFill>
              <a:schemeClr val="accent3"/>
            </a:solidFill>
            <a:ln>
              <a:noFill/>
            </a:ln>
            <a:effectLst/>
          </c:spPr>
          <c:invertIfNegative val="0"/>
          <c:cat>
            <c:numRef>
              <c:f>'2017'!$BO$1065:$DJ$1065</c:f>
              <c:numCache>
                <c:formatCode>h:mm</c:formatCode>
                <c:ptCount val="48"/>
                <c:pt idx="0">
                  <c:v>2.0833333333333332E-2</c:v>
                </c:pt>
                <c:pt idx="1">
                  <c:v>4.1666666666666664E-2</c:v>
                </c:pt>
                <c:pt idx="2">
                  <c:v>6.25E-2</c:v>
                </c:pt>
                <c:pt idx="3">
                  <c:v>8.3333333333333329E-2</c:v>
                </c:pt>
                <c:pt idx="4">
                  <c:v>0.10416666666666667</c:v>
                </c:pt>
                <c:pt idx="5">
                  <c:v>0.125</c:v>
                </c:pt>
                <c:pt idx="6">
                  <c:v>0.14583333333333334</c:v>
                </c:pt>
                <c:pt idx="7">
                  <c:v>0.16666666666666666</c:v>
                </c:pt>
                <c:pt idx="8">
                  <c:v>0.1875</c:v>
                </c:pt>
                <c:pt idx="9">
                  <c:v>0.20833333333333334</c:v>
                </c:pt>
                <c:pt idx="10">
                  <c:v>0.22916666666666666</c:v>
                </c:pt>
                <c:pt idx="11">
                  <c:v>0.25</c:v>
                </c:pt>
                <c:pt idx="12">
                  <c:v>0.27083333333333331</c:v>
                </c:pt>
                <c:pt idx="13">
                  <c:v>0.29166666666666669</c:v>
                </c:pt>
                <c:pt idx="14">
                  <c:v>0.3125</c:v>
                </c:pt>
                <c:pt idx="15">
                  <c:v>0.33333333333333331</c:v>
                </c:pt>
                <c:pt idx="16">
                  <c:v>0.35416666666666669</c:v>
                </c:pt>
                <c:pt idx="17">
                  <c:v>0.375</c:v>
                </c:pt>
                <c:pt idx="18">
                  <c:v>0.39583333333333331</c:v>
                </c:pt>
                <c:pt idx="19">
                  <c:v>0.41666666666666669</c:v>
                </c:pt>
                <c:pt idx="20">
                  <c:v>0.4375</c:v>
                </c:pt>
                <c:pt idx="21">
                  <c:v>0.45833333333333331</c:v>
                </c:pt>
                <c:pt idx="22">
                  <c:v>0.47916666666666669</c:v>
                </c:pt>
                <c:pt idx="23">
                  <c:v>0.5</c:v>
                </c:pt>
                <c:pt idx="24">
                  <c:v>0.52083333333333337</c:v>
                </c:pt>
                <c:pt idx="25">
                  <c:v>0.54166666666666663</c:v>
                </c:pt>
                <c:pt idx="26">
                  <c:v>0.5625</c:v>
                </c:pt>
                <c:pt idx="27">
                  <c:v>0.58333333333333337</c:v>
                </c:pt>
                <c:pt idx="28">
                  <c:v>0.60416666666666663</c:v>
                </c:pt>
                <c:pt idx="29">
                  <c:v>0.625</c:v>
                </c:pt>
                <c:pt idx="30">
                  <c:v>0.64583333333333337</c:v>
                </c:pt>
                <c:pt idx="31">
                  <c:v>0.66666666666666663</c:v>
                </c:pt>
                <c:pt idx="32">
                  <c:v>0.6875</c:v>
                </c:pt>
                <c:pt idx="33">
                  <c:v>0.70833333333333337</c:v>
                </c:pt>
                <c:pt idx="34">
                  <c:v>0.72916666666666663</c:v>
                </c:pt>
                <c:pt idx="35">
                  <c:v>0.75</c:v>
                </c:pt>
                <c:pt idx="36">
                  <c:v>0.77083333333333337</c:v>
                </c:pt>
                <c:pt idx="37">
                  <c:v>0.79166666666666663</c:v>
                </c:pt>
                <c:pt idx="38">
                  <c:v>0.8125</c:v>
                </c:pt>
                <c:pt idx="39">
                  <c:v>0.83333333333333337</c:v>
                </c:pt>
                <c:pt idx="40">
                  <c:v>0.85416666666666663</c:v>
                </c:pt>
                <c:pt idx="41">
                  <c:v>0.875</c:v>
                </c:pt>
                <c:pt idx="42">
                  <c:v>0.89583333333333337</c:v>
                </c:pt>
                <c:pt idx="43">
                  <c:v>0.91666666666666663</c:v>
                </c:pt>
                <c:pt idx="44">
                  <c:v>0.9375</c:v>
                </c:pt>
                <c:pt idx="45">
                  <c:v>0.95833333333333337</c:v>
                </c:pt>
                <c:pt idx="46">
                  <c:v>0.97916666666666663</c:v>
                </c:pt>
                <c:pt idx="47">
                  <c:v>0</c:v>
                </c:pt>
              </c:numCache>
            </c:numRef>
          </c:cat>
          <c:val>
            <c:numRef>
              <c:f>'2017'!$BO$1068:$DJ$1068</c:f>
              <c:numCache>
                <c:formatCode>General</c:formatCode>
                <c:ptCount val="48"/>
                <c:pt idx="0">
                  <c:v>6</c:v>
                </c:pt>
                <c:pt idx="1">
                  <c:v>7</c:v>
                </c:pt>
                <c:pt idx="2">
                  <c:v>9</c:v>
                </c:pt>
                <c:pt idx="3">
                  <c:v>8</c:v>
                </c:pt>
                <c:pt idx="4">
                  <c:v>6</c:v>
                </c:pt>
                <c:pt idx="5">
                  <c:v>7</c:v>
                </c:pt>
                <c:pt idx="6">
                  <c:v>7</c:v>
                </c:pt>
                <c:pt idx="7">
                  <c:v>6</c:v>
                </c:pt>
                <c:pt idx="8">
                  <c:v>8</c:v>
                </c:pt>
                <c:pt idx="9">
                  <c:v>6</c:v>
                </c:pt>
                <c:pt idx="10">
                  <c:v>6</c:v>
                </c:pt>
                <c:pt idx="11">
                  <c:v>6</c:v>
                </c:pt>
                <c:pt idx="12">
                  <c:v>8</c:v>
                </c:pt>
                <c:pt idx="13">
                  <c:v>12</c:v>
                </c:pt>
                <c:pt idx="14">
                  <c:v>11</c:v>
                </c:pt>
                <c:pt idx="15">
                  <c:v>11</c:v>
                </c:pt>
                <c:pt idx="16">
                  <c:v>10</c:v>
                </c:pt>
                <c:pt idx="17">
                  <c:v>11</c:v>
                </c:pt>
                <c:pt idx="18">
                  <c:v>10</c:v>
                </c:pt>
                <c:pt idx="19">
                  <c:v>9</c:v>
                </c:pt>
                <c:pt idx="20">
                  <c:v>12</c:v>
                </c:pt>
                <c:pt idx="21">
                  <c:v>16</c:v>
                </c:pt>
                <c:pt idx="22">
                  <c:v>17</c:v>
                </c:pt>
                <c:pt idx="23">
                  <c:v>15</c:v>
                </c:pt>
                <c:pt idx="24">
                  <c:v>13</c:v>
                </c:pt>
                <c:pt idx="25">
                  <c:v>19</c:v>
                </c:pt>
                <c:pt idx="26">
                  <c:v>21</c:v>
                </c:pt>
                <c:pt idx="27">
                  <c:v>20</c:v>
                </c:pt>
                <c:pt idx="28">
                  <c:v>14</c:v>
                </c:pt>
                <c:pt idx="29">
                  <c:v>14</c:v>
                </c:pt>
                <c:pt idx="30">
                  <c:v>14</c:v>
                </c:pt>
                <c:pt idx="31">
                  <c:v>16</c:v>
                </c:pt>
                <c:pt idx="32">
                  <c:v>14</c:v>
                </c:pt>
                <c:pt idx="33">
                  <c:v>14</c:v>
                </c:pt>
                <c:pt idx="34">
                  <c:v>18</c:v>
                </c:pt>
                <c:pt idx="35">
                  <c:v>13</c:v>
                </c:pt>
                <c:pt idx="36">
                  <c:v>17</c:v>
                </c:pt>
                <c:pt idx="37">
                  <c:v>15</c:v>
                </c:pt>
                <c:pt idx="38">
                  <c:v>13</c:v>
                </c:pt>
                <c:pt idx="39">
                  <c:v>9</c:v>
                </c:pt>
                <c:pt idx="40">
                  <c:v>8</c:v>
                </c:pt>
                <c:pt idx="41">
                  <c:v>6</c:v>
                </c:pt>
                <c:pt idx="42">
                  <c:v>8</c:v>
                </c:pt>
                <c:pt idx="43">
                  <c:v>8</c:v>
                </c:pt>
                <c:pt idx="44">
                  <c:v>8</c:v>
                </c:pt>
                <c:pt idx="45">
                  <c:v>7</c:v>
                </c:pt>
                <c:pt idx="46">
                  <c:v>7</c:v>
                </c:pt>
                <c:pt idx="47">
                  <c:v>5</c:v>
                </c:pt>
              </c:numCache>
            </c:numRef>
          </c:val>
          <c:extLst>
            <c:ext xmlns:c16="http://schemas.microsoft.com/office/drawing/2014/chart" uri="{C3380CC4-5D6E-409C-BE32-E72D297353CC}">
              <c16:uniqueId val="{00000002-FC54-7A4C-8BC3-493020268C20}"/>
            </c:ext>
          </c:extLst>
        </c:ser>
        <c:ser>
          <c:idx val="3"/>
          <c:order val="3"/>
          <c:tx>
            <c:strRef>
              <c:f>'2017'!$BN$1069</c:f>
              <c:strCache>
                <c:ptCount val="1"/>
                <c:pt idx="0">
                  <c:v>04-Dec-17</c:v>
                </c:pt>
              </c:strCache>
            </c:strRef>
          </c:tx>
          <c:spPr>
            <a:solidFill>
              <a:schemeClr val="accent4"/>
            </a:solidFill>
            <a:ln>
              <a:noFill/>
            </a:ln>
            <a:effectLst/>
          </c:spPr>
          <c:invertIfNegative val="0"/>
          <c:cat>
            <c:numRef>
              <c:f>'2017'!$BO$1065:$DJ$1065</c:f>
              <c:numCache>
                <c:formatCode>h:mm</c:formatCode>
                <c:ptCount val="48"/>
                <c:pt idx="0">
                  <c:v>2.0833333333333332E-2</c:v>
                </c:pt>
                <c:pt idx="1">
                  <c:v>4.1666666666666664E-2</c:v>
                </c:pt>
                <c:pt idx="2">
                  <c:v>6.25E-2</c:v>
                </c:pt>
                <c:pt idx="3">
                  <c:v>8.3333333333333329E-2</c:v>
                </c:pt>
                <c:pt idx="4">
                  <c:v>0.10416666666666667</c:v>
                </c:pt>
                <c:pt idx="5">
                  <c:v>0.125</c:v>
                </c:pt>
                <c:pt idx="6">
                  <c:v>0.14583333333333334</c:v>
                </c:pt>
                <c:pt idx="7">
                  <c:v>0.16666666666666666</c:v>
                </c:pt>
                <c:pt idx="8">
                  <c:v>0.1875</c:v>
                </c:pt>
                <c:pt idx="9">
                  <c:v>0.20833333333333334</c:v>
                </c:pt>
                <c:pt idx="10">
                  <c:v>0.22916666666666666</c:v>
                </c:pt>
                <c:pt idx="11">
                  <c:v>0.25</c:v>
                </c:pt>
                <c:pt idx="12">
                  <c:v>0.27083333333333331</c:v>
                </c:pt>
                <c:pt idx="13">
                  <c:v>0.29166666666666669</c:v>
                </c:pt>
                <c:pt idx="14">
                  <c:v>0.3125</c:v>
                </c:pt>
                <c:pt idx="15">
                  <c:v>0.33333333333333331</c:v>
                </c:pt>
                <c:pt idx="16">
                  <c:v>0.35416666666666669</c:v>
                </c:pt>
                <c:pt idx="17">
                  <c:v>0.375</c:v>
                </c:pt>
                <c:pt idx="18">
                  <c:v>0.39583333333333331</c:v>
                </c:pt>
                <c:pt idx="19">
                  <c:v>0.41666666666666669</c:v>
                </c:pt>
                <c:pt idx="20">
                  <c:v>0.4375</c:v>
                </c:pt>
                <c:pt idx="21">
                  <c:v>0.45833333333333331</c:v>
                </c:pt>
                <c:pt idx="22">
                  <c:v>0.47916666666666669</c:v>
                </c:pt>
                <c:pt idx="23">
                  <c:v>0.5</c:v>
                </c:pt>
                <c:pt idx="24">
                  <c:v>0.52083333333333337</c:v>
                </c:pt>
                <c:pt idx="25">
                  <c:v>0.54166666666666663</c:v>
                </c:pt>
                <c:pt idx="26">
                  <c:v>0.5625</c:v>
                </c:pt>
                <c:pt idx="27">
                  <c:v>0.58333333333333337</c:v>
                </c:pt>
                <c:pt idx="28">
                  <c:v>0.60416666666666663</c:v>
                </c:pt>
                <c:pt idx="29">
                  <c:v>0.625</c:v>
                </c:pt>
                <c:pt idx="30">
                  <c:v>0.64583333333333337</c:v>
                </c:pt>
                <c:pt idx="31">
                  <c:v>0.66666666666666663</c:v>
                </c:pt>
                <c:pt idx="32">
                  <c:v>0.6875</c:v>
                </c:pt>
                <c:pt idx="33">
                  <c:v>0.70833333333333337</c:v>
                </c:pt>
                <c:pt idx="34">
                  <c:v>0.72916666666666663</c:v>
                </c:pt>
                <c:pt idx="35">
                  <c:v>0.75</c:v>
                </c:pt>
                <c:pt idx="36">
                  <c:v>0.77083333333333337</c:v>
                </c:pt>
                <c:pt idx="37">
                  <c:v>0.79166666666666663</c:v>
                </c:pt>
                <c:pt idx="38">
                  <c:v>0.8125</c:v>
                </c:pt>
                <c:pt idx="39">
                  <c:v>0.83333333333333337</c:v>
                </c:pt>
                <c:pt idx="40">
                  <c:v>0.85416666666666663</c:v>
                </c:pt>
                <c:pt idx="41">
                  <c:v>0.875</c:v>
                </c:pt>
                <c:pt idx="42">
                  <c:v>0.89583333333333337</c:v>
                </c:pt>
                <c:pt idx="43">
                  <c:v>0.91666666666666663</c:v>
                </c:pt>
                <c:pt idx="44">
                  <c:v>0.9375</c:v>
                </c:pt>
                <c:pt idx="45">
                  <c:v>0.95833333333333337</c:v>
                </c:pt>
                <c:pt idx="46">
                  <c:v>0.97916666666666663</c:v>
                </c:pt>
                <c:pt idx="47">
                  <c:v>0</c:v>
                </c:pt>
              </c:numCache>
            </c:numRef>
          </c:cat>
          <c:val>
            <c:numRef>
              <c:f>'2017'!$BO$1069:$DJ$1069</c:f>
              <c:numCache>
                <c:formatCode>General</c:formatCode>
                <c:ptCount val="48"/>
                <c:pt idx="0">
                  <c:v>6</c:v>
                </c:pt>
                <c:pt idx="1">
                  <c:v>6</c:v>
                </c:pt>
                <c:pt idx="2">
                  <c:v>6</c:v>
                </c:pt>
                <c:pt idx="3">
                  <c:v>7</c:v>
                </c:pt>
                <c:pt idx="4">
                  <c:v>6</c:v>
                </c:pt>
                <c:pt idx="5">
                  <c:v>6</c:v>
                </c:pt>
                <c:pt idx="6">
                  <c:v>6</c:v>
                </c:pt>
                <c:pt idx="7">
                  <c:v>6</c:v>
                </c:pt>
                <c:pt idx="8">
                  <c:v>6</c:v>
                </c:pt>
                <c:pt idx="9">
                  <c:v>5</c:v>
                </c:pt>
                <c:pt idx="10">
                  <c:v>7</c:v>
                </c:pt>
                <c:pt idx="11">
                  <c:v>6</c:v>
                </c:pt>
                <c:pt idx="12">
                  <c:v>8</c:v>
                </c:pt>
                <c:pt idx="13">
                  <c:v>9</c:v>
                </c:pt>
                <c:pt idx="14">
                  <c:v>12</c:v>
                </c:pt>
                <c:pt idx="15">
                  <c:v>12</c:v>
                </c:pt>
                <c:pt idx="16">
                  <c:v>12</c:v>
                </c:pt>
                <c:pt idx="17">
                  <c:v>11</c:v>
                </c:pt>
                <c:pt idx="18">
                  <c:v>10</c:v>
                </c:pt>
                <c:pt idx="19">
                  <c:v>11</c:v>
                </c:pt>
                <c:pt idx="20">
                  <c:v>13</c:v>
                </c:pt>
                <c:pt idx="21">
                  <c:v>13</c:v>
                </c:pt>
                <c:pt idx="22">
                  <c:v>13</c:v>
                </c:pt>
                <c:pt idx="23">
                  <c:v>13</c:v>
                </c:pt>
                <c:pt idx="24">
                  <c:v>13</c:v>
                </c:pt>
                <c:pt idx="25">
                  <c:v>14</c:v>
                </c:pt>
                <c:pt idx="26">
                  <c:v>13.5</c:v>
                </c:pt>
                <c:pt idx="27">
                  <c:v>13.5</c:v>
                </c:pt>
                <c:pt idx="28">
                  <c:v>14</c:v>
                </c:pt>
                <c:pt idx="29">
                  <c:v>11</c:v>
                </c:pt>
                <c:pt idx="30">
                  <c:v>12</c:v>
                </c:pt>
                <c:pt idx="31">
                  <c:v>13</c:v>
                </c:pt>
                <c:pt idx="32">
                  <c:v>13</c:v>
                </c:pt>
                <c:pt idx="33">
                  <c:v>13</c:v>
                </c:pt>
                <c:pt idx="34">
                  <c:v>14</c:v>
                </c:pt>
                <c:pt idx="35">
                  <c:v>13</c:v>
                </c:pt>
                <c:pt idx="36">
                  <c:v>14</c:v>
                </c:pt>
                <c:pt idx="37">
                  <c:v>14</c:v>
                </c:pt>
                <c:pt idx="38">
                  <c:v>13</c:v>
                </c:pt>
                <c:pt idx="39">
                  <c:v>10</c:v>
                </c:pt>
                <c:pt idx="40">
                  <c:v>7</c:v>
                </c:pt>
                <c:pt idx="41">
                  <c:v>8</c:v>
                </c:pt>
                <c:pt idx="42">
                  <c:v>7</c:v>
                </c:pt>
                <c:pt idx="43">
                  <c:v>7</c:v>
                </c:pt>
                <c:pt idx="44">
                  <c:v>7.5</c:v>
                </c:pt>
                <c:pt idx="45">
                  <c:v>7.5</c:v>
                </c:pt>
                <c:pt idx="46">
                  <c:v>8</c:v>
                </c:pt>
                <c:pt idx="47">
                  <c:v>6</c:v>
                </c:pt>
              </c:numCache>
            </c:numRef>
          </c:val>
          <c:extLst>
            <c:ext xmlns:c16="http://schemas.microsoft.com/office/drawing/2014/chart" uri="{C3380CC4-5D6E-409C-BE32-E72D297353CC}">
              <c16:uniqueId val="{00000003-FC54-7A4C-8BC3-493020268C20}"/>
            </c:ext>
          </c:extLst>
        </c:ser>
        <c:ser>
          <c:idx val="4"/>
          <c:order val="4"/>
          <c:tx>
            <c:strRef>
              <c:f>'2017'!$BN$1070</c:f>
              <c:strCache>
                <c:ptCount val="1"/>
                <c:pt idx="0">
                  <c:v>05-Dec-17</c:v>
                </c:pt>
              </c:strCache>
            </c:strRef>
          </c:tx>
          <c:spPr>
            <a:solidFill>
              <a:schemeClr val="accent5"/>
            </a:solidFill>
            <a:ln>
              <a:noFill/>
            </a:ln>
            <a:effectLst/>
          </c:spPr>
          <c:invertIfNegative val="0"/>
          <c:cat>
            <c:numRef>
              <c:f>'2017'!$BO$1065:$DJ$1065</c:f>
              <c:numCache>
                <c:formatCode>h:mm</c:formatCode>
                <c:ptCount val="48"/>
                <c:pt idx="0">
                  <c:v>2.0833333333333332E-2</c:v>
                </c:pt>
                <c:pt idx="1">
                  <c:v>4.1666666666666664E-2</c:v>
                </c:pt>
                <c:pt idx="2">
                  <c:v>6.25E-2</c:v>
                </c:pt>
                <c:pt idx="3">
                  <c:v>8.3333333333333329E-2</c:v>
                </c:pt>
                <c:pt idx="4">
                  <c:v>0.10416666666666667</c:v>
                </c:pt>
                <c:pt idx="5">
                  <c:v>0.125</c:v>
                </c:pt>
                <c:pt idx="6">
                  <c:v>0.14583333333333334</c:v>
                </c:pt>
                <c:pt idx="7">
                  <c:v>0.16666666666666666</c:v>
                </c:pt>
                <c:pt idx="8">
                  <c:v>0.1875</c:v>
                </c:pt>
                <c:pt idx="9">
                  <c:v>0.20833333333333334</c:v>
                </c:pt>
                <c:pt idx="10">
                  <c:v>0.22916666666666666</c:v>
                </c:pt>
                <c:pt idx="11">
                  <c:v>0.25</c:v>
                </c:pt>
                <c:pt idx="12">
                  <c:v>0.27083333333333331</c:v>
                </c:pt>
                <c:pt idx="13">
                  <c:v>0.29166666666666669</c:v>
                </c:pt>
                <c:pt idx="14">
                  <c:v>0.3125</c:v>
                </c:pt>
                <c:pt idx="15">
                  <c:v>0.33333333333333331</c:v>
                </c:pt>
                <c:pt idx="16">
                  <c:v>0.35416666666666669</c:v>
                </c:pt>
                <c:pt idx="17">
                  <c:v>0.375</c:v>
                </c:pt>
                <c:pt idx="18">
                  <c:v>0.39583333333333331</c:v>
                </c:pt>
                <c:pt idx="19">
                  <c:v>0.41666666666666669</c:v>
                </c:pt>
                <c:pt idx="20">
                  <c:v>0.4375</c:v>
                </c:pt>
                <c:pt idx="21">
                  <c:v>0.45833333333333331</c:v>
                </c:pt>
                <c:pt idx="22">
                  <c:v>0.47916666666666669</c:v>
                </c:pt>
                <c:pt idx="23">
                  <c:v>0.5</c:v>
                </c:pt>
                <c:pt idx="24">
                  <c:v>0.52083333333333337</c:v>
                </c:pt>
                <c:pt idx="25">
                  <c:v>0.54166666666666663</c:v>
                </c:pt>
                <c:pt idx="26">
                  <c:v>0.5625</c:v>
                </c:pt>
                <c:pt idx="27">
                  <c:v>0.58333333333333337</c:v>
                </c:pt>
                <c:pt idx="28">
                  <c:v>0.60416666666666663</c:v>
                </c:pt>
                <c:pt idx="29">
                  <c:v>0.625</c:v>
                </c:pt>
                <c:pt idx="30">
                  <c:v>0.64583333333333337</c:v>
                </c:pt>
                <c:pt idx="31">
                  <c:v>0.66666666666666663</c:v>
                </c:pt>
                <c:pt idx="32">
                  <c:v>0.6875</c:v>
                </c:pt>
                <c:pt idx="33">
                  <c:v>0.70833333333333337</c:v>
                </c:pt>
                <c:pt idx="34">
                  <c:v>0.72916666666666663</c:v>
                </c:pt>
                <c:pt idx="35">
                  <c:v>0.75</c:v>
                </c:pt>
                <c:pt idx="36">
                  <c:v>0.77083333333333337</c:v>
                </c:pt>
                <c:pt idx="37">
                  <c:v>0.79166666666666663</c:v>
                </c:pt>
                <c:pt idx="38">
                  <c:v>0.8125</c:v>
                </c:pt>
                <c:pt idx="39">
                  <c:v>0.83333333333333337</c:v>
                </c:pt>
                <c:pt idx="40">
                  <c:v>0.85416666666666663</c:v>
                </c:pt>
                <c:pt idx="41">
                  <c:v>0.875</c:v>
                </c:pt>
                <c:pt idx="42">
                  <c:v>0.89583333333333337</c:v>
                </c:pt>
                <c:pt idx="43">
                  <c:v>0.91666666666666663</c:v>
                </c:pt>
                <c:pt idx="44">
                  <c:v>0.9375</c:v>
                </c:pt>
                <c:pt idx="45">
                  <c:v>0.95833333333333337</c:v>
                </c:pt>
                <c:pt idx="46">
                  <c:v>0.97916666666666663</c:v>
                </c:pt>
                <c:pt idx="47">
                  <c:v>0</c:v>
                </c:pt>
              </c:numCache>
            </c:numRef>
          </c:cat>
          <c:val>
            <c:numRef>
              <c:f>'2017'!$BO$1070:$DJ$1070</c:f>
              <c:numCache>
                <c:formatCode>General</c:formatCode>
                <c:ptCount val="48"/>
                <c:pt idx="0">
                  <c:v>7</c:v>
                </c:pt>
                <c:pt idx="1">
                  <c:v>5</c:v>
                </c:pt>
                <c:pt idx="2">
                  <c:v>6</c:v>
                </c:pt>
                <c:pt idx="3">
                  <c:v>5</c:v>
                </c:pt>
                <c:pt idx="4">
                  <c:v>5</c:v>
                </c:pt>
                <c:pt idx="5">
                  <c:v>6</c:v>
                </c:pt>
                <c:pt idx="6">
                  <c:v>6</c:v>
                </c:pt>
                <c:pt idx="7">
                  <c:v>5</c:v>
                </c:pt>
                <c:pt idx="8">
                  <c:v>6</c:v>
                </c:pt>
                <c:pt idx="9">
                  <c:v>6</c:v>
                </c:pt>
                <c:pt idx="10">
                  <c:v>5</c:v>
                </c:pt>
                <c:pt idx="11">
                  <c:v>9</c:v>
                </c:pt>
                <c:pt idx="12">
                  <c:v>10</c:v>
                </c:pt>
                <c:pt idx="13">
                  <c:v>12</c:v>
                </c:pt>
                <c:pt idx="14">
                  <c:v>14</c:v>
                </c:pt>
                <c:pt idx="15">
                  <c:v>13</c:v>
                </c:pt>
                <c:pt idx="16">
                  <c:v>13</c:v>
                </c:pt>
                <c:pt idx="17">
                  <c:v>11</c:v>
                </c:pt>
                <c:pt idx="18">
                  <c:v>11</c:v>
                </c:pt>
                <c:pt idx="19">
                  <c:v>13</c:v>
                </c:pt>
                <c:pt idx="20">
                  <c:v>14</c:v>
                </c:pt>
                <c:pt idx="21">
                  <c:v>15</c:v>
                </c:pt>
                <c:pt idx="22">
                  <c:v>12</c:v>
                </c:pt>
                <c:pt idx="23">
                  <c:v>12</c:v>
                </c:pt>
                <c:pt idx="24">
                  <c:v>12</c:v>
                </c:pt>
                <c:pt idx="25">
                  <c:v>13</c:v>
                </c:pt>
                <c:pt idx="26">
                  <c:v>13</c:v>
                </c:pt>
                <c:pt idx="27">
                  <c:v>13</c:v>
                </c:pt>
                <c:pt idx="28">
                  <c:v>11</c:v>
                </c:pt>
                <c:pt idx="29">
                  <c:v>11</c:v>
                </c:pt>
                <c:pt idx="30">
                  <c:v>11</c:v>
                </c:pt>
                <c:pt idx="31">
                  <c:v>14</c:v>
                </c:pt>
                <c:pt idx="32">
                  <c:v>13</c:v>
                </c:pt>
                <c:pt idx="33">
                  <c:v>11</c:v>
                </c:pt>
                <c:pt idx="34">
                  <c:v>11</c:v>
                </c:pt>
                <c:pt idx="35">
                  <c:v>14</c:v>
                </c:pt>
                <c:pt idx="36">
                  <c:v>14</c:v>
                </c:pt>
                <c:pt idx="37">
                  <c:v>14</c:v>
                </c:pt>
                <c:pt idx="38">
                  <c:v>13</c:v>
                </c:pt>
                <c:pt idx="39">
                  <c:v>7.5</c:v>
                </c:pt>
                <c:pt idx="40">
                  <c:v>7.5</c:v>
                </c:pt>
                <c:pt idx="41">
                  <c:v>7</c:v>
                </c:pt>
                <c:pt idx="42">
                  <c:v>7</c:v>
                </c:pt>
                <c:pt idx="43">
                  <c:v>7</c:v>
                </c:pt>
                <c:pt idx="44">
                  <c:v>6</c:v>
                </c:pt>
                <c:pt idx="45">
                  <c:v>7</c:v>
                </c:pt>
                <c:pt idx="46">
                  <c:v>6</c:v>
                </c:pt>
                <c:pt idx="47">
                  <c:v>6</c:v>
                </c:pt>
              </c:numCache>
            </c:numRef>
          </c:val>
          <c:extLst>
            <c:ext xmlns:c16="http://schemas.microsoft.com/office/drawing/2014/chart" uri="{C3380CC4-5D6E-409C-BE32-E72D297353CC}">
              <c16:uniqueId val="{00000004-FC54-7A4C-8BC3-493020268C20}"/>
            </c:ext>
          </c:extLst>
        </c:ser>
        <c:ser>
          <c:idx val="5"/>
          <c:order val="5"/>
          <c:tx>
            <c:strRef>
              <c:f>'2017'!$BN$1071</c:f>
              <c:strCache>
                <c:ptCount val="1"/>
                <c:pt idx="0">
                  <c:v>06-Dec-17</c:v>
                </c:pt>
              </c:strCache>
            </c:strRef>
          </c:tx>
          <c:spPr>
            <a:solidFill>
              <a:schemeClr val="accent6"/>
            </a:solidFill>
            <a:ln>
              <a:noFill/>
            </a:ln>
            <a:effectLst/>
          </c:spPr>
          <c:invertIfNegative val="0"/>
          <c:cat>
            <c:numRef>
              <c:f>'2017'!$BO$1065:$DJ$1065</c:f>
              <c:numCache>
                <c:formatCode>h:mm</c:formatCode>
                <c:ptCount val="48"/>
                <c:pt idx="0">
                  <c:v>2.0833333333333332E-2</c:v>
                </c:pt>
                <c:pt idx="1">
                  <c:v>4.1666666666666664E-2</c:v>
                </c:pt>
                <c:pt idx="2">
                  <c:v>6.25E-2</c:v>
                </c:pt>
                <c:pt idx="3">
                  <c:v>8.3333333333333329E-2</c:v>
                </c:pt>
                <c:pt idx="4">
                  <c:v>0.10416666666666667</c:v>
                </c:pt>
                <c:pt idx="5">
                  <c:v>0.125</c:v>
                </c:pt>
                <c:pt idx="6">
                  <c:v>0.14583333333333334</c:v>
                </c:pt>
                <c:pt idx="7">
                  <c:v>0.16666666666666666</c:v>
                </c:pt>
                <c:pt idx="8">
                  <c:v>0.1875</c:v>
                </c:pt>
                <c:pt idx="9">
                  <c:v>0.20833333333333334</c:v>
                </c:pt>
                <c:pt idx="10">
                  <c:v>0.22916666666666666</c:v>
                </c:pt>
                <c:pt idx="11">
                  <c:v>0.25</c:v>
                </c:pt>
                <c:pt idx="12">
                  <c:v>0.27083333333333331</c:v>
                </c:pt>
                <c:pt idx="13">
                  <c:v>0.29166666666666669</c:v>
                </c:pt>
                <c:pt idx="14">
                  <c:v>0.3125</c:v>
                </c:pt>
                <c:pt idx="15">
                  <c:v>0.33333333333333331</c:v>
                </c:pt>
                <c:pt idx="16">
                  <c:v>0.35416666666666669</c:v>
                </c:pt>
                <c:pt idx="17">
                  <c:v>0.375</c:v>
                </c:pt>
                <c:pt idx="18">
                  <c:v>0.39583333333333331</c:v>
                </c:pt>
                <c:pt idx="19">
                  <c:v>0.41666666666666669</c:v>
                </c:pt>
                <c:pt idx="20">
                  <c:v>0.4375</c:v>
                </c:pt>
                <c:pt idx="21">
                  <c:v>0.45833333333333331</c:v>
                </c:pt>
                <c:pt idx="22">
                  <c:v>0.47916666666666669</c:v>
                </c:pt>
                <c:pt idx="23">
                  <c:v>0.5</c:v>
                </c:pt>
                <c:pt idx="24">
                  <c:v>0.52083333333333337</c:v>
                </c:pt>
                <c:pt idx="25">
                  <c:v>0.54166666666666663</c:v>
                </c:pt>
                <c:pt idx="26">
                  <c:v>0.5625</c:v>
                </c:pt>
                <c:pt idx="27">
                  <c:v>0.58333333333333337</c:v>
                </c:pt>
                <c:pt idx="28">
                  <c:v>0.60416666666666663</c:v>
                </c:pt>
                <c:pt idx="29">
                  <c:v>0.625</c:v>
                </c:pt>
                <c:pt idx="30">
                  <c:v>0.64583333333333337</c:v>
                </c:pt>
                <c:pt idx="31">
                  <c:v>0.66666666666666663</c:v>
                </c:pt>
                <c:pt idx="32">
                  <c:v>0.6875</c:v>
                </c:pt>
                <c:pt idx="33">
                  <c:v>0.70833333333333337</c:v>
                </c:pt>
                <c:pt idx="34">
                  <c:v>0.72916666666666663</c:v>
                </c:pt>
                <c:pt idx="35">
                  <c:v>0.75</c:v>
                </c:pt>
                <c:pt idx="36">
                  <c:v>0.77083333333333337</c:v>
                </c:pt>
                <c:pt idx="37">
                  <c:v>0.79166666666666663</c:v>
                </c:pt>
                <c:pt idx="38">
                  <c:v>0.8125</c:v>
                </c:pt>
                <c:pt idx="39">
                  <c:v>0.83333333333333337</c:v>
                </c:pt>
                <c:pt idx="40">
                  <c:v>0.85416666666666663</c:v>
                </c:pt>
                <c:pt idx="41">
                  <c:v>0.875</c:v>
                </c:pt>
                <c:pt idx="42">
                  <c:v>0.89583333333333337</c:v>
                </c:pt>
                <c:pt idx="43">
                  <c:v>0.91666666666666663</c:v>
                </c:pt>
                <c:pt idx="44">
                  <c:v>0.9375</c:v>
                </c:pt>
                <c:pt idx="45">
                  <c:v>0.95833333333333337</c:v>
                </c:pt>
                <c:pt idx="46">
                  <c:v>0.97916666666666663</c:v>
                </c:pt>
                <c:pt idx="47">
                  <c:v>0</c:v>
                </c:pt>
              </c:numCache>
            </c:numRef>
          </c:cat>
          <c:val>
            <c:numRef>
              <c:f>'2017'!$BO$1071:$DJ$1071</c:f>
              <c:numCache>
                <c:formatCode>General</c:formatCode>
                <c:ptCount val="48"/>
                <c:pt idx="0">
                  <c:v>6</c:v>
                </c:pt>
                <c:pt idx="1">
                  <c:v>6</c:v>
                </c:pt>
                <c:pt idx="2">
                  <c:v>6</c:v>
                </c:pt>
                <c:pt idx="3">
                  <c:v>5</c:v>
                </c:pt>
                <c:pt idx="4">
                  <c:v>6</c:v>
                </c:pt>
                <c:pt idx="5">
                  <c:v>7</c:v>
                </c:pt>
                <c:pt idx="6">
                  <c:v>7</c:v>
                </c:pt>
                <c:pt idx="7">
                  <c:v>5</c:v>
                </c:pt>
                <c:pt idx="8">
                  <c:v>6</c:v>
                </c:pt>
                <c:pt idx="9">
                  <c:v>6</c:v>
                </c:pt>
                <c:pt idx="10">
                  <c:v>6</c:v>
                </c:pt>
                <c:pt idx="11">
                  <c:v>6</c:v>
                </c:pt>
                <c:pt idx="12">
                  <c:v>7</c:v>
                </c:pt>
                <c:pt idx="13">
                  <c:v>8</c:v>
                </c:pt>
                <c:pt idx="14">
                  <c:v>11</c:v>
                </c:pt>
                <c:pt idx="15">
                  <c:v>13</c:v>
                </c:pt>
                <c:pt idx="16">
                  <c:v>13</c:v>
                </c:pt>
                <c:pt idx="17">
                  <c:v>11</c:v>
                </c:pt>
                <c:pt idx="18">
                  <c:v>12</c:v>
                </c:pt>
                <c:pt idx="19">
                  <c:v>10</c:v>
                </c:pt>
                <c:pt idx="20">
                  <c:v>11</c:v>
                </c:pt>
                <c:pt idx="21">
                  <c:v>14</c:v>
                </c:pt>
                <c:pt idx="22">
                  <c:v>13</c:v>
                </c:pt>
                <c:pt idx="23">
                  <c:v>12</c:v>
                </c:pt>
                <c:pt idx="24">
                  <c:v>12</c:v>
                </c:pt>
                <c:pt idx="25">
                  <c:v>13</c:v>
                </c:pt>
                <c:pt idx="26">
                  <c:v>14</c:v>
                </c:pt>
                <c:pt idx="27">
                  <c:v>15</c:v>
                </c:pt>
                <c:pt idx="28">
                  <c:v>12</c:v>
                </c:pt>
                <c:pt idx="29">
                  <c:v>12</c:v>
                </c:pt>
                <c:pt idx="30">
                  <c:v>14</c:v>
                </c:pt>
                <c:pt idx="31">
                  <c:v>12</c:v>
                </c:pt>
                <c:pt idx="32">
                  <c:v>13</c:v>
                </c:pt>
                <c:pt idx="33">
                  <c:v>11</c:v>
                </c:pt>
                <c:pt idx="34">
                  <c:v>12</c:v>
                </c:pt>
                <c:pt idx="35">
                  <c:v>15</c:v>
                </c:pt>
                <c:pt idx="36">
                  <c:v>13</c:v>
                </c:pt>
                <c:pt idx="37">
                  <c:v>13</c:v>
                </c:pt>
                <c:pt idx="38">
                  <c:v>13</c:v>
                </c:pt>
                <c:pt idx="39">
                  <c:v>11</c:v>
                </c:pt>
                <c:pt idx="40">
                  <c:v>7</c:v>
                </c:pt>
                <c:pt idx="41">
                  <c:v>6</c:v>
                </c:pt>
                <c:pt idx="42">
                  <c:v>7</c:v>
                </c:pt>
                <c:pt idx="43">
                  <c:v>7</c:v>
                </c:pt>
                <c:pt idx="44">
                  <c:v>7</c:v>
                </c:pt>
                <c:pt idx="45">
                  <c:v>6</c:v>
                </c:pt>
                <c:pt idx="46">
                  <c:v>6</c:v>
                </c:pt>
                <c:pt idx="47">
                  <c:v>7</c:v>
                </c:pt>
              </c:numCache>
            </c:numRef>
          </c:val>
          <c:extLst>
            <c:ext xmlns:c16="http://schemas.microsoft.com/office/drawing/2014/chart" uri="{C3380CC4-5D6E-409C-BE32-E72D297353CC}">
              <c16:uniqueId val="{00000005-FC54-7A4C-8BC3-493020268C20}"/>
            </c:ext>
          </c:extLst>
        </c:ser>
        <c:ser>
          <c:idx val="6"/>
          <c:order val="6"/>
          <c:tx>
            <c:strRef>
              <c:f>'2017'!$BN$1072</c:f>
              <c:strCache>
                <c:ptCount val="1"/>
                <c:pt idx="0">
                  <c:v>07-Dec-17</c:v>
                </c:pt>
              </c:strCache>
            </c:strRef>
          </c:tx>
          <c:spPr>
            <a:solidFill>
              <a:schemeClr val="accent1">
                <a:lumMod val="60000"/>
              </a:schemeClr>
            </a:solidFill>
            <a:ln>
              <a:noFill/>
            </a:ln>
            <a:effectLst/>
          </c:spPr>
          <c:invertIfNegative val="0"/>
          <c:cat>
            <c:numRef>
              <c:f>'2017'!$BO$1065:$DJ$1065</c:f>
              <c:numCache>
                <c:formatCode>h:mm</c:formatCode>
                <c:ptCount val="48"/>
                <c:pt idx="0">
                  <c:v>2.0833333333333332E-2</c:v>
                </c:pt>
                <c:pt idx="1">
                  <c:v>4.1666666666666664E-2</c:v>
                </c:pt>
                <c:pt idx="2">
                  <c:v>6.25E-2</c:v>
                </c:pt>
                <c:pt idx="3">
                  <c:v>8.3333333333333329E-2</c:v>
                </c:pt>
                <c:pt idx="4">
                  <c:v>0.10416666666666667</c:v>
                </c:pt>
                <c:pt idx="5">
                  <c:v>0.125</c:v>
                </c:pt>
                <c:pt idx="6">
                  <c:v>0.14583333333333334</c:v>
                </c:pt>
                <c:pt idx="7">
                  <c:v>0.16666666666666666</c:v>
                </c:pt>
                <c:pt idx="8">
                  <c:v>0.1875</c:v>
                </c:pt>
                <c:pt idx="9">
                  <c:v>0.20833333333333334</c:v>
                </c:pt>
                <c:pt idx="10">
                  <c:v>0.22916666666666666</c:v>
                </c:pt>
                <c:pt idx="11">
                  <c:v>0.25</c:v>
                </c:pt>
                <c:pt idx="12">
                  <c:v>0.27083333333333331</c:v>
                </c:pt>
                <c:pt idx="13">
                  <c:v>0.29166666666666669</c:v>
                </c:pt>
                <c:pt idx="14">
                  <c:v>0.3125</c:v>
                </c:pt>
                <c:pt idx="15">
                  <c:v>0.33333333333333331</c:v>
                </c:pt>
                <c:pt idx="16">
                  <c:v>0.35416666666666669</c:v>
                </c:pt>
                <c:pt idx="17">
                  <c:v>0.375</c:v>
                </c:pt>
                <c:pt idx="18">
                  <c:v>0.39583333333333331</c:v>
                </c:pt>
                <c:pt idx="19">
                  <c:v>0.41666666666666669</c:v>
                </c:pt>
                <c:pt idx="20">
                  <c:v>0.4375</c:v>
                </c:pt>
                <c:pt idx="21">
                  <c:v>0.45833333333333331</c:v>
                </c:pt>
                <c:pt idx="22">
                  <c:v>0.47916666666666669</c:v>
                </c:pt>
                <c:pt idx="23">
                  <c:v>0.5</c:v>
                </c:pt>
                <c:pt idx="24">
                  <c:v>0.52083333333333337</c:v>
                </c:pt>
                <c:pt idx="25">
                  <c:v>0.54166666666666663</c:v>
                </c:pt>
                <c:pt idx="26">
                  <c:v>0.5625</c:v>
                </c:pt>
                <c:pt idx="27">
                  <c:v>0.58333333333333337</c:v>
                </c:pt>
                <c:pt idx="28">
                  <c:v>0.60416666666666663</c:v>
                </c:pt>
                <c:pt idx="29">
                  <c:v>0.625</c:v>
                </c:pt>
                <c:pt idx="30">
                  <c:v>0.64583333333333337</c:v>
                </c:pt>
                <c:pt idx="31">
                  <c:v>0.66666666666666663</c:v>
                </c:pt>
                <c:pt idx="32">
                  <c:v>0.6875</c:v>
                </c:pt>
                <c:pt idx="33">
                  <c:v>0.70833333333333337</c:v>
                </c:pt>
                <c:pt idx="34">
                  <c:v>0.72916666666666663</c:v>
                </c:pt>
                <c:pt idx="35">
                  <c:v>0.75</c:v>
                </c:pt>
                <c:pt idx="36">
                  <c:v>0.77083333333333337</c:v>
                </c:pt>
                <c:pt idx="37">
                  <c:v>0.79166666666666663</c:v>
                </c:pt>
                <c:pt idx="38">
                  <c:v>0.8125</c:v>
                </c:pt>
                <c:pt idx="39">
                  <c:v>0.83333333333333337</c:v>
                </c:pt>
                <c:pt idx="40">
                  <c:v>0.85416666666666663</c:v>
                </c:pt>
                <c:pt idx="41">
                  <c:v>0.875</c:v>
                </c:pt>
                <c:pt idx="42">
                  <c:v>0.89583333333333337</c:v>
                </c:pt>
                <c:pt idx="43">
                  <c:v>0.91666666666666663</c:v>
                </c:pt>
                <c:pt idx="44">
                  <c:v>0.9375</c:v>
                </c:pt>
                <c:pt idx="45">
                  <c:v>0.95833333333333337</c:v>
                </c:pt>
                <c:pt idx="46">
                  <c:v>0.97916666666666663</c:v>
                </c:pt>
                <c:pt idx="47">
                  <c:v>0</c:v>
                </c:pt>
              </c:numCache>
            </c:numRef>
          </c:cat>
          <c:val>
            <c:numRef>
              <c:f>'2017'!$BO$1072:$DJ$1072</c:f>
              <c:numCache>
                <c:formatCode>General</c:formatCode>
                <c:ptCount val="48"/>
                <c:pt idx="0">
                  <c:v>6</c:v>
                </c:pt>
                <c:pt idx="1">
                  <c:v>5</c:v>
                </c:pt>
                <c:pt idx="2">
                  <c:v>7</c:v>
                </c:pt>
                <c:pt idx="3">
                  <c:v>7</c:v>
                </c:pt>
                <c:pt idx="4">
                  <c:v>6</c:v>
                </c:pt>
                <c:pt idx="5">
                  <c:v>6</c:v>
                </c:pt>
                <c:pt idx="6">
                  <c:v>5</c:v>
                </c:pt>
                <c:pt idx="7">
                  <c:v>6</c:v>
                </c:pt>
                <c:pt idx="8">
                  <c:v>6</c:v>
                </c:pt>
                <c:pt idx="9">
                  <c:v>6</c:v>
                </c:pt>
                <c:pt idx="10">
                  <c:v>5</c:v>
                </c:pt>
                <c:pt idx="11">
                  <c:v>6</c:v>
                </c:pt>
                <c:pt idx="12">
                  <c:v>7</c:v>
                </c:pt>
                <c:pt idx="13">
                  <c:v>11</c:v>
                </c:pt>
                <c:pt idx="14">
                  <c:v>12</c:v>
                </c:pt>
                <c:pt idx="15">
                  <c:v>12</c:v>
                </c:pt>
                <c:pt idx="16">
                  <c:v>13</c:v>
                </c:pt>
                <c:pt idx="17">
                  <c:v>13</c:v>
                </c:pt>
                <c:pt idx="18">
                  <c:v>12</c:v>
                </c:pt>
                <c:pt idx="19">
                  <c:v>12</c:v>
                </c:pt>
                <c:pt idx="20">
                  <c:v>12</c:v>
                </c:pt>
                <c:pt idx="21">
                  <c:v>13</c:v>
                </c:pt>
                <c:pt idx="22">
                  <c:v>15</c:v>
                </c:pt>
                <c:pt idx="23">
                  <c:v>14</c:v>
                </c:pt>
                <c:pt idx="24">
                  <c:v>13</c:v>
                </c:pt>
                <c:pt idx="25">
                  <c:v>14</c:v>
                </c:pt>
                <c:pt idx="26">
                  <c:v>14</c:v>
                </c:pt>
                <c:pt idx="27">
                  <c:v>15</c:v>
                </c:pt>
                <c:pt idx="28">
                  <c:v>13</c:v>
                </c:pt>
                <c:pt idx="29">
                  <c:v>14</c:v>
                </c:pt>
                <c:pt idx="30">
                  <c:v>13</c:v>
                </c:pt>
                <c:pt idx="31">
                  <c:v>11</c:v>
                </c:pt>
                <c:pt idx="32">
                  <c:v>12</c:v>
                </c:pt>
                <c:pt idx="33">
                  <c:v>15</c:v>
                </c:pt>
                <c:pt idx="34">
                  <c:v>15</c:v>
                </c:pt>
                <c:pt idx="35">
                  <c:v>13</c:v>
                </c:pt>
                <c:pt idx="36">
                  <c:v>15</c:v>
                </c:pt>
                <c:pt idx="37">
                  <c:v>14</c:v>
                </c:pt>
                <c:pt idx="38">
                  <c:v>13</c:v>
                </c:pt>
                <c:pt idx="39">
                  <c:v>8</c:v>
                </c:pt>
                <c:pt idx="40">
                  <c:v>9</c:v>
                </c:pt>
                <c:pt idx="41">
                  <c:v>9</c:v>
                </c:pt>
                <c:pt idx="42">
                  <c:v>8</c:v>
                </c:pt>
                <c:pt idx="43">
                  <c:v>7</c:v>
                </c:pt>
                <c:pt idx="44">
                  <c:v>9</c:v>
                </c:pt>
                <c:pt idx="45">
                  <c:v>8</c:v>
                </c:pt>
                <c:pt idx="46">
                  <c:v>8</c:v>
                </c:pt>
                <c:pt idx="47">
                  <c:v>7</c:v>
                </c:pt>
              </c:numCache>
            </c:numRef>
          </c:val>
          <c:extLst>
            <c:ext xmlns:c16="http://schemas.microsoft.com/office/drawing/2014/chart" uri="{C3380CC4-5D6E-409C-BE32-E72D297353CC}">
              <c16:uniqueId val="{00000006-FC54-7A4C-8BC3-493020268C20}"/>
            </c:ext>
          </c:extLst>
        </c:ser>
        <c:ser>
          <c:idx val="7"/>
          <c:order val="7"/>
          <c:tx>
            <c:strRef>
              <c:f>'2017'!$BN$1073</c:f>
              <c:strCache>
                <c:ptCount val="1"/>
                <c:pt idx="0">
                  <c:v>08-Dec-17</c:v>
                </c:pt>
              </c:strCache>
            </c:strRef>
          </c:tx>
          <c:spPr>
            <a:solidFill>
              <a:schemeClr val="accent2">
                <a:lumMod val="60000"/>
              </a:schemeClr>
            </a:solidFill>
            <a:ln>
              <a:noFill/>
            </a:ln>
            <a:effectLst/>
          </c:spPr>
          <c:invertIfNegative val="0"/>
          <c:cat>
            <c:numRef>
              <c:f>'2017'!$BO$1065:$DJ$1065</c:f>
              <c:numCache>
                <c:formatCode>h:mm</c:formatCode>
                <c:ptCount val="48"/>
                <c:pt idx="0">
                  <c:v>2.0833333333333332E-2</c:v>
                </c:pt>
                <c:pt idx="1">
                  <c:v>4.1666666666666664E-2</c:v>
                </c:pt>
                <c:pt idx="2">
                  <c:v>6.25E-2</c:v>
                </c:pt>
                <c:pt idx="3">
                  <c:v>8.3333333333333329E-2</c:v>
                </c:pt>
                <c:pt idx="4">
                  <c:v>0.10416666666666667</c:v>
                </c:pt>
                <c:pt idx="5">
                  <c:v>0.125</c:v>
                </c:pt>
                <c:pt idx="6">
                  <c:v>0.14583333333333334</c:v>
                </c:pt>
                <c:pt idx="7">
                  <c:v>0.16666666666666666</c:v>
                </c:pt>
                <c:pt idx="8">
                  <c:v>0.1875</c:v>
                </c:pt>
                <c:pt idx="9">
                  <c:v>0.20833333333333334</c:v>
                </c:pt>
                <c:pt idx="10">
                  <c:v>0.22916666666666666</c:v>
                </c:pt>
                <c:pt idx="11">
                  <c:v>0.25</c:v>
                </c:pt>
                <c:pt idx="12">
                  <c:v>0.27083333333333331</c:v>
                </c:pt>
                <c:pt idx="13">
                  <c:v>0.29166666666666669</c:v>
                </c:pt>
                <c:pt idx="14">
                  <c:v>0.3125</c:v>
                </c:pt>
                <c:pt idx="15">
                  <c:v>0.33333333333333331</c:v>
                </c:pt>
                <c:pt idx="16">
                  <c:v>0.35416666666666669</c:v>
                </c:pt>
                <c:pt idx="17">
                  <c:v>0.375</c:v>
                </c:pt>
                <c:pt idx="18">
                  <c:v>0.39583333333333331</c:v>
                </c:pt>
                <c:pt idx="19">
                  <c:v>0.41666666666666669</c:v>
                </c:pt>
                <c:pt idx="20">
                  <c:v>0.4375</c:v>
                </c:pt>
                <c:pt idx="21">
                  <c:v>0.45833333333333331</c:v>
                </c:pt>
                <c:pt idx="22">
                  <c:v>0.47916666666666669</c:v>
                </c:pt>
                <c:pt idx="23">
                  <c:v>0.5</c:v>
                </c:pt>
                <c:pt idx="24">
                  <c:v>0.52083333333333337</c:v>
                </c:pt>
                <c:pt idx="25">
                  <c:v>0.54166666666666663</c:v>
                </c:pt>
                <c:pt idx="26">
                  <c:v>0.5625</c:v>
                </c:pt>
                <c:pt idx="27">
                  <c:v>0.58333333333333337</c:v>
                </c:pt>
                <c:pt idx="28">
                  <c:v>0.60416666666666663</c:v>
                </c:pt>
                <c:pt idx="29">
                  <c:v>0.625</c:v>
                </c:pt>
                <c:pt idx="30">
                  <c:v>0.64583333333333337</c:v>
                </c:pt>
                <c:pt idx="31">
                  <c:v>0.66666666666666663</c:v>
                </c:pt>
                <c:pt idx="32">
                  <c:v>0.6875</c:v>
                </c:pt>
                <c:pt idx="33">
                  <c:v>0.70833333333333337</c:v>
                </c:pt>
                <c:pt idx="34">
                  <c:v>0.72916666666666663</c:v>
                </c:pt>
                <c:pt idx="35">
                  <c:v>0.75</c:v>
                </c:pt>
                <c:pt idx="36">
                  <c:v>0.77083333333333337</c:v>
                </c:pt>
                <c:pt idx="37">
                  <c:v>0.79166666666666663</c:v>
                </c:pt>
                <c:pt idx="38">
                  <c:v>0.8125</c:v>
                </c:pt>
                <c:pt idx="39">
                  <c:v>0.83333333333333337</c:v>
                </c:pt>
                <c:pt idx="40">
                  <c:v>0.85416666666666663</c:v>
                </c:pt>
                <c:pt idx="41">
                  <c:v>0.875</c:v>
                </c:pt>
                <c:pt idx="42">
                  <c:v>0.89583333333333337</c:v>
                </c:pt>
                <c:pt idx="43">
                  <c:v>0.91666666666666663</c:v>
                </c:pt>
                <c:pt idx="44">
                  <c:v>0.9375</c:v>
                </c:pt>
                <c:pt idx="45">
                  <c:v>0.95833333333333337</c:v>
                </c:pt>
                <c:pt idx="46">
                  <c:v>0.97916666666666663</c:v>
                </c:pt>
                <c:pt idx="47">
                  <c:v>0</c:v>
                </c:pt>
              </c:numCache>
            </c:numRef>
          </c:cat>
          <c:val>
            <c:numRef>
              <c:f>'2017'!$BO$1073:$DJ$1073</c:f>
              <c:numCache>
                <c:formatCode>General</c:formatCode>
                <c:ptCount val="48"/>
                <c:pt idx="0">
                  <c:v>7</c:v>
                </c:pt>
                <c:pt idx="1">
                  <c:v>7</c:v>
                </c:pt>
                <c:pt idx="2">
                  <c:v>7</c:v>
                </c:pt>
                <c:pt idx="3">
                  <c:v>7</c:v>
                </c:pt>
                <c:pt idx="4">
                  <c:v>6</c:v>
                </c:pt>
                <c:pt idx="5">
                  <c:v>7</c:v>
                </c:pt>
                <c:pt idx="6">
                  <c:v>6</c:v>
                </c:pt>
                <c:pt idx="7">
                  <c:v>6</c:v>
                </c:pt>
                <c:pt idx="8">
                  <c:v>6</c:v>
                </c:pt>
                <c:pt idx="9">
                  <c:v>6</c:v>
                </c:pt>
                <c:pt idx="10">
                  <c:v>7</c:v>
                </c:pt>
                <c:pt idx="11">
                  <c:v>7</c:v>
                </c:pt>
                <c:pt idx="12">
                  <c:v>6</c:v>
                </c:pt>
                <c:pt idx="13">
                  <c:v>6</c:v>
                </c:pt>
                <c:pt idx="14">
                  <c:v>11</c:v>
                </c:pt>
                <c:pt idx="15">
                  <c:v>14</c:v>
                </c:pt>
                <c:pt idx="16">
                  <c:v>13</c:v>
                </c:pt>
                <c:pt idx="17">
                  <c:v>12</c:v>
                </c:pt>
                <c:pt idx="18">
                  <c:v>11</c:v>
                </c:pt>
                <c:pt idx="19">
                  <c:v>12</c:v>
                </c:pt>
                <c:pt idx="20">
                  <c:v>12</c:v>
                </c:pt>
                <c:pt idx="21">
                  <c:v>12</c:v>
                </c:pt>
                <c:pt idx="22">
                  <c:v>13</c:v>
                </c:pt>
                <c:pt idx="23">
                  <c:v>11</c:v>
                </c:pt>
                <c:pt idx="24">
                  <c:v>15</c:v>
                </c:pt>
                <c:pt idx="25">
                  <c:v>17</c:v>
                </c:pt>
                <c:pt idx="26">
                  <c:v>17</c:v>
                </c:pt>
                <c:pt idx="27">
                  <c:v>16</c:v>
                </c:pt>
                <c:pt idx="28">
                  <c:v>13</c:v>
                </c:pt>
                <c:pt idx="29">
                  <c:v>11.5</c:v>
                </c:pt>
                <c:pt idx="30">
                  <c:v>11.5</c:v>
                </c:pt>
                <c:pt idx="31">
                  <c:v>13</c:v>
                </c:pt>
                <c:pt idx="32">
                  <c:v>19</c:v>
                </c:pt>
                <c:pt idx="33">
                  <c:v>12</c:v>
                </c:pt>
                <c:pt idx="34">
                  <c:v>14</c:v>
                </c:pt>
                <c:pt idx="35">
                  <c:v>13</c:v>
                </c:pt>
                <c:pt idx="36">
                  <c:v>16</c:v>
                </c:pt>
                <c:pt idx="37">
                  <c:v>17</c:v>
                </c:pt>
                <c:pt idx="38">
                  <c:v>19</c:v>
                </c:pt>
                <c:pt idx="39">
                  <c:v>11</c:v>
                </c:pt>
                <c:pt idx="40">
                  <c:v>9</c:v>
                </c:pt>
                <c:pt idx="41">
                  <c:v>8.5</c:v>
                </c:pt>
                <c:pt idx="42">
                  <c:v>8.5</c:v>
                </c:pt>
                <c:pt idx="43">
                  <c:v>7</c:v>
                </c:pt>
                <c:pt idx="44">
                  <c:v>8</c:v>
                </c:pt>
                <c:pt idx="45">
                  <c:v>9</c:v>
                </c:pt>
                <c:pt idx="46">
                  <c:v>8</c:v>
                </c:pt>
                <c:pt idx="47">
                  <c:v>7</c:v>
                </c:pt>
              </c:numCache>
            </c:numRef>
          </c:val>
          <c:extLst>
            <c:ext xmlns:c16="http://schemas.microsoft.com/office/drawing/2014/chart" uri="{C3380CC4-5D6E-409C-BE32-E72D297353CC}">
              <c16:uniqueId val="{00000007-FC54-7A4C-8BC3-493020268C20}"/>
            </c:ext>
          </c:extLst>
        </c:ser>
        <c:ser>
          <c:idx val="8"/>
          <c:order val="8"/>
          <c:tx>
            <c:strRef>
              <c:f>'2017'!$BN$1074</c:f>
              <c:strCache>
                <c:ptCount val="1"/>
                <c:pt idx="0">
                  <c:v>09-Dec-17</c:v>
                </c:pt>
              </c:strCache>
            </c:strRef>
          </c:tx>
          <c:spPr>
            <a:solidFill>
              <a:schemeClr val="accent3">
                <a:lumMod val="60000"/>
              </a:schemeClr>
            </a:solidFill>
            <a:ln>
              <a:noFill/>
            </a:ln>
            <a:effectLst/>
          </c:spPr>
          <c:invertIfNegative val="0"/>
          <c:cat>
            <c:numRef>
              <c:f>'2017'!$BO$1065:$DJ$1065</c:f>
              <c:numCache>
                <c:formatCode>h:mm</c:formatCode>
                <c:ptCount val="48"/>
                <c:pt idx="0">
                  <c:v>2.0833333333333332E-2</c:v>
                </c:pt>
                <c:pt idx="1">
                  <c:v>4.1666666666666664E-2</c:v>
                </c:pt>
                <c:pt idx="2">
                  <c:v>6.25E-2</c:v>
                </c:pt>
                <c:pt idx="3">
                  <c:v>8.3333333333333329E-2</c:v>
                </c:pt>
                <c:pt idx="4">
                  <c:v>0.10416666666666667</c:v>
                </c:pt>
                <c:pt idx="5">
                  <c:v>0.125</c:v>
                </c:pt>
                <c:pt idx="6">
                  <c:v>0.14583333333333334</c:v>
                </c:pt>
                <c:pt idx="7">
                  <c:v>0.16666666666666666</c:v>
                </c:pt>
                <c:pt idx="8">
                  <c:v>0.1875</c:v>
                </c:pt>
                <c:pt idx="9">
                  <c:v>0.20833333333333334</c:v>
                </c:pt>
                <c:pt idx="10">
                  <c:v>0.22916666666666666</c:v>
                </c:pt>
                <c:pt idx="11">
                  <c:v>0.25</c:v>
                </c:pt>
                <c:pt idx="12">
                  <c:v>0.27083333333333331</c:v>
                </c:pt>
                <c:pt idx="13">
                  <c:v>0.29166666666666669</c:v>
                </c:pt>
                <c:pt idx="14">
                  <c:v>0.3125</c:v>
                </c:pt>
                <c:pt idx="15">
                  <c:v>0.33333333333333331</c:v>
                </c:pt>
                <c:pt idx="16">
                  <c:v>0.35416666666666669</c:v>
                </c:pt>
                <c:pt idx="17">
                  <c:v>0.375</c:v>
                </c:pt>
                <c:pt idx="18">
                  <c:v>0.39583333333333331</c:v>
                </c:pt>
                <c:pt idx="19">
                  <c:v>0.41666666666666669</c:v>
                </c:pt>
                <c:pt idx="20">
                  <c:v>0.4375</c:v>
                </c:pt>
                <c:pt idx="21">
                  <c:v>0.45833333333333331</c:v>
                </c:pt>
                <c:pt idx="22">
                  <c:v>0.47916666666666669</c:v>
                </c:pt>
                <c:pt idx="23">
                  <c:v>0.5</c:v>
                </c:pt>
                <c:pt idx="24">
                  <c:v>0.52083333333333337</c:v>
                </c:pt>
                <c:pt idx="25">
                  <c:v>0.54166666666666663</c:v>
                </c:pt>
                <c:pt idx="26">
                  <c:v>0.5625</c:v>
                </c:pt>
                <c:pt idx="27">
                  <c:v>0.58333333333333337</c:v>
                </c:pt>
                <c:pt idx="28">
                  <c:v>0.60416666666666663</c:v>
                </c:pt>
                <c:pt idx="29">
                  <c:v>0.625</c:v>
                </c:pt>
                <c:pt idx="30">
                  <c:v>0.64583333333333337</c:v>
                </c:pt>
                <c:pt idx="31">
                  <c:v>0.66666666666666663</c:v>
                </c:pt>
                <c:pt idx="32">
                  <c:v>0.6875</c:v>
                </c:pt>
                <c:pt idx="33">
                  <c:v>0.70833333333333337</c:v>
                </c:pt>
                <c:pt idx="34">
                  <c:v>0.72916666666666663</c:v>
                </c:pt>
                <c:pt idx="35">
                  <c:v>0.75</c:v>
                </c:pt>
                <c:pt idx="36">
                  <c:v>0.77083333333333337</c:v>
                </c:pt>
                <c:pt idx="37">
                  <c:v>0.79166666666666663</c:v>
                </c:pt>
                <c:pt idx="38">
                  <c:v>0.8125</c:v>
                </c:pt>
                <c:pt idx="39">
                  <c:v>0.83333333333333337</c:v>
                </c:pt>
                <c:pt idx="40">
                  <c:v>0.85416666666666663</c:v>
                </c:pt>
                <c:pt idx="41">
                  <c:v>0.875</c:v>
                </c:pt>
                <c:pt idx="42">
                  <c:v>0.89583333333333337</c:v>
                </c:pt>
                <c:pt idx="43">
                  <c:v>0.91666666666666663</c:v>
                </c:pt>
                <c:pt idx="44">
                  <c:v>0.9375</c:v>
                </c:pt>
                <c:pt idx="45">
                  <c:v>0.95833333333333337</c:v>
                </c:pt>
                <c:pt idx="46">
                  <c:v>0.97916666666666663</c:v>
                </c:pt>
                <c:pt idx="47">
                  <c:v>0</c:v>
                </c:pt>
              </c:numCache>
            </c:numRef>
          </c:cat>
          <c:val>
            <c:numRef>
              <c:f>'2017'!$BO$1074:$DJ$1074</c:f>
              <c:numCache>
                <c:formatCode>General</c:formatCode>
                <c:ptCount val="48"/>
                <c:pt idx="0">
                  <c:v>7</c:v>
                </c:pt>
                <c:pt idx="1">
                  <c:v>5.5</c:v>
                </c:pt>
                <c:pt idx="2">
                  <c:v>5.5</c:v>
                </c:pt>
                <c:pt idx="3">
                  <c:v>9</c:v>
                </c:pt>
                <c:pt idx="4">
                  <c:v>7</c:v>
                </c:pt>
                <c:pt idx="5">
                  <c:v>6</c:v>
                </c:pt>
                <c:pt idx="6">
                  <c:v>6</c:v>
                </c:pt>
                <c:pt idx="7">
                  <c:v>5</c:v>
                </c:pt>
                <c:pt idx="8">
                  <c:v>6</c:v>
                </c:pt>
                <c:pt idx="9">
                  <c:v>6</c:v>
                </c:pt>
                <c:pt idx="10">
                  <c:v>8</c:v>
                </c:pt>
                <c:pt idx="11">
                  <c:v>8</c:v>
                </c:pt>
                <c:pt idx="12">
                  <c:v>9</c:v>
                </c:pt>
                <c:pt idx="13">
                  <c:v>9.5</c:v>
                </c:pt>
                <c:pt idx="14">
                  <c:v>9.5</c:v>
                </c:pt>
                <c:pt idx="15">
                  <c:v>14</c:v>
                </c:pt>
                <c:pt idx="16">
                  <c:v>14</c:v>
                </c:pt>
                <c:pt idx="17">
                  <c:v>13</c:v>
                </c:pt>
                <c:pt idx="18">
                  <c:v>14</c:v>
                </c:pt>
                <c:pt idx="19">
                  <c:v>12</c:v>
                </c:pt>
                <c:pt idx="20">
                  <c:v>13</c:v>
                </c:pt>
                <c:pt idx="21">
                  <c:v>14</c:v>
                </c:pt>
                <c:pt idx="22">
                  <c:v>13</c:v>
                </c:pt>
                <c:pt idx="23">
                  <c:v>11</c:v>
                </c:pt>
                <c:pt idx="24">
                  <c:v>13</c:v>
                </c:pt>
                <c:pt idx="25">
                  <c:v>14</c:v>
                </c:pt>
                <c:pt idx="26">
                  <c:v>15</c:v>
                </c:pt>
                <c:pt idx="27">
                  <c:v>14</c:v>
                </c:pt>
                <c:pt idx="28">
                  <c:v>11</c:v>
                </c:pt>
                <c:pt idx="29">
                  <c:v>15</c:v>
                </c:pt>
                <c:pt idx="30">
                  <c:v>15</c:v>
                </c:pt>
                <c:pt idx="31">
                  <c:v>13</c:v>
                </c:pt>
                <c:pt idx="32">
                  <c:v>14</c:v>
                </c:pt>
                <c:pt idx="33">
                  <c:v>15</c:v>
                </c:pt>
                <c:pt idx="34">
                  <c:v>14</c:v>
                </c:pt>
                <c:pt idx="35">
                  <c:v>11</c:v>
                </c:pt>
                <c:pt idx="36">
                  <c:v>13</c:v>
                </c:pt>
                <c:pt idx="37">
                  <c:v>14</c:v>
                </c:pt>
                <c:pt idx="38">
                  <c:v>13</c:v>
                </c:pt>
                <c:pt idx="39">
                  <c:v>14</c:v>
                </c:pt>
                <c:pt idx="40">
                  <c:v>12</c:v>
                </c:pt>
                <c:pt idx="41">
                  <c:v>10</c:v>
                </c:pt>
                <c:pt idx="42">
                  <c:v>9</c:v>
                </c:pt>
                <c:pt idx="43">
                  <c:v>8</c:v>
                </c:pt>
                <c:pt idx="44">
                  <c:v>8</c:v>
                </c:pt>
                <c:pt idx="45">
                  <c:v>8</c:v>
                </c:pt>
                <c:pt idx="46">
                  <c:v>8</c:v>
                </c:pt>
                <c:pt idx="47">
                  <c:v>7</c:v>
                </c:pt>
              </c:numCache>
            </c:numRef>
          </c:val>
          <c:extLst>
            <c:ext xmlns:c16="http://schemas.microsoft.com/office/drawing/2014/chart" uri="{C3380CC4-5D6E-409C-BE32-E72D297353CC}">
              <c16:uniqueId val="{00000008-FC54-7A4C-8BC3-493020268C20}"/>
            </c:ext>
          </c:extLst>
        </c:ser>
        <c:ser>
          <c:idx val="9"/>
          <c:order val="9"/>
          <c:tx>
            <c:strRef>
              <c:f>'2017'!$BN$1075</c:f>
              <c:strCache>
                <c:ptCount val="1"/>
                <c:pt idx="0">
                  <c:v>10-Dec-17</c:v>
                </c:pt>
              </c:strCache>
            </c:strRef>
          </c:tx>
          <c:spPr>
            <a:solidFill>
              <a:schemeClr val="accent4">
                <a:lumMod val="60000"/>
              </a:schemeClr>
            </a:solidFill>
            <a:ln>
              <a:noFill/>
            </a:ln>
            <a:effectLst/>
          </c:spPr>
          <c:invertIfNegative val="0"/>
          <c:cat>
            <c:numRef>
              <c:f>'2017'!$BO$1065:$DJ$1065</c:f>
              <c:numCache>
                <c:formatCode>h:mm</c:formatCode>
                <c:ptCount val="48"/>
                <c:pt idx="0">
                  <c:v>2.0833333333333332E-2</c:v>
                </c:pt>
                <c:pt idx="1">
                  <c:v>4.1666666666666664E-2</c:v>
                </c:pt>
                <c:pt idx="2">
                  <c:v>6.25E-2</c:v>
                </c:pt>
                <c:pt idx="3">
                  <c:v>8.3333333333333329E-2</c:v>
                </c:pt>
                <c:pt idx="4">
                  <c:v>0.10416666666666667</c:v>
                </c:pt>
                <c:pt idx="5">
                  <c:v>0.125</c:v>
                </c:pt>
                <c:pt idx="6">
                  <c:v>0.14583333333333334</c:v>
                </c:pt>
                <c:pt idx="7">
                  <c:v>0.16666666666666666</c:v>
                </c:pt>
                <c:pt idx="8">
                  <c:v>0.1875</c:v>
                </c:pt>
                <c:pt idx="9">
                  <c:v>0.20833333333333334</c:v>
                </c:pt>
                <c:pt idx="10">
                  <c:v>0.22916666666666666</c:v>
                </c:pt>
                <c:pt idx="11">
                  <c:v>0.25</c:v>
                </c:pt>
                <c:pt idx="12">
                  <c:v>0.27083333333333331</c:v>
                </c:pt>
                <c:pt idx="13">
                  <c:v>0.29166666666666669</c:v>
                </c:pt>
                <c:pt idx="14">
                  <c:v>0.3125</c:v>
                </c:pt>
                <c:pt idx="15">
                  <c:v>0.33333333333333331</c:v>
                </c:pt>
                <c:pt idx="16">
                  <c:v>0.35416666666666669</c:v>
                </c:pt>
                <c:pt idx="17">
                  <c:v>0.375</c:v>
                </c:pt>
                <c:pt idx="18">
                  <c:v>0.39583333333333331</c:v>
                </c:pt>
                <c:pt idx="19">
                  <c:v>0.41666666666666669</c:v>
                </c:pt>
                <c:pt idx="20">
                  <c:v>0.4375</c:v>
                </c:pt>
                <c:pt idx="21">
                  <c:v>0.45833333333333331</c:v>
                </c:pt>
                <c:pt idx="22">
                  <c:v>0.47916666666666669</c:v>
                </c:pt>
                <c:pt idx="23">
                  <c:v>0.5</c:v>
                </c:pt>
                <c:pt idx="24">
                  <c:v>0.52083333333333337</c:v>
                </c:pt>
                <c:pt idx="25">
                  <c:v>0.54166666666666663</c:v>
                </c:pt>
                <c:pt idx="26">
                  <c:v>0.5625</c:v>
                </c:pt>
                <c:pt idx="27">
                  <c:v>0.58333333333333337</c:v>
                </c:pt>
                <c:pt idx="28">
                  <c:v>0.60416666666666663</c:v>
                </c:pt>
                <c:pt idx="29">
                  <c:v>0.625</c:v>
                </c:pt>
                <c:pt idx="30">
                  <c:v>0.64583333333333337</c:v>
                </c:pt>
                <c:pt idx="31">
                  <c:v>0.66666666666666663</c:v>
                </c:pt>
                <c:pt idx="32">
                  <c:v>0.6875</c:v>
                </c:pt>
                <c:pt idx="33">
                  <c:v>0.70833333333333337</c:v>
                </c:pt>
                <c:pt idx="34">
                  <c:v>0.72916666666666663</c:v>
                </c:pt>
                <c:pt idx="35">
                  <c:v>0.75</c:v>
                </c:pt>
                <c:pt idx="36">
                  <c:v>0.77083333333333337</c:v>
                </c:pt>
                <c:pt idx="37">
                  <c:v>0.79166666666666663</c:v>
                </c:pt>
                <c:pt idx="38">
                  <c:v>0.8125</c:v>
                </c:pt>
                <c:pt idx="39">
                  <c:v>0.83333333333333337</c:v>
                </c:pt>
                <c:pt idx="40">
                  <c:v>0.85416666666666663</c:v>
                </c:pt>
                <c:pt idx="41">
                  <c:v>0.875</c:v>
                </c:pt>
                <c:pt idx="42">
                  <c:v>0.89583333333333337</c:v>
                </c:pt>
                <c:pt idx="43">
                  <c:v>0.91666666666666663</c:v>
                </c:pt>
                <c:pt idx="44">
                  <c:v>0.9375</c:v>
                </c:pt>
                <c:pt idx="45">
                  <c:v>0.95833333333333337</c:v>
                </c:pt>
                <c:pt idx="46">
                  <c:v>0.97916666666666663</c:v>
                </c:pt>
                <c:pt idx="47">
                  <c:v>0</c:v>
                </c:pt>
              </c:numCache>
            </c:numRef>
          </c:cat>
          <c:val>
            <c:numRef>
              <c:f>'2017'!$BO$1075:$DJ$1075</c:f>
              <c:numCache>
                <c:formatCode>General</c:formatCode>
                <c:ptCount val="48"/>
                <c:pt idx="0">
                  <c:v>6</c:v>
                </c:pt>
                <c:pt idx="1">
                  <c:v>8</c:v>
                </c:pt>
                <c:pt idx="2">
                  <c:v>8</c:v>
                </c:pt>
                <c:pt idx="3">
                  <c:v>7</c:v>
                </c:pt>
                <c:pt idx="4">
                  <c:v>7</c:v>
                </c:pt>
                <c:pt idx="5">
                  <c:v>8</c:v>
                </c:pt>
                <c:pt idx="6">
                  <c:v>6</c:v>
                </c:pt>
                <c:pt idx="7">
                  <c:v>6</c:v>
                </c:pt>
                <c:pt idx="8">
                  <c:v>6</c:v>
                </c:pt>
                <c:pt idx="9">
                  <c:v>6</c:v>
                </c:pt>
                <c:pt idx="10">
                  <c:v>6</c:v>
                </c:pt>
                <c:pt idx="11">
                  <c:v>6</c:v>
                </c:pt>
                <c:pt idx="12">
                  <c:v>8</c:v>
                </c:pt>
                <c:pt idx="13">
                  <c:v>6</c:v>
                </c:pt>
                <c:pt idx="14">
                  <c:v>7</c:v>
                </c:pt>
                <c:pt idx="15">
                  <c:v>7</c:v>
                </c:pt>
                <c:pt idx="16">
                  <c:v>8</c:v>
                </c:pt>
                <c:pt idx="17">
                  <c:v>6</c:v>
                </c:pt>
                <c:pt idx="18">
                  <c:v>8</c:v>
                </c:pt>
                <c:pt idx="19">
                  <c:v>8</c:v>
                </c:pt>
                <c:pt idx="20">
                  <c:v>6</c:v>
                </c:pt>
                <c:pt idx="21">
                  <c:v>14</c:v>
                </c:pt>
                <c:pt idx="22">
                  <c:v>15</c:v>
                </c:pt>
                <c:pt idx="23">
                  <c:v>19</c:v>
                </c:pt>
                <c:pt idx="24">
                  <c:v>19</c:v>
                </c:pt>
                <c:pt idx="25">
                  <c:v>17</c:v>
                </c:pt>
                <c:pt idx="26">
                  <c:v>17</c:v>
                </c:pt>
                <c:pt idx="27">
                  <c:v>15</c:v>
                </c:pt>
                <c:pt idx="28">
                  <c:v>14</c:v>
                </c:pt>
                <c:pt idx="29">
                  <c:v>16</c:v>
                </c:pt>
                <c:pt idx="30">
                  <c:v>16</c:v>
                </c:pt>
                <c:pt idx="31">
                  <c:v>13</c:v>
                </c:pt>
                <c:pt idx="32">
                  <c:v>16</c:v>
                </c:pt>
                <c:pt idx="33">
                  <c:v>14</c:v>
                </c:pt>
                <c:pt idx="34">
                  <c:v>17</c:v>
                </c:pt>
                <c:pt idx="35">
                  <c:v>17</c:v>
                </c:pt>
                <c:pt idx="36">
                  <c:v>15</c:v>
                </c:pt>
                <c:pt idx="37">
                  <c:v>13</c:v>
                </c:pt>
                <c:pt idx="38">
                  <c:v>12</c:v>
                </c:pt>
                <c:pt idx="39">
                  <c:v>8</c:v>
                </c:pt>
                <c:pt idx="40">
                  <c:v>8</c:v>
                </c:pt>
                <c:pt idx="41">
                  <c:v>7</c:v>
                </c:pt>
                <c:pt idx="42">
                  <c:v>7</c:v>
                </c:pt>
                <c:pt idx="43">
                  <c:v>8</c:v>
                </c:pt>
                <c:pt idx="44">
                  <c:v>6</c:v>
                </c:pt>
                <c:pt idx="45">
                  <c:v>7</c:v>
                </c:pt>
                <c:pt idx="46">
                  <c:v>6</c:v>
                </c:pt>
                <c:pt idx="47">
                  <c:v>6</c:v>
                </c:pt>
              </c:numCache>
            </c:numRef>
          </c:val>
          <c:extLst>
            <c:ext xmlns:c16="http://schemas.microsoft.com/office/drawing/2014/chart" uri="{C3380CC4-5D6E-409C-BE32-E72D297353CC}">
              <c16:uniqueId val="{00000009-FC54-7A4C-8BC3-493020268C20}"/>
            </c:ext>
          </c:extLst>
        </c:ser>
        <c:ser>
          <c:idx val="10"/>
          <c:order val="10"/>
          <c:tx>
            <c:strRef>
              <c:f>'2017'!$BN$1076</c:f>
              <c:strCache>
                <c:ptCount val="1"/>
                <c:pt idx="0">
                  <c:v>11-Dec-17</c:v>
                </c:pt>
              </c:strCache>
            </c:strRef>
          </c:tx>
          <c:spPr>
            <a:solidFill>
              <a:schemeClr val="accent5">
                <a:lumMod val="60000"/>
              </a:schemeClr>
            </a:solidFill>
            <a:ln>
              <a:noFill/>
            </a:ln>
            <a:effectLst/>
          </c:spPr>
          <c:invertIfNegative val="0"/>
          <c:cat>
            <c:numRef>
              <c:f>'2017'!$BO$1065:$DJ$1065</c:f>
              <c:numCache>
                <c:formatCode>h:mm</c:formatCode>
                <c:ptCount val="48"/>
                <c:pt idx="0">
                  <c:v>2.0833333333333332E-2</c:v>
                </c:pt>
                <c:pt idx="1">
                  <c:v>4.1666666666666664E-2</c:v>
                </c:pt>
                <c:pt idx="2">
                  <c:v>6.25E-2</c:v>
                </c:pt>
                <c:pt idx="3">
                  <c:v>8.3333333333333329E-2</c:v>
                </c:pt>
                <c:pt idx="4">
                  <c:v>0.10416666666666667</c:v>
                </c:pt>
                <c:pt idx="5">
                  <c:v>0.125</c:v>
                </c:pt>
                <c:pt idx="6">
                  <c:v>0.14583333333333334</c:v>
                </c:pt>
                <c:pt idx="7">
                  <c:v>0.16666666666666666</c:v>
                </c:pt>
                <c:pt idx="8">
                  <c:v>0.1875</c:v>
                </c:pt>
                <c:pt idx="9">
                  <c:v>0.20833333333333334</c:v>
                </c:pt>
                <c:pt idx="10">
                  <c:v>0.22916666666666666</c:v>
                </c:pt>
                <c:pt idx="11">
                  <c:v>0.25</c:v>
                </c:pt>
                <c:pt idx="12">
                  <c:v>0.27083333333333331</c:v>
                </c:pt>
                <c:pt idx="13">
                  <c:v>0.29166666666666669</c:v>
                </c:pt>
                <c:pt idx="14">
                  <c:v>0.3125</c:v>
                </c:pt>
                <c:pt idx="15">
                  <c:v>0.33333333333333331</c:v>
                </c:pt>
                <c:pt idx="16">
                  <c:v>0.35416666666666669</c:v>
                </c:pt>
                <c:pt idx="17">
                  <c:v>0.375</c:v>
                </c:pt>
                <c:pt idx="18">
                  <c:v>0.39583333333333331</c:v>
                </c:pt>
                <c:pt idx="19">
                  <c:v>0.41666666666666669</c:v>
                </c:pt>
                <c:pt idx="20">
                  <c:v>0.4375</c:v>
                </c:pt>
                <c:pt idx="21">
                  <c:v>0.45833333333333331</c:v>
                </c:pt>
                <c:pt idx="22">
                  <c:v>0.47916666666666669</c:v>
                </c:pt>
                <c:pt idx="23">
                  <c:v>0.5</c:v>
                </c:pt>
                <c:pt idx="24">
                  <c:v>0.52083333333333337</c:v>
                </c:pt>
                <c:pt idx="25">
                  <c:v>0.54166666666666663</c:v>
                </c:pt>
                <c:pt idx="26">
                  <c:v>0.5625</c:v>
                </c:pt>
                <c:pt idx="27">
                  <c:v>0.58333333333333337</c:v>
                </c:pt>
                <c:pt idx="28">
                  <c:v>0.60416666666666663</c:v>
                </c:pt>
                <c:pt idx="29">
                  <c:v>0.625</c:v>
                </c:pt>
                <c:pt idx="30">
                  <c:v>0.64583333333333337</c:v>
                </c:pt>
                <c:pt idx="31">
                  <c:v>0.66666666666666663</c:v>
                </c:pt>
                <c:pt idx="32">
                  <c:v>0.6875</c:v>
                </c:pt>
                <c:pt idx="33">
                  <c:v>0.70833333333333337</c:v>
                </c:pt>
                <c:pt idx="34">
                  <c:v>0.72916666666666663</c:v>
                </c:pt>
                <c:pt idx="35">
                  <c:v>0.75</c:v>
                </c:pt>
                <c:pt idx="36">
                  <c:v>0.77083333333333337</c:v>
                </c:pt>
                <c:pt idx="37">
                  <c:v>0.79166666666666663</c:v>
                </c:pt>
                <c:pt idx="38">
                  <c:v>0.8125</c:v>
                </c:pt>
                <c:pt idx="39">
                  <c:v>0.83333333333333337</c:v>
                </c:pt>
                <c:pt idx="40">
                  <c:v>0.85416666666666663</c:v>
                </c:pt>
                <c:pt idx="41">
                  <c:v>0.875</c:v>
                </c:pt>
                <c:pt idx="42">
                  <c:v>0.89583333333333337</c:v>
                </c:pt>
                <c:pt idx="43">
                  <c:v>0.91666666666666663</c:v>
                </c:pt>
                <c:pt idx="44">
                  <c:v>0.9375</c:v>
                </c:pt>
                <c:pt idx="45">
                  <c:v>0.95833333333333337</c:v>
                </c:pt>
                <c:pt idx="46">
                  <c:v>0.97916666666666663</c:v>
                </c:pt>
                <c:pt idx="47">
                  <c:v>0</c:v>
                </c:pt>
              </c:numCache>
            </c:numRef>
          </c:cat>
          <c:val>
            <c:numRef>
              <c:f>'2017'!$BO$1076:$DJ$1076</c:f>
              <c:numCache>
                <c:formatCode>General</c:formatCode>
                <c:ptCount val="48"/>
                <c:pt idx="0">
                  <c:v>6</c:v>
                </c:pt>
                <c:pt idx="1">
                  <c:v>6</c:v>
                </c:pt>
                <c:pt idx="2">
                  <c:v>5</c:v>
                </c:pt>
                <c:pt idx="3">
                  <c:v>6</c:v>
                </c:pt>
                <c:pt idx="4">
                  <c:v>6</c:v>
                </c:pt>
                <c:pt idx="5">
                  <c:v>5</c:v>
                </c:pt>
                <c:pt idx="6">
                  <c:v>6</c:v>
                </c:pt>
                <c:pt idx="7">
                  <c:v>6</c:v>
                </c:pt>
                <c:pt idx="8">
                  <c:v>6</c:v>
                </c:pt>
                <c:pt idx="9">
                  <c:v>5</c:v>
                </c:pt>
                <c:pt idx="10">
                  <c:v>7</c:v>
                </c:pt>
                <c:pt idx="11">
                  <c:v>6.5</c:v>
                </c:pt>
                <c:pt idx="12">
                  <c:v>6.5</c:v>
                </c:pt>
                <c:pt idx="13">
                  <c:v>6</c:v>
                </c:pt>
                <c:pt idx="14">
                  <c:v>15</c:v>
                </c:pt>
                <c:pt idx="15">
                  <c:v>14</c:v>
                </c:pt>
                <c:pt idx="16">
                  <c:v>13</c:v>
                </c:pt>
                <c:pt idx="17">
                  <c:v>11</c:v>
                </c:pt>
                <c:pt idx="18">
                  <c:v>12</c:v>
                </c:pt>
                <c:pt idx="19">
                  <c:v>12</c:v>
                </c:pt>
                <c:pt idx="20">
                  <c:v>14</c:v>
                </c:pt>
                <c:pt idx="21">
                  <c:v>14</c:v>
                </c:pt>
                <c:pt idx="22">
                  <c:v>14</c:v>
                </c:pt>
                <c:pt idx="23">
                  <c:v>14</c:v>
                </c:pt>
                <c:pt idx="24">
                  <c:v>13</c:v>
                </c:pt>
                <c:pt idx="25">
                  <c:v>14</c:v>
                </c:pt>
                <c:pt idx="26">
                  <c:v>19</c:v>
                </c:pt>
                <c:pt idx="27">
                  <c:v>15</c:v>
                </c:pt>
                <c:pt idx="28">
                  <c:v>12</c:v>
                </c:pt>
                <c:pt idx="29">
                  <c:v>10</c:v>
                </c:pt>
                <c:pt idx="30">
                  <c:v>10</c:v>
                </c:pt>
                <c:pt idx="31">
                  <c:v>10</c:v>
                </c:pt>
                <c:pt idx="32">
                  <c:v>13</c:v>
                </c:pt>
                <c:pt idx="33">
                  <c:v>13</c:v>
                </c:pt>
                <c:pt idx="34">
                  <c:v>12</c:v>
                </c:pt>
                <c:pt idx="35">
                  <c:v>11</c:v>
                </c:pt>
                <c:pt idx="36">
                  <c:v>16</c:v>
                </c:pt>
                <c:pt idx="37">
                  <c:v>15</c:v>
                </c:pt>
                <c:pt idx="38">
                  <c:v>12</c:v>
                </c:pt>
                <c:pt idx="39">
                  <c:v>8</c:v>
                </c:pt>
                <c:pt idx="40">
                  <c:v>7</c:v>
                </c:pt>
                <c:pt idx="41">
                  <c:v>6</c:v>
                </c:pt>
                <c:pt idx="42">
                  <c:v>7</c:v>
                </c:pt>
                <c:pt idx="43">
                  <c:v>7</c:v>
                </c:pt>
                <c:pt idx="44">
                  <c:v>7</c:v>
                </c:pt>
                <c:pt idx="45">
                  <c:v>10</c:v>
                </c:pt>
                <c:pt idx="46">
                  <c:v>7</c:v>
                </c:pt>
                <c:pt idx="47">
                  <c:v>6</c:v>
                </c:pt>
              </c:numCache>
            </c:numRef>
          </c:val>
          <c:extLst>
            <c:ext xmlns:c16="http://schemas.microsoft.com/office/drawing/2014/chart" uri="{C3380CC4-5D6E-409C-BE32-E72D297353CC}">
              <c16:uniqueId val="{0000000A-FC54-7A4C-8BC3-493020268C20}"/>
            </c:ext>
          </c:extLst>
        </c:ser>
        <c:ser>
          <c:idx val="11"/>
          <c:order val="11"/>
          <c:tx>
            <c:strRef>
              <c:f>'2017'!$BN$1077</c:f>
              <c:strCache>
                <c:ptCount val="1"/>
                <c:pt idx="0">
                  <c:v>12-Dec-17</c:v>
                </c:pt>
              </c:strCache>
            </c:strRef>
          </c:tx>
          <c:spPr>
            <a:solidFill>
              <a:schemeClr val="accent6">
                <a:lumMod val="60000"/>
              </a:schemeClr>
            </a:solidFill>
            <a:ln>
              <a:noFill/>
            </a:ln>
            <a:effectLst/>
          </c:spPr>
          <c:invertIfNegative val="0"/>
          <c:cat>
            <c:numRef>
              <c:f>'2017'!$BO$1065:$DJ$1065</c:f>
              <c:numCache>
                <c:formatCode>h:mm</c:formatCode>
                <c:ptCount val="48"/>
                <c:pt idx="0">
                  <c:v>2.0833333333333332E-2</c:v>
                </c:pt>
                <c:pt idx="1">
                  <c:v>4.1666666666666664E-2</c:v>
                </c:pt>
                <c:pt idx="2">
                  <c:v>6.25E-2</c:v>
                </c:pt>
                <c:pt idx="3">
                  <c:v>8.3333333333333329E-2</c:v>
                </c:pt>
                <c:pt idx="4">
                  <c:v>0.10416666666666667</c:v>
                </c:pt>
                <c:pt idx="5">
                  <c:v>0.125</c:v>
                </c:pt>
                <c:pt idx="6">
                  <c:v>0.14583333333333334</c:v>
                </c:pt>
                <c:pt idx="7">
                  <c:v>0.16666666666666666</c:v>
                </c:pt>
                <c:pt idx="8">
                  <c:v>0.1875</c:v>
                </c:pt>
                <c:pt idx="9">
                  <c:v>0.20833333333333334</c:v>
                </c:pt>
                <c:pt idx="10">
                  <c:v>0.22916666666666666</c:v>
                </c:pt>
                <c:pt idx="11">
                  <c:v>0.25</c:v>
                </c:pt>
                <c:pt idx="12">
                  <c:v>0.27083333333333331</c:v>
                </c:pt>
                <c:pt idx="13">
                  <c:v>0.29166666666666669</c:v>
                </c:pt>
                <c:pt idx="14">
                  <c:v>0.3125</c:v>
                </c:pt>
                <c:pt idx="15">
                  <c:v>0.33333333333333331</c:v>
                </c:pt>
                <c:pt idx="16">
                  <c:v>0.35416666666666669</c:v>
                </c:pt>
                <c:pt idx="17">
                  <c:v>0.375</c:v>
                </c:pt>
                <c:pt idx="18">
                  <c:v>0.39583333333333331</c:v>
                </c:pt>
                <c:pt idx="19">
                  <c:v>0.41666666666666669</c:v>
                </c:pt>
                <c:pt idx="20">
                  <c:v>0.4375</c:v>
                </c:pt>
                <c:pt idx="21">
                  <c:v>0.45833333333333331</c:v>
                </c:pt>
                <c:pt idx="22">
                  <c:v>0.47916666666666669</c:v>
                </c:pt>
                <c:pt idx="23">
                  <c:v>0.5</c:v>
                </c:pt>
                <c:pt idx="24">
                  <c:v>0.52083333333333337</c:v>
                </c:pt>
                <c:pt idx="25">
                  <c:v>0.54166666666666663</c:v>
                </c:pt>
                <c:pt idx="26">
                  <c:v>0.5625</c:v>
                </c:pt>
                <c:pt idx="27">
                  <c:v>0.58333333333333337</c:v>
                </c:pt>
                <c:pt idx="28">
                  <c:v>0.60416666666666663</c:v>
                </c:pt>
                <c:pt idx="29">
                  <c:v>0.625</c:v>
                </c:pt>
                <c:pt idx="30">
                  <c:v>0.64583333333333337</c:v>
                </c:pt>
                <c:pt idx="31">
                  <c:v>0.66666666666666663</c:v>
                </c:pt>
                <c:pt idx="32">
                  <c:v>0.6875</c:v>
                </c:pt>
                <c:pt idx="33">
                  <c:v>0.70833333333333337</c:v>
                </c:pt>
                <c:pt idx="34">
                  <c:v>0.72916666666666663</c:v>
                </c:pt>
                <c:pt idx="35">
                  <c:v>0.75</c:v>
                </c:pt>
                <c:pt idx="36">
                  <c:v>0.77083333333333337</c:v>
                </c:pt>
                <c:pt idx="37">
                  <c:v>0.79166666666666663</c:v>
                </c:pt>
                <c:pt idx="38">
                  <c:v>0.8125</c:v>
                </c:pt>
                <c:pt idx="39">
                  <c:v>0.83333333333333337</c:v>
                </c:pt>
                <c:pt idx="40">
                  <c:v>0.85416666666666663</c:v>
                </c:pt>
                <c:pt idx="41">
                  <c:v>0.875</c:v>
                </c:pt>
                <c:pt idx="42">
                  <c:v>0.89583333333333337</c:v>
                </c:pt>
                <c:pt idx="43">
                  <c:v>0.91666666666666663</c:v>
                </c:pt>
                <c:pt idx="44">
                  <c:v>0.9375</c:v>
                </c:pt>
                <c:pt idx="45">
                  <c:v>0.95833333333333337</c:v>
                </c:pt>
                <c:pt idx="46">
                  <c:v>0.97916666666666663</c:v>
                </c:pt>
                <c:pt idx="47">
                  <c:v>0</c:v>
                </c:pt>
              </c:numCache>
            </c:numRef>
          </c:cat>
          <c:val>
            <c:numRef>
              <c:f>'2017'!$BO$1077:$DJ$1077</c:f>
              <c:numCache>
                <c:formatCode>General</c:formatCode>
                <c:ptCount val="48"/>
                <c:pt idx="0">
                  <c:v>6</c:v>
                </c:pt>
                <c:pt idx="1">
                  <c:v>6</c:v>
                </c:pt>
                <c:pt idx="2">
                  <c:v>5</c:v>
                </c:pt>
                <c:pt idx="3">
                  <c:v>6</c:v>
                </c:pt>
                <c:pt idx="4">
                  <c:v>5</c:v>
                </c:pt>
                <c:pt idx="5">
                  <c:v>6</c:v>
                </c:pt>
                <c:pt idx="6">
                  <c:v>6</c:v>
                </c:pt>
                <c:pt idx="7">
                  <c:v>6</c:v>
                </c:pt>
                <c:pt idx="8">
                  <c:v>6</c:v>
                </c:pt>
                <c:pt idx="9">
                  <c:v>5</c:v>
                </c:pt>
                <c:pt idx="10">
                  <c:v>8</c:v>
                </c:pt>
                <c:pt idx="11">
                  <c:v>5</c:v>
                </c:pt>
                <c:pt idx="12">
                  <c:v>6</c:v>
                </c:pt>
                <c:pt idx="13">
                  <c:v>6</c:v>
                </c:pt>
                <c:pt idx="14">
                  <c:v>8</c:v>
                </c:pt>
                <c:pt idx="15">
                  <c:v>11</c:v>
                </c:pt>
                <c:pt idx="16">
                  <c:v>14</c:v>
                </c:pt>
                <c:pt idx="17">
                  <c:v>13</c:v>
                </c:pt>
                <c:pt idx="18">
                  <c:v>13</c:v>
                </c:pt>
                <c:pt idx="19">
                  <c:v>12</c:v>
                </c:pt>
                <c:pt idx="20">
                  <c:v>11</c:v>
                </c:pt>
                <c:pt idx="21">
                  <c:v>14</c:v>
                </c:pt>
                <c:pt idx="22">
                  <c:v>11</c:v>
                </c:pt>
                <c:pt idx="23">
                  <c:v>14</c:v>
                </c:pt>
                <c:pt idx="24">
                  <c:v>13</c:v>
                </c:pt>
                <c:pt idx="25">
                  <c:v>16</c:v>
                </c:pt>
                <c:pt idx="26">
                  <c:v>14</c:v>
                </c:pt>
                <c:pt idx="27">
                  <c:v>15</c:v>
                </c:pt>
                <c:pt idx="28">
                  <c:v>12</c:v>
                </c:pt>
                <c:pt idx="29">
                  <c:v>10</c:v>
                </c:pt>
                <c:pt idx="30">
                  <c:v>13</c:v>
                </c:pt>
                <c:pt idx="31">
                  <c:v>14</c:v>
                </c:pt>
                <c:pt idx="32">
                  <c:v>13</c:v>
                </c:pt>
                <c:pt idx="33">
                  <c:v>11</c:v>
                </c:pt>
                <c:pt idx="34">
                  <c:v>13</c:v>
                </c:pt>
                <c:pt idx="35">
                  <c:v>14</c:v>
                </c:pt>
                <c:pt idx="36">
                  <c:v>14</c:v>
                </c:pt>
                <c:pt idx="37">
                  <c:v>13</c:v>
                </c:pt>
                <c:pt idx="38">
                  <c:v>15</c:v>
                </c:pt>
                <c:pt idx="39">
                  <c:v>9</c:v>
                </c:pt>
                <c:pt idx="40">
                  <c:v>7</c:v>
                </c:pt>
                <c:pt idx="41">
                  <c:v>5.5</c:v>
                </c:pt>
                <c:pt idx="42">
                  <c:v>5.5</c:v>
                </c:pt>
                <c:pt idx="43">
                  <c:v>7</c:v>
                </c:pt>
                <c:pt idx="44">
                  <c:v>9</c:v>
                </c:pt>
                <c:pt idx="45">
                  <c:v>8</c:v>
                </c:pt>
                <c:pt idx="46">
                  <c:v>8</c:v>
                </c:pt>
                <c:pt idx="47">
                  <c:v>6</c:v>
                </c:pt>
              </c:numCache>
            </c:numRef>
          </c:val>
          <c:extLst>
            <c:ext xmlns:c16="http://schemas.microsoft.com/office/drawing/2014/chart" uri="{C3380CC4-5D6E-409C-BE32-E72D297353CC}">
              <c16:uniqueId val="{0000000B-FC54-7A4C-8BC3-493020268C20}"/>
            </c:ext>
          </c:extLst>
        </c:ser>
        <c:ser>
          <c:idx val="12"/>
          <c:order val="12"/>
          <c:tx>
            <c:strRef>
              <c:f>'2017'!$BN$1078</c:f>
              <c:strCache>
                <c:ptCount val="1"/>
                <c:pt idx="0">
                  <c:v>13-Dec-17</c:v>
                </c:pt>
              </c:strCache>
            </c:strRef>
          </c:tx>
          <c:spPr>
            <a:solidFill>
              <a:schemeClr val="accent1">
                <a:lumMod val="80000"/>
                <a:lumOff val="20000"/>
              </a:schemeClr>
            </a:solidFill>
            <a:ln>
              <a:noFill/>
            </a:ln>
            <a:effectLst/>
          </c:spPr>
          <c:invertIfNegative val="0"/>
          <c:cat>
            <c:numRef>
              <c:f>'2017'!$BO$1065:$DJ$1065</c:f>
              <c:numCache>
                <c:formatCode>h:mm</c:formatCode>
                <c:ptCount val="48"/>
                <c:pt idx="0">
                  <c:v>2.0833333333333332E-2</c:v>
                </c:pt>
                <c:pt idx="1">
                  <c:v>4.1666666666666664E-2</c:v>
                </c:pt>
                <c:pt idx="2">
                  <c:v>6.25E-2</c:v>
                </c:pt>
                <c:pt idx="3">
                  <c:v>8.3333333333333329E-2</c:v>
                </c:pt>
                <c:pt idx="4">
                  <c:v>0.10416666666666667</c:v>
                </c:pt>
                <c:pt idx="5">
                  <c:v>0.125</c:v>
                </c:pt>
                <c:pt idx="6">
                  <c:v>0.14583333333333334</c:v>
                </c:pt>
                <c:pt idx="7">
                  <c:v>0.16666666666666666</c:v>
                </c:pt>
                <c:pt idx="8">
                  <c:v>0.1875</c:v>
                </c:pt>
                <c:pt idx="9">
                  <c:v>0.20833333333333334</c:v>
                </c:pt>
                <c:pt idx="10">
                  <c:v>0.22916666666666666</c:v>
                </c:pt>
                <c:pt idx="11">
                  <c:v>0.25</c:v>
                </c:pt>
                <c:pt idx="12">
                  <c:v>0.27083333333333331</c:v>
                </c:pt>
                <c:pt idx="13">
                  <c:v>0.29166666666666669</c:v>
                </c:pt>
                <c:pt idx="14">
                  <c:v>0.3125</c:v>
                </c:pt>
                <c:pt idx="15">
                  <c:v>0.33333333333333331</c:v>
                </c:pt>
                <c:pt idx="16">
                  <c:v>0.35416666666666669</c:v>
                </c:pt>
                <c:pt idx="17">
                  <c:v>0.375</c:v>
                </c:pt>
                <c:pt idx="18">
                  <c:v>0.39583333333333331</c:v>
                </c:pt>
                <c:pt idx="19">
                  <c:v>0.41666666666666669</c:v>
                </c:pt>
                <c:pt idx="20">
                  <c:v>0.4375</c:v>
                </c:pt>
                <c:pt idx="21">
                  <c:v>0.45833333333333331</c:v>
                </c:pt>
                <c:pt idx="22">
                  <c:v>0.47916666666666669</c:v>
                </c:pt>
                <c:pt idx="23">
                  <c:v>0.5</c:v>
                </c:pt>
                <c:pt idx="24">
                  <c:v>0.52083333333333337</c:v>
                </c:pt>
                <c:pt idx="25">
                  <c:v>0.54166666666666663</c:v>
                </c:pt>
                <c:pt idx="26">
                  <c:v>0.5625</c:v>
                </c:pt>
                <c:pt idx="27">
                  <c:v>0.58333333333333337</c:v>
                </c:pt>
                <c:pt idx="28">
                  <c:v>0.60416666666666663</c:v>
                </c:pt>
                <c:pt idx="29">
                  <c:v>0.625</c:v>
                </c:pt>
                <c:pt idx="30">
                  <c:v>0.64583333333333337</c:v>
                </c:pt>
                <c:pt idx="31">
                  <c:v>0.66666666666666663</c:v>
                </c:pt>
                <c:pt idx="32">
                  <c:v>0.6875</c:v>
                </c:pt>
                <c:pt idx="33">
                  <c:v>0.70833333333333337</c:v>
                </c:pt>
                <c:pt idx="34">
                  <c:v>0.72916666666666663</c:v>
                </c:pt>
                <c:pt idx="35">
                  <c:v>0.75</c:v>
                </c:pt>
                <c:pt idx="36">
                  <c:v>0.77083333333333337</c:v>
                </c:pt>
                <c:pt idx="37">
                  <c:v>0.79166666666666663</c:v>
                </c:pt>
                <c:pt idx="38">
                  <c:v>0.8125</c:v>
                </c:pt>
                <c:pt idx="39">
                  <c:v>0.83333333333333337</c:v>
                </c:pt>
                <c:pt idx="40">
                  <c:v>0.85416666666666663</c:v>
                </c:pt>
                <c:pt idx="41">
                  <c:v>0.875</c:v>
                </c:pt>
                <c:pt idx="42">
                  <c:v>0.89583333333333337</c:v>
                </c:pt>
                <c:pt idx="43">
                  <c:v>0.91666666666666663</c:v>
                </c:pt>
                <c:pt idx="44">
                  <c:v>0.9375</c:v>
                </c:pt>
                <c:pt idx="45">
                  <c:v>0.95833333333333337</c:v>
                </c:pt>
                <c:pt idx="46">
                  <c:v>0.97916666666666663</c:v>
                </c:pt>
                <c:pt idx="47">
                  <c:v>0</c:v>
                </c:pt>
              </c:numCache>
            </c:numRef>
          </c:cat>
          <c:val>
            <c:numRef>
              <c:f>'2017'!$BO$1078:$DJ$1078</c:f>
              <c:numCache>
                <c:formatCode>General</c:formatCode>
                <c:ptCount val="48"/>
                <c:pt idx="0">
                  <c:v>6</c:v>
                </c:pt>
                <c:pt idx="1">
                  <c:v>5</c:v>
                </c:pt>
                <c:pt idx="2">
                  <c:v>6</c:v>
                </c:pt>
                <c:pt idx="3">
                  <c:v>5</c:v>
                </c:pt>
                <c:pt idx="4">
                  <c:v>5</c:v>
                </c:pt>
                <c:pt idx="5">
                  <c:v>5</c:v>
                </c:pt>
                <c:pt idx="6">
                  <c:v>4</c:v>
                </c:pt>
                <c:pt idx="7">
                  <c:v>5</c:v>
                </c:pt>
                <c:pt idx="8">
                  <c:v>5</c:v>
                </c:pt>
                <c:pt idx="9">
                  <c:v>5</c:v>
                </c:pt>
                <c:pt idx="10">
                  <c:v>8</c:v>
                </c:pt>
                <c:pt idx="11">
                  <c:v>8</c:v>
                </c:pt>
                <c:pt idx="12">
                  <c:v>8</c:v>
                </c:pt>
                <c:pt idx="13">
                  <c:v>9</c:v>
                </c:pt>
                <c:pt idx="14">
                  <c:v>13</c:v>
                </c:pt>
                <c:pt idx="15">
                  <c:v>13</c:v>
                </c:pt>
                <c:pt idx="16">
                  <c:v>12</c:v>
                </c:pt>
                <c:pt idx="17">
                  <c:v>12</c:v>
                </c:pt>
                <c:pt idx="18">
                  <c:v>9</c:v>
                </c:pt>
                <c:pt idx="19">
                  <c:v>12</c:v>
                </c:pt>
                <c:pt idx="20">
                  <c:v>12</c:v>
                </c:pt>
                <c:pt idx="21">
                  <c:v>13</c:v>
                </c:pt>
                <c:pt idx="22">
                  <c:v>13</c:v>
                </c:pt>
                <c:pt idx="23">
                  <c:v>13</c:v>
                </c:pt>
                <c:pt idx="24">
                  <c:v>14</c:v>
                </c:pt>
                <c:pt idx="25">
                  <c:v>18</c:v>
                </c:pt>
                <c:pt idx="26">
                  <c:v>15</c:v>
                </c:pt>
                <c:pt idx="27">
                  <c:v>14</c:v>
                </c:pt>
                <c:pt idx="28">
                  <c:v>11</c:v>
                </c:pt>
                <c:pt idx="29">
                  <c:v>14</c:v>
                </c:pt>
                <c:pt idx="30">
                  <c:v>15</c:v>
                </c:pt>
                <c:pt idx="31">
                  <c:v>13</c:v>
                </c:pt>
                <c:pt idx="32">
                  <c:v>12</c:v>
                </c:pt>
                <c:pt idx="33">
                  <c:v>12</c:v>
                </c:pt>
                <c:pt idx="34">
                  <c:v>13</c:v>
                </c:pt>
                <c:pt idx="35">
                  <c:v>12</c:v>
                </c:pt>
                <c:pt idx="36">
                  <c:v>13</c:v>
                </c:pt>
                <c:pt idx="37">
                  <c:v>13</c:v>
                </c:pt>
                <c:pt idx="38">
                  <c:v>14</c:v>
                </c:pt>
                <c:pt idx="39">
                  <c:v>8</c:v>
                </c:pt>
                <c:pt idx="40">
                  <c:v>8</c:v>
                </c:pt>
                <c:pt idx="41">
                  <c:v>7</c:v>
                </c:pt>
                <c:pt idx="42">
                  <c:v>7</c:v>
                </c:pt>
                <c:pt idx="43">
                  <c:v>7</c:v>
                </c:pt>
                <c:pt idx="44">
                  <c:v>7</c:v>
                </c:pt>
                <c:pt idx="45">
                  <c:v>9</c:v>
                </c:pt>
                <c:pt idx="46">
                  <c:v>7</c:v>
                </c:pt>
                <c:pt idx="47">
                  <c:v>7</c:v>
                </c:pt>
              </c:numCache>
            </c:numRef>
          </c:val>
          <c:extLst>
            <c:ext xmlns:c16="http://schemas.microsoft.com/office/drawing/2014/chart" uri="{C3380CC4-5D6E-409C-BE32-E72D297353CC}">
              <c16:uniqueId val="{0000000C-FC54-7A4C-8BC3-493020268C20}"/>
            </c:ext>
          </c:extLst>
        </c:ser>
        <c:ser>
          <c:idx val="13"/>
          <c:order val="13"/>
          <c:tx>
            <c:strRef>
              <c:f>'2017'!$BN$1079</c:f>
              <c:strCache>
                <c:ptCount val="1"/>
                <c:pt idx="0">
                  <c:v>14-Dec-17</c:v>
                </c:pt>
              </c:strCache>
            </c:strRef>
          </c:tx>
          <c:spPr>
            <a:solidFill>
              <a:schemeClr val="accent2">
                <a:lumMod val="80000"/>
                <a:lumOff val="20000"/>
              </a:schemeClr>
            </a:solidFill>
            <a:ln>
              <a:noFill/>
            </a:ln>
            <a:effectLst/>
          </c:spPr>
          <c:invertIfNegative val="0"/>
          <c:cat>
            <c:numRef>
              <c:f>'2017'!$BO$1065:$DJ$1065</c:f>
              <c:numCache>
                <c:formatCode>h:mm</c:formatCode>
                <c:ptCount val="48"/>
                <c:pt idx="0">
                  <c:v>2.0833333333333332E-2</c:v>
                </c:pt>
                <c:pt idx="1">
                  <c:v>4.1666666666666664E-2</c:v>
                </c:pt>
                <c:pt idx="2">
                  <c:v>6.25E-2</c:v>
                </c:pt>
                <c:pt idx="3">
                  <c:v>8.3333333333333329E-2</c:v>
                </c:pt>
                <c:pt idx="4">
                  <c:v>0.10416666666666667</c:v>
                </c:pt>
                <c:pt idx="5">
                  <c:v>0.125</c:v>
                </c:pt>
                <c:pt idx="6">
                  <c:v>0.14583333333333334</c:v>
                </c:pt>
                <c:pt idx="7">
                  <c:v>0.16666666666666666</c:v>
                </c:pt>
                <c:pt idx="8">
                  <c:v>0.1875</c:v>
                </c:pt>
                <c:pt idx="9">
                  <c:v>0.20833333333333334</c:v>
                </c:pt>
                <c:pt idx="10">
                  <c:v>0.22916666666666666</c:v>
                </c:pt>
                <c:pt idx="11">
                  <c:v>0.25</c:v>
                </c:pt>
                <c:pt idx="12">
                  <c:v>0.27083333333333331</c:v>
                </c:pt>
                <c:pt idx="13">
                  <c:v>0.29166666666666669</c:v>
                </c:pt>
                <c:pt idx="14">
                  <c:v>0.3125</c:v>
                </c:pt>
                <c:pt idx="15">
                  <c:v>0.33333333333333331</c:v>
                </c:pt>
                <c:pt idx="16">
                  <c:v>0.35416666666666669</c:v>
                </c:pt>
                <c:pt idx="17">
                  <c:v>0.375</c:v>
                </c:pt>
                <c:pt idx="18">
                  <c:v>0.39583333333333331</c:v>
                </c:pt>
                <c:pt idx="19">
                  <c:v>0.41666666666666669</c:v>
                </c:pt>
                <c:pt idx="20">
                  <c:v>0.4375</c:v>
                </c:pt>
                <c:pt idx="21">
                  <c:v>0.45833333333333331</c:v>
                </c:pt>
                <c:pt idx="22">
                  <c:v>0.47916666666666669</c:v>
                </c:pt>
                <c:pt idx="23">
                  <c:v>0.5</c:v>
                </c:pt>
                <c:pt idx="24">
                  <c:v>0.52083333333333337</c:v>
                </c:pt>
                <c:pt idx="25">
                  <c:v>0.54166666666666663</c:v>
                </c:pt>
                <c:pt idx="26">
                  <c:v>0.5625</c:v>
                </c:pt>
                <c:pt idx="27">
                  <c:v>0.58333333333333337</c:v>
                </c:pt>
                <c:pt idx="28">
                  <c:v>0.60416666666666663</c:v>
                </c:pt>
                <c:pt idx="29">
                  <c:v>0.625</c:v>
                </c:pt>
                <c:pt idx="30">
                  <c:v>0.64583333333333337</c:v>
                </c:pt>
                <c:pt idx="31">
                  <c:v>0.66666666666666663</c:v>
                </c:pt>
                <c:pt idx="32">
                  <c:v>0.6875</c:v>
                </c:pt>
                <c:pt idx="33">
                  <c:v>0.70833333333333337</c:v>
                </c:pt>
                <c:pt idx="34">
                  <c:v>0.72916666666666663</c:v>
                </c:pt>
                <c:pt idx="35">
                  <c:v>0.75</c:v>
                </c:pt>
                <c:pt idx="36">
                  <c:v>0.77083333333333337</c:v>
                </c:pt>
                <c:pt idx="37">
                  <c:v>0.79166666666666663</c:v>
                </c:pt>
                <c:pt idx="38">
                  <c:v>0.8125</c:v>
                </c:pt>
                <c:pt idx="39">
                  <c:v>0.83333333333333337</c:v>
                </c:pt>
                <c:pt idx="40">
                  <c:v>0.85416666666666663</c:v>
                </c:pt>
                <c:pt idx="41">
                  <c:v>0.875</c:v>
                </c:pt>
                <c:pt idx="42">
                  <c:v>0.89583333333333337</c:v>
                </c:pt>
                <c:pt idx="43">
                  <c:v>0.91666666666666663</c:v>
                </c:pt>
                <c:pt idx="44">
                  <c:v>0.9375</c:v>
                </c:pt>
                <c:pt idx="45">
                  <c:v>0.95833333333333337</c:v>
                </c:pt>
                <c:pt idx="46">
                  <c:v>0.97916666666666663</c:v>
                </c:pt>
                <c:pt idx="47">
                  <c:v>0</c:v>
                </c:pt>
              </c:numCache>
            </c:numRef>
          </c:cat>
          <c:val>
            <c:numRef>
              <c:f>'2017'!$BO$1079:$DJ$1079</c:f>
              <c:numCache>
                <c:formatCode>General</c:formatCode>
                <c:ptCount val="48"/>
                <c:pt idx="0">
                  <c:v>6</c:v>
                </c:pt>
                <c:pt idx="1">
                  <c:v>6</c:v>
                </c:pt>
                <c:pt idx="2">
                  <c:v>5</c:v>
                </c:pt>
                <c:pt idx="3">
                  <c:v>5</c:v>
                </c:pt>
                <c:pt idx="4">
                  <c:v>5</c:v>
                </c:pt>
                <c:pt idx="5">
                  <c:v>5</c:v>
                </c:pt>
                <c:pt idx="6">
                  <c:v>5</c:v>
                </c:pt>
                <c:pt idx="7">
                  <c:v>5</c:v>
                </c:pt>
                <c:pt idx="8">
                  <c:v>5</c:v>
                </c:pt>
                <c:pt idx="9">
                  <c:v>5</c:v>
                </c:pt>
                <c:pt idx="10">
                  <c:v>6</c:v>
                </c:pt>
                <c:pt idx="11">
                  <c:v>8</c:v>
                </c:pt>
                <c:pt idx="12">
                  <c:v>6</c:v>
                </c:pt>
                <c:pt idx="13">
                  <c:v>9</c:v>
                </c:pt>
                <c:pt idx="14">
                  <c:v>12</c:v>
                </c:pt>
                <c:pt idx="15">
                  <c:v>13</c:v>
                </c:pt>
                <c:pt idx="16">
                  <c:v>12</c:v>
                </c:pt>
                <c:pt idx="17">
                  <c:v>11</c:v>
                </c:pt>
                <c:pt idx="18">
                  <c:v>12</c:v>
                </c:pt>
                <c:pt idx="19">
                  <c:v>12</c:v>
                </c:pt>
                <c:pt idx="20">
                  <c:v>12</c:v>
                </c:pt>
                <c:pt idx="21">
                  <c:v>14</c:v>
                </c:pt>
                <c:pt idx="22">
                  <c:v>10</c:v>
                </c:pt>
                <c:pt idx="23">
                  <c:v>12</c:v>
                </c:pt>
                <c:pt idx="24">
                  <c:v>12</c:v>
                </c:pt>
                <c:pt idx="25">
                  <c:v>12</c:v>
                </c:pt>
                <c:pt idx="26">
                  <c:v>14</c:v>
                </c:pt>
                <c:pt idx="27">
                  <c:v>13</c:v>
                </c:pt>
                <c:pt idx="28">
                  <c:v>11</c:v>
                </c:pt>
                <c:pt idx="29">
                  <c:v>11</c:v>
                </c:pt>
                <c:pt idx="30">
                  <c:v>10</c:v>
                </c:pt>
                <c:pt idx="31">
                  <c:v>11</c:v>
                </c:pt>
                <c:pt idx="32">
                  <c:v>14</c:v>
                </c:pt>
                <c:pt idx="33">
                  <c:v>15</c:v>
                </c:pt>
                <c:pt idx="34">
                  <c:v>13</c:v>
                </c:pt>
                <c:pt idx="35">
                  <c:v>14</c:v>
                </c:pt>
                <c:pt idx="36">
                  <c:v>13</c:v>
                </c:pt>
                <c:pt idx="37">
                  <c:v>11</c:v>
                </c:pt>
                <c:pt idx="38">
                  <c:v>11</c:v>
                </c:pt>
                <c:pt idx="39">
                  <c:v>7</c:v>
                </c:pt>
                <c:pt idx="40">
                  <c:v>7</c:v>
                </c:pt>
                <c:pt idx="41">
                  <c:v>5</c:v>
                </c:pt>
                <c:pt idx="42">
                  <c:v>6</c:v>
                </c:pt>
                <c:pt idx="43">
                  <c:v>7</c:v>
                </c:pt>
                <c:pt idx="44">
                  <c:v>7</c:v>
                </c:pt>
                <c:pt idx="45">
                  <c:v>7</c:v>
                </c:pt>
                <c:pt idx="46">
                  <c:v>6</c:v>
                </c:pt>
                <c:pt idx="47">
                  <c:v>6</c:v>
                </c:pt>
              </c:numCache>
            </c:numRef>
          </c:val>
          <c:extLst>
            <c:ext xmlns:c16="http://schemas.microsoft.com/office/drawing/2014/chart" uri="{C3380CC4-5D6E-409C-BE32-E72D297353CC}">
              <c16:uniqueId val="{0000000D-FC54-7A4C-8BC3-493020268C20}"/>
            </c:ext>
          </c:extLst>
        </c:ser>
        <c:ser>
          <c:idx val="14"/>
          <c:order val="14"/>
          <c:tx>
            <c:strRef>
              <c:f>'2017'!$BN$1080</c:f>
              <c:strCache>
                <c:ptCount val="1"/>
                <c:pt idx="0">
                  <c:v>15-Dec-17</c:v>
                </c:pt>
              </c:strCache>
            </c:strRef>
          </c:tx>
          <c:spPr>
            <a:solidFill>
              <a:schemeClr val="accent3">
                <a:lumMod val="80000"/>
                <a:lumOff val="20000"/>
              </a:schemeClr>
            </a:solidFill>
            <a:ln>
              <a:noFill/>
            </a:ln>
            <a:effectLst/>
          </c:spPr>
          <c:invertIfNegative val="0"/>
          <c:cat>
            <c:numRef>
              <c:f>'2017'!$BO$1065:$DJ$1065</c:f>
              <c:numCache>
                <c:formatCode>h:mm</c:formatCode>
                <c:ptCount val="48"/>
                <c:pt idx="0">
                  <c:v>2.0833333333333332E-2</c:v>
                </c:pt>
                <c:pt idx="1">
                  <c:v>4.1666666666666664E-2</c:v>
                </c:pt>
                <c:pt idx="2">
                  <c:v>6.25E-2</c:v>
                </c:pt>
                <c:pt idx="3">
                  <c:v>8.3333333333333329E-2</c:v>
                </c:pt>
                <c:pt idx="4">
                  <c:v>0.10416666666666667</c:v>
                </c:pt>
                <c:pt idx="5">
                  <c:v>0.125</c:v>
                </c:pt>
                <c:pt idx="6">
                  <c:v>0.14583333333333334</c:v>
                </c:pt>
                <c:pt idx="7">
                  <c:v>0.16666666666666666</c:v>
                </c:pt>
                <c:pt idx="8">
                  <c:v>0.1875</c:v>
                </c:pt>
                <c:pt idx="9">
                  <c:v>0.20833333333333334</c:v>
                </c:pt>
                <c:pt idx="10">
                  <c:v>0.22916666666666666</c:v>
                </c:pt>
                <c:pt idx="11">
                  <c:v>0.25</c:v>
                </c:pt>
                <c:pt idx="12">
                  <c:v>0.27083333333333331</c:v>
                </c:pt>
                <c:pt idx="13">
                  <c:v>0.29166666666666669</c:v>
                </c:pt>
                <c:pt idx="14">
                  <c:v>0.3125</c:v>
                </c:pt>
                <c:pt idx="15">
                  <c:v>0.33333333333333331</c:v>
                </c:pt>
                <c:pt idx="16">
                  <c:v>0.35416666666666669</c:v>
                </c:pt>
                <c:pt idx="17">
                  <c:v>0.375</c:v>
                </c:pt>
                <c:pt idx="18">
                  <c:v>0.39583333333333331</c:v>
                </c:pt>
                <c:pt idx="19">
                  <c:v>0.41666666666666669</c:v>
                </c:pt>
                <c:pt idx="20">
                  <c:v>0.4375</c:v>
                </c:pt>
                <c:pt idx="21">
                  <c:v>0.45833333333333331</c:v>
                </c:pt>
                <c:pt idx="22">
                  <c:v>0.47916666666666669</c:v>
                </c:pt>
                <c:pt idx="23">
                  <c:v>0.5</c:v>
                </c:pt>
                <c:pt idx="24">
                  <c:v>0.52083333333333337</c:v>
                </c:pt>
                <c:pt idx="25">
                  <c:v>0.54166666666666663</c:v>
                </c:pt>
                <c:pt idx="26">
                  <c:v>0.5625</c:v>
                </c:pt>
                <c:pt idx="27">
                  <c:v>0.58333333333333337</c:v>
                </c:pt>
                <c:pt idx="28">
                  <c:v>0.60416666666666663</c:v>
                </c:pt>
                <c:pt idx="29">
                  <c:v>0.625</c:v>
                </c:pt>
                <c:pt idx="30">
                  <c:v>0.64583333333333337</c:v>
                </c:pt>
                <c:pt idx="31">
                  <c:v>0.66666666666666663</c:v>
                </c:pt>
                <c:pt idx="32">
                  <c:v>0.6875</c:v>
                </c:pt>
                <c:pt idx="33">
                  <c:v>0.70833333333333337</c:v>
                </c:pt>
                <c:pt idx="34">
                  <c:v>0.72916666666666663</c:v>
                </c:pt>
                <c:pt idx="35">
                  <c:v>0.75</c:v>
                </c:pt>
                <c:pt idx="36">
                  <c:v>0.77083333333333337</c:v>
                </c:pt>
                <c:pt idx="37">
                  <c:v>0.79166666666666663</c:v>
                </c:pt>
                <c:pt idx="38">
                  <c:v>0.8125</c:v>
                </c:pt>
                <c:pt idx="39">
                  <c:v>0.83333333333333337</c:v>
                </c:pt>
                <c:pt idx="40">
                  <c:v>0.85416666666666663</c:v>
                </c:pt>
                <c:pt idx="41">
                  <c:v>0.875</c:v>
                </c:pt>
                <c:pt idx="42">
                  <c:v>0.89583333333333337</c:v>
                </c:pt>
                <c:pt idx="43">
                  <c:v>0.91666666666666663</c:v>
                </c:pt>
                <c:pt idx="44">
                  <c:v>0.9375</c:v>
                </c:pt>
                <c:pt idx="45">
                  <c:v>0.95833333333333337</c:v>
                </c:pt>
                <c:pt idx="46">
                  <c:v>0.97916666666666663</c:v>
                </c:pt>
                <c:pt idx="47">
                  <c:v>0</c:v>
                </c:pt>
              </c:numCache>
            </c:numRef>
          </c:cat>
          <c:val>
            <c:numRef>
              <c:f>'2017'!$BO$1080:$DJ$1080</c:f>
              <c:numCache>
                <c:formatCode>General</c:formatCode>
                <c:ptCount val="48"/>
                <c:pt idx="0">
                  <c:v>6</c:v>
                </c:pt>
                <c:pt idx="1">
                  <c:v>5</c:v>
                </c:pt>
                <c:pt idx="2">
                  <c:v>5</c:v>
                </c:pt>
                <c:pt idx="3">
                  <c:v>6</c:v>
                </c:pt>
                <c:pt idx="4">
                  <c:v>5</c:v>
                </c:pt>
                <c:pt idx="5">
                  <c:v>6</c:v>
                </c:pt>
                <c:pt idx="6">
                  <c:v>5</c:v>
                </c:pt>
                <c:pt idx="7">
                  <c:v>4</c:v>
                </c:pt>
                <c:pt idx="8">
                  <c:v>5</c:v>
                </c:pt>
                <c:pt idx="9">
                  <c:v>7</c:v>
                </c:pt>
                <c:pt idx="10">
                  <c:v>5</c:v>
                </c:pt>
                <c:pt idx="11">
                  <c:v>5</c:v>
                </c:pt>
                <c:pt idx="12">
                  <c:v>5</c:v>
                </c:pt>
                <c:pt idx="13">
                  <c:v>9</c:v>
                </c:pt>
                <c:pt idx="14">
                  <c:v>12</c:v>
                </c:pt>
                <c:pt idx="15">
                  <c:v>13</c:v>
                </c:pt>
                <c:pt idx="16">
                  <c:v>13</c:v>
                </c:pt>
                <c:pt idx="17">
                  <c:v>12</c:v>
                </c:pt>
                <c:pt idx="18">
                  <c:v>10</c:v>
                </c:pt>
                <c:pt idx="19">
                  <c:v>12</c:v>
                </c:pt>
                <c:pt idx="20">
                  <c:v>12</c:v>
                </c:pt>
                <c:pt idx="21">
                  <c:v>14</c:v>
                </c:pt>
                <c:pt idx="22">
                  <c:v>13</c:v>
                </c:pt>
                <c:pt idx="23">
                  <c:v>11</c:v>
                </c:pt>
                <c:pt idx="24">
                  <c:v>12</c:v>
                </c:pt>
                <c:pt idx="25">
                  <c:v>14.5</c:v>
                </c:pt>
                <c:pt idx="26">
                  <c:v>14.5</c:v>
                </c:pt>
                <c:pt idx="27">
                  <c:v>12.333</c:v>
                </c:pt>
                <c:pt idx="28">
                  <c:v>12.333</c:v>
                </c:pt>
                <c:pt idx="29">
                  <c:v>12.333</c:v>
                </c:pt>
                <c:pt idx="30">
                  <c:v>10</c:v>
                </c:pt>
                <c:pt idx="31">
                  <c:v>12.6</c:v>
                </c:pt>
                <c:pt idx="32">
                  <c:v>12.6</c:v>
                </c:pt>
                <c:pt idx="33">
                  <c:v>12.6</c:v>
                </c:pt>
                <c:pt idx="34">
                  <c:v>12.6</c:v>
                </c:pt>
                <c:pt idx="35">
                  <c:v>12.6</c:v>
                </c:pt>
                <c:pt idx="36">
                  <c:v>17</c:v>
                </c:pt>
                <c:pt idx="37">
                  <c:v>15</c:v>
                </c:pt>
                <c:pt idx="38">
                  <c:v>9.5</c:v>
                </c:pt>
                <c:pt idx="39">
                  <c:v>9.5</c:v>
                </c:pt>
                <c:pt idx="40">
                  <c:v>8</c:v>
                </c:pt>
                <c:pt idx="41">
                  <c:v>8</c:v>
                </c:pt>
                <c:pt idx="42">
                  <c:v>8</c:v>
                </c:pt>
                <c:pt idx="43">
                  <c:v>8</c:v>
                </c:pt>
                <c:pt idx="44">
                  <c:v>6.125</c:v>
                </c:pt>
                <c:pt idx="45">
                  <c:v>6.125</c:v>
                </c:pt>
                <c:pt idx="46">
                  <c:v>6.125</c:v>
                </c:pt>
                <c:pt idx="47">
                  <c:v>6.125</c:v>
                </c:pt>
              </c:numCache>
            </c:numRef>
          </c:val>
          <c:extLst>
            <c:ext xmlns:c16="http://schemas.microsoft.com/office/drawing/2014/chart" uri="{C3380CC4-5D6E-409C-BE32-E72D297353CC}">
              <c16:uniqueId val="{0000000E-FC54-7A4C-8BC3-493020268C20}"/>
            </c:ext>
          </c:extLst>
        </c:ser>
        <c:ser>
          <c:idx val="15"/>
          <c:order val="15"/>
          <c:tx>
            <c:strRef>
              <c:f>'2017'!$BN$1081</c:f>
              <c:strCache>
                <c:ptCount val="1"/>
                <c:pt idx="0">
                  <c:v>16-Dec-17</c:v>
                </c:pt>
              </c:strCache>
            </c:strRef>
          </c:tx>
          <c:spPr>
            <a:solidFill>
              <a:schemeClr val="accent4">
                <a:lumMod val="80000"/>
                <a:lumOff val="20000"/>
              </a:schemeClr>
            </a:solidFill>
            <a:ln>
              <a:noFill/>
            </a:ln>
            <a:effectLst/>
          </c:spPr>
          <c:invertIfNegative val="0"/>
          <c:cat>
            <c:numRef>
              <c:f>'2017'!$BO$1065:$DJ$1065</c:f>
              <c:numCache>
                <c:formatCode>h:mm</c:formatCode>
                <c:ptCount val="48"/>
                <c:pt idx="0">
                  <c:v>2.0833333333333332E-2</c:v>
                </c:pt>
                <c:pt idx="1">
                  <c:v>4.1666666666666664E-2</c:v>
                </c:pt>
                <c:pt idx="2">
                  <c:v>6.25E-2</c:v>
                </c:pt>
                <c:pt idx="3">
                  <c:v>8.3333333333333329E-2</c:v>
                </c:pt>
                <c:pt idx="4">
                  <c:v>0.10416666666666667</c:v>
                </c:pt>
                <c:pt idx="5">
                  <c:v>0.125</c:v>
                </c:pt>
                <c:pt idx="6">
                  <c:v>0.14583333333333334</c:v>
                </c:pt>
                <c:pt idx="7">
                  <c:v>0.16666666666666666</c:v>
                </c:pt>
                <c:pt idx="8">
                  <c:v>0.1875</c:v>
                </c:pt>
                <c:pt idx="9">
                  <c:v>0.20833333333333334</c:v>
                </c:pt>
                <c:pt idx="10">
                  <c:v>0.22916666666666666</c:v>
                </c:pt>
                <c:pt idx="11">
                  <c:v>0.25</c:v>
                </c:pt>
                <c:pt idx="12">
                  <c:v>0.27083333333333331</c:v>
                </c:pt>
                <c:pt idx="13">
                  <c:v>0.29166666666666669</c:v>
                </c:pt>
                <c:pt idx="14">
                  <c:v>0.3125</c:v>
                </c:pt>
                <c:pt idx="15">
                  <c:v>0.33333333333333331</c:v>
                </c:pt>
                <c:pt idx="16">
                  <c:v>0.35416666666666669</c:v>
                </c:pt>
                <c:pt idx="17">
                  <c:v>0.375</c:v>
                </c:pt>
                <c:pt idx="18">
                  <c:v>0.39583333333333331</c:v>
                </c:pt>
                <c:pt idx="19">
                  <c:v>0.41666666666666669</c:v>
                </c:pt>
                <c:pt idx="20">
                  <c:v>0.4375</c:v>
                </c:pt>
                <c:pt idx="21">
                  <c:v>0.45833333333333331</c:v>
                </c:pt>
                <c:pt idx="22">
                  <c:v>0.47916666666666669</c:v>
                </c:pt>
                <c:pt idx="23">
                  <c:v>0.5</c:v>
                </c:pt>
                <c:pt idx="24">
                  <c:v>0.52083333333333337</c:v>
                </c:pt>
                <c:pt idx="25">
                  <c:v>0.54166666666666663</c:v>
                </c:pt>
                <c:pt idx="26">
                  <c:v>0.5625</c:v>
                </c:pt>
                <c:pt idx="27">
                  <c:v>0.58333333333333337</c:v>
                </c:pt>
                <c:pt idx="28">
                  <c:v>0.60416666666666663</c:v>
                </c:pt>
                <c:pt idx="29">
                  <c:v>0.625</c:v>
                </c:pt>
                <c:pt idx="30">
                  <c:v>0.64583333333333337</c:v>
                </c:pt>
                <c:pt idx="31">
                  <c:v>0.66666666666666663</c:v>
                </c:pt>
                <c:pt idx="32">
                  <c:v>0.6875</c:v>
                </c:pt>
                <c:pt idx="33">
                  <c:v>0.70833333333333337</c:v>
                </c:pt>
                <c:pt idx="34">
                  <c:v>0.72916666666666663</c:v>
                </c:pt>
                <c:pt idx="35">
                  <c:v>0.75</c:v>
                </c:pt>
                <c:pt idx="36">
                  <c:v>0.77083333333333337</c:v>
                </c:pt>
                <c:pt idx="37">
                  <c:v>0.79166666666666663</c:v>
                </c:pt>
                <c:pt idx="38">
                  <c:v>0.8125</c:v>
                </c:pt>
                <c:pt idx="39">
                  <c:v>0.83333333333333337</c:v>
                </c:pt>
                <c:pt idx="40">
                  <c:v>0.85416666666666663</c:v>
                </c:pt>
                <c:pt idx="41">
                  <c:v>0.875</c:v>
                </c:pt>
                <c:pt idx="42">
                  <c:v>0.89583333333333337</c:v>
                </c:pt>
                <c:pt idx="43">
                  <c:v>0.91666666666666663</c:v>
                </c:pt>
                <c:pt idx="44">
                  <c:v>0.9375</c:v>
                </c:pt>
                <c:pt idx="45">
                  <c:v>0.95833333333333337</c:v>
                </c:pt>
                <c:pt idx="46">
                  <c:v>0.97916666666666663</c:v>
                </c:pt>
                <c:pt idx="47">
                  <c:v>0</c:v>
                </c:pt>
              </c:numCache>
            </c:numRef>
          </c:cat>
          <c:val>
            <c:numRef>
              <c:f>'2017'!$BO$1081:$DJ$1081</c:f>
              <c:numCache>
                <c:formatCode>General</c:formatCode>
                <c:ptCount val="48"/>
                <c:pt idx="0">
                  <c:v>6.125</c:v>
                </c:pt>
                <c:pt idx="1">
                  <c:v>6.125</c:v>
                </c:pt>
                <c:pt idx="2">
                  <c:v>6.125</c:v>
                </c:pt>
                <c:pt idx="3">
                  <c:v>6.125</c:v>
                </c:pt>
                <c:pt idx="4">
                  <c:v>5</c:v>
                </c:pt>
                <c:pt idx="5">
                  <c:v>5.3330000000000002</c:v>
                </c:pt>
                <c:pt idx="6">
                  <c:v>5.3330000000000002</c:v>
                </c:pt>
                <c:pt idx="7">
                  <c:v>5.3330000000000002</c:v>
                </c:pt>
                <c:pt idx="8">
                  <c:v>5.3330000000000002</c:v>
                </c:pt>
                <c:pt idx="9">
                  <c:v>5.3330000000000002</c:v>
                </c:pt>
                <c:pt idx="10">
                  <c:v>5.3330000000000002</c:v>
                </c:pt>
                <c:pt idx="11">
                  <c:v>10.333</c:v>
                </c:pt>
                <c:pt idx="12">
                  <c:v>10.333</c:v>
                </c:pt>
                <c:pt idx="13">
                  <c:v>10.333</c:v>
                </c:pt>
                <c:pt idx="14">
                  <c:v>10.333</c:v>
                </c:pt>
                <c:pt idx="15">
                  <c:v>10.333</c:v>
                </c:pt>
                <c:pt idx="16">
                  <c:v>10.333</c:v>
                </c:pt>
                <c:pt idx="17">
                  <c:v>10.333</c:v>
                </c:pt>
                <c:pt idx="18">
                  <c:v>10.333</c:v>
                </c:pt>
                <c:pt idx="19">
                  <c:v>10.333</c:v>
                </c:pt>
                <c:pt idx="20">
                  <c:v>10.333</c:v>
                </c:pt>
                <c:pt idx="21">
                  <c:v>10.333</c:v>
                </c:pt>
                <c:pt idx="22">
                  <c:v>10.333</c:v>
                </c:pt>
                <c:pt idx="23">
                  <c:v>13.667</c:v>
                </c:pt>
                <c:pt idx="24">
                  <c:v>13.667</c:v>
                </c:pt>
                <c:pt idx="25">
                  <c:v>13.667</c:v>
                </c:pt>
                <c:pt idx="26">
                  <c:v>13.667</c:v>
                </c:pt>
                <c:pt idx="27">
                  <c:v>13.667</c:v>
                </c:pt>
                <c:pt idx="28">
                  <c:v>13.667</c:v>
                </c:pt>
                <c:pt idx="29">
                  <c:v>11</c:v>
                </c:pt>
                <c:pt idx="30">
                  <c:v>12</c:v>
                </c:pt>
                <c:pt idx="31">
                  <c:v>11</c:v>
                </c:pt>
                <c:pt idx="32">
                  <c:v>11</c:v>
                </c:pt>
                <c:pt idx="33">
                  <c:v>15</c:v>
                </c:pt>
                <c:pt idx="34">
                  <c:v>13</c:v>
                </c:pt>
                <c:pt idx="35">
                  <c:v>14</c:v>
                </c:pt>
                <c:pt idx="36">
                  <c:v>17</c:v>
                </c:pt>
                <c:pt idx="37">
                  <c:v>17</c:v>
                </c:pt>
                <c:pt idx="38">
                  <c:v>15</c:v>
                </c:pt>
                <c:pt idx="39">
                  <c:v>16</c:v>
                </c:pt>
                <c:pt idx="40">
                  <c:v>11</c:v>
                </c:pt>
                <c:pt idx="41">
                  <c:v>11</c:v>
                </c:pt>
                <c:pt idx="42">
                  <c:v>10</c:v>
                </c:pt>
                <c:pt idx="43">
                  <c:v>9</c:v>
                </c:pt>
                <c:pt idx="44">
                  <c:v>9</c:v>
                </c:pt>
                <c:pt idx="45">
                  <c:v>9</c:v>
                </c:pt>
                <c:pt idx="46">
                  <c:v>8</c:v>
                </c:pt>
                <c:pt idx="47">
                  <c:v>6</c:v>
                </c:pt>
              </c:numCache>
            </c:numRef>
          </c:val>
          <c:extLst>
            <c:ext xmlns:c16="http://schemas.microsoft.com/office/drawing/2014/chart" uri="{C3380CC4-5D6E-409C-BE32-E72D297353CC}">
              <c16:uniqueId val="{0000000F-FC54-7A4C-8BC3-493020268C20}"/>
            </c:ext>
          </c:extLst>
        </c:ser>
        <c:ser>
          <c:idx val="16"/>
          <c:order val="16"/>
          <c:tx>
            <c:strRef>
              <c:f>'2017'!$BN$1082</c:f>
              <c:strCache>
                <c:ptCount val="1"/>
                <c:pt idx="0">
                  <c:v>17-Dec-17</c:v>
                </c:pt>
              </c:strCache>
            </c:strRef>
          </c:tx>
          <c:spPr>
            <a:solidFill>
              <a:schemeClr val="accent5">
                <a:lumMod val="80000"/>
                <a:lumOff val="20000"/>
              </a:schemeClr>
            </a:solidFill>
            <a:ln>
              <a:noFill/>
            </a:ln>
            <a:effectLst/>
          </c:spPr>
          <c:invertIfNegative val="0"/>
          <c:cat>
            <c:numRef>
              <c:f>'2017'!$BO$1065:$DJ$1065</c:f>
              <c:numCache>
                <c:formatCode>h:mm</c:formatCode>
                <c:ptCount val="48"/>
                <c:pt idx="0">
                  <c:v>2.0833333333333332E-2</c:v>
                </c:pt>
                <c:pt idx="1">
                  <c:v>4.1666666666666664E-2</c:v>
                </c:pt>
                <c:pt idx="2">
                  <c:v>6.25E-2</c:v>
                </c:pt>
                <c:pt idx="3">
                  <c:v>8.3333333333333329E-2</c:v>
                </c:pt>
                <c:pt idx="4">
                  <c:v>0.10416666666666667</c:v>
                </c:pt>
                <c:pt idx="5">
                  <c:v>0.125</c:v>
                </c:pt>
                <c:pt idx="6">
                  <c:v>0.14583333333333334</c:v>
                </c:pt>
                <c:pt idx="7">
                  <c:v>0.16666666666666666</c:v>
                </c:pt>
                <c:pt idx="8">
                  <c:v>0.1875</c:v>
                </c:pt>
                <c:pt idx="9">
                  <c:v>0.20833333333333334</c:v>
                </c:pt>
                <c:pt idx="10">
                  <c:v>0.22916666666666666</c:v>
                </c:pt>
                <c:pt idx="11">
                  <c:v>0.25</c:v>
                </c:pt>
                <c:pt idx="12">
                  <c:v>0.27083333333333331</c:v>
                </c:pt>
                <c:pt idx="13">
                  <c:v>0.29166666666666669</c:v>
                </c:pt>
                <c:pt idx="14">
                  <c:v>0.3125</c:v>
                </c:pt>
                <c:pt idx="15">
                  <c:v>0.33333333333333331</c:v>
                </c:pt>
                <c:pt idx="16">
                  <c:v>0.35416666666666669</c:v>
                </c:pt>
                <c:pt idx="17">
                  <c:v>0.375</c:v>
                </c:pt>
                <c:pt idx="18">
                  <c:v>0.39583333333333331</c:v>
                </c:pt>
                <c:pt idx="19">
                  <c:v>0.41666666666666669</c:v>
                </c:pt>
                <c:pt idx="20">
                  <c:v>0.4375</c:v>
                </c:pt>
                <c:pt idx="21">
                  <c:v>0.45833333333333331</c:v>
                </c:pt>
                <c:pt idx="22">
                  <c:v>0.47916666666666669</c:v>
                </c:pt>
                <c:pt idx="23">
                  <c:v>0.5</c:v>
                </c:pt>
                <c:pt idx="24">
                  <c:v>0.52083333333333337</c:v>
                </c:pt>
                <c:pt idx="25">
                  <c:v>0.54166666666666663</c:v>
                </c:pt>
                <c:pt idx="26">
                  <c:v>0.5625</c:v>
                </c:pt>
                <c:pt idx="27">
                  <c:v>0.58333333333333337</c:v>
                </c:pt>
                <c:pt idx="28">
                  <c:v>0.60416666666666663</c:v>
                </c:pt>
                <c:pt idx="29">
                  <c:v>0.625</c:v>
                </c:pt>
                <c:pt idx="30">
                  <c:v>0.64583333333333337</c:v>
                </c:pt>
                <c:pt idx="31">
                  <c:v>0.66666666666666663</c:v>
                </c:pt>
                <c:pt idx="32">
                  <c:v>0.6875</c:v>
                </c:pt>
                <c:pt idx="33">
                  <c:v>0.70833333333333337</c:v>
                </c:pt>
                <c:pt idx="34">
                  <c:v>0.72916666666666663</c:v>
                </c:pt>
                <c:pt idx="35">
                  <c:v>0.75</c:v>
                </c:pt>
                <c:pt idx="36">
                  <c:v>0.77083333333333337</c:v>
                </c:pt>
                <c:pt idx="37">
                  <c:v>0.79166666666666663</c:v>
                </c:pt>
                <c:pt idx="38">
                  <c:v>0.8125</c:v>
                </c:pt>
                <c:pt idx="39">
                  <c:v>0.83333333333333337</c:v>
                </c:pt>
                <c:pt idx="40">
                  <c:v>0.85416666666666663</c:v>
                </c:pt>
                <c:pt idx="41">
                  <c:v>0.875</c:v>
                </c:pt>
                <c:pt idx="42">
                  <c:v>0.89583333333333337</c:v>
                </c:pt>
                <c:pt idx="43">
                  <c:v>0.91666666666666663</c:v>
                </c:pt>
                <c:pt idx="44">
                  <c:v>0.9375</c:v>
                </c:pt>
                <c:pt idx="45">
                  <c:v>0.95833333333333337</c:v>
                </c:pt>
                <c:pt idx="46">
                  <c:v>0.97916666666666663</c:v>
                </c:pt>
                <c:pt idx="47">
                  <c:v>0</c:v>
                </c:pt>
              </c:numCache>
            </c:numRef>
          </c:cat>
          <c:val>
            <c:numRef>
              <c:f>'2017'!$BO$1082:$DJ$1082</c:f>
              <c:numCache>
                <c:formatCode>General</c:formatCode>
                <c:ptCount val="48"/>
                <c:pt idx="0">
                  <c:v>7</c:v>
                </c:pt>
                <c:pt idx="1">
                  <c:v>9</c:v>
                </c:pt>
                <c:pt idx="2">
                  <c:v>6</c:v>
                </c:pt>
                <c:pt idx="3">
                  <c:v>7</c:v>
                </c:pt>
                <c:pt idx="4">
                  <c:v>6</c:v>
                </c:pt>
                <c:pt idx="5">
                  <c:v>6</c:v>
                </c:pt>
                <c:pt idx="6">
                  <c:v>6</c:v>
                </c:pt>
                <c:pt idx="7">
                  <c:v>8</c:v>
                </c:pt>
                <c:pt idx="8">
                  <c:v>7</c:v>
                </c:pt>
                <c:pt idx="9">
                  <c:v>6</c:v>
                </c:pt>
                <c:pt idx="10">
                  <c:v>7</c:v>
                </c:pt>
                <c:pt idx="11">
                  <c:v>7</c:v>
                </c:pt>
                <c:pt idx="12">
                  <c:v>5</c:v>
                </c:pt>
                <c:pt idx="13">
                  <c:v>6</c:v>
                </c:pt>
                <c:pt idx="14">
                  <c:v>6</c:v>
                </c:pt>
                <c:pt idx="15">
                  <c:v>6</c:v>
                </c:pt>
                <c:pt idx="16">
                  <c:v>7</c:v>
                </c:pt>
                <c:pt idx="17">
                  <c:v>7</c:v>
                </c:pt>
                <c:pt idx="18">
                  <c:v>7</c:v>
                </c:pt>
                <c:pt idx="19">
                  <c:v>7</c:v>
                </c:pt>
                <c:pt idx="20">
                  <c:v>7</c:v>
                </c:pt>
                <c:pt idx="21">
                  <c:v>12</c:v>
                </c:pt>
                <c:pt idx="22">
                  <c:v>21</c:v>
                </c:pt>
                <c:pt idx="23">
                  <c:v>17</c:v>
                </c:pt>
                <c:pt idx="24">
                  <c:v>17</c:v>
                </c:pt>
                <c:pt idx="25">
                  <c:v>17</c:v>
                </c:pt>
                <c:pt idx="26">
                  <c:v>17</c:v>
                </c:pt>
                <c:pt idx="27">
                  <c:v>16</c:v>
                </c:pt>
                <c:pt idx="28">
                  <c:v>13</c:v>
                </c:pt>
                <c:pt idx="29">
                  <c:v>13</c:v>
                </c:pt>
                <c:pt idx="30">
                  <c:v>13</c:v>
                </c:pt>
                <c:pt idx="31">
                  <c:v>13.222</c:v>
                </c:pt>
                <c:pt idx="32">
                  <c:v>13.222</c:v>
                </c:pt>
                <c:pt idx="33">
                  <c:v>13.222</c:v>
                </c:pt>
                <c:pt idx="34">
                  <c:v>13.222</c:v>
                </c:pt>
                <c:pt idx="35">
                  <c:v>13.222</c:v>
                </c:pt>
                <c:pt idx="36">
                  <c:v>13.222</c:v>
                </c:pt>
                <c:pt idx="37">
                  <c:v>13.222</c:v>
                </c:pt>
                <c:pt idx="38">
                  <c:v>13.222</c:v>
                </c:pt>
                <c:pt idx="39">
                  <c:v>13.222</c:v>
                </c:pt>
                <c:pt idx="40">
                  <c:v>6</c:v>
                </c:pt>
                <c:pt idx="41">
                  <c:v>10</c:v>
                </c:pt>
                <c:pt idx="42">
                  <c:v>7</c:v>
                </c:pt>
                <c:pt idx="43">
                  <c:v>6</c:v>
                </c:pt>
                <c:pt idx="44">
                  <c:v>7</c:v>
                </c:pt>
                <c:pt idx="45">
                  <c:v>9</c:v>
                </c:pt>
                <c:pt idx="46">
                  <c:v>7</c:v>
                </c:pt>
                <c:pt idx="47">
                  <c:v>6</c:v>
                </c:pt>
              </c:numCache>
            </c:numRef>
          </c:val>
          <c:extLst>
            <c:ext xmlns:c16="http://schemas.microsoft.com/office/drawing/2014/chart" uri="{C3380CC4-5D6E-409C-BE32-E72D297353CC}">
              <c16:uniqueId val="{00000010-FC54-7A4C-8BC3-493020268C20}"/>
            </c:ext>
          </c:extLst>
        </c:ser>
        <c:ser>
          <c:idx val="17"/>
          <c:order val="17"/>
          <c:tx>
            <c:strRef>
              <c:f>'2017'!$BN$1083</c:f>
              <c:strCache>
                <c:ptCount val="1"/>
                <c:pt idx="0">
                  <c:v>18-Dec-17</c:v>
                </c:pt>
              </c:strCache>
            </c:strRef>
          </c:tx>
          <c:spPr>
            <a:solidFill>
              <a:schemeClr val="accent6">
                <a:lumMod val="80000"/>
                <a:lumOff val="20000"/>
              </a:schemeClr>
            </a:solidFill>
            <a:ln>
              <a:noFill/>
            </a:ln>
            <a:effectLst/>
          </c:spPr>
          <c:invertIfNegative val="0"/>
          <c:cat>
            <c:numRef>
              <c:f>'2017'!$BO$1065:$DJ$1065</c:f>
              <c:numCache>
                <c:formatCode>h:mm</c:formatCode>
                <c:ptCount val="48"/>
                <c:pt idx="0">
                  <c:v>2.0833333333333332E-2</c:v>
                </c:pt>
                <c:pt idx="1">
                  <c:v>4.1666666666666664E-2</c:v>
                </c:pt>
                <c:pt idx="2">
                  <c:v>6.25E-2</c:v>
                </c:pt>
                <c:pt idx="3">
                  <c:v>8.3333333333333329E-2</c:v>
                </c:pt>
                <c:pt idx="4">
                  <c:v>0.10416666666666667</c:v>
                </c:pt>
                <c:pt idx="5">
                  <c:v>0.125</c:v>
                </c:pt>
                <c:pt idx="6">
                  <c:v>0.14583333333333334</c:v>
                </c:pt>
                <c:pt idx="7">
                  <c:v>0.16666666666666666</c:v>
                </c:pt>
                <c:pt idx="8">
                  <c:v>0.1875</c:v>
                </c:pt>
                <c:pt idx="9">
                  <c:v>0.20833333333333334</c:v>
                </c:pt>
                <c:pt idx="10">
                  <c:v>0.22916666666666666</c:v>
                </c:pt>
                <c:pt idx="11">
                  <c:v>0.25</c:v>
                </c:pt>
                <c:pt idx="12">
                  <c:v>0.27083333333333331</c:v>
                </c:pt>
                <c:pt idx="13">
                  <c:v>0.29166666666666669</c:v>
                </c:pt>
                <c:pt idx="14">
                  <c:v>0.3125</c:v>
                </c:pt>
                <c:pt idx="15">
                  <c:v>0.33333333333333331</c:v>
                </c:pt>
                <c:pt idx="16">
                  <c:v>0.35416666666666669</c:v>
                </c:pt>
                <c:pt idx="17">
                  <c:v>0.375</c:v>
                </c:pt>
                <c:pt idx="18">
                  <c:v>0.39583333333333331</c:v>
                </c:pt>
                <c:pt idx="19">
                  <c:v>0.41666666666666669</c:v>
                </c:pt>
                <c:pt idx="20">
                  <c:v>0.4375</c:v>
                </c:pt>
                <c:pt idx="21">
                  <c:v>0.45833333333333331</c:v>
                </c:pt>
                <c:pt idx="22">
                  <c:v>0.47916666666666669</c:v>
                </c:pt>
                <c:pt idx="23">
                  <c:v>0.5</c:v>
                </c:pt>
                <c:pt idx="24">
                  <c:v>0.52083333333333337</c:v>
                </c:pt>
                <c:pt idx="25">
                  <c:v>0.54166666666666663</c:v>
                </c:pt>
                <c:pt idx="26">
                  <c:v>0.5625</c:v>
                </c:pt>
                <c:pt idx="27">
                  <c:v>0.58333333333333337</c:v>
                </c:pt>
                <c:pt idx="28">
                  <c:v>0.60416666666666663</c:v>
                </c:pt>
                <c:pt idx="29">
                  <c:v>0.625</c:v>
                </c:pt>
                <c:pt idx="30">
                  <c:v>0.64583333333333337</c:v>
                </c:pt>
                <c:pt idx="31">
                  <c:v>0.66666666666666663</c:v>
                </c:pt>
                <c:pt idx="32">
                  <c:v>0.6875</c:v>
                </c:pt>
                <c:pt idx="33">
                  <c:v>0.70833333333333337</c:v>
                </c:pt>
                <c:pt idx="34">
                  <c:v>0.72916666666666663</c:v>
                </c:pt>
                <c:pt idx="35">
                  <c:v>0.75</c:v>
                </c:pt>
                <c:pt idx="36">
                  <c:v>0.77083333333333337</c:v>
                </c:pt>
                <c:pt idx="37">
                  <c:v>0.79166666666666663</c:v>
                </c:pt>
                <c:pt idx="38">
                  <c:v>0.8125</c:v>
                </c:pt>
                <c:pt idx="39">
                  <c:v>0.83333333333333337</c:v>
                </c:pt>
                <c:pt idx="40">
                  <c:v>0.85416666666666663</c:v>
                </c:pt>
                <c:pt idx="41">
                  <c:v>0.875</c:v>
                </c:pt>
                <c:pt idx="42">
                  <c:v>0.89583333333333337</c:v>
                </c:pt>
                <c:pt idx="43">
                  <c:v>0.91666666666666663</c:v>
                </c:pt>
                <c:pt idx="44">
                  <c:v>0.9375</c:v>
                </c:pt>
                <c:pt idx="45">
                  <c:v>0.95833333333333337</c:v>
                </c:pt>
                <c:pt idx="46">
                  <c:v>0.97916666666666663</c:v>
                </c:pt>
                <c:pt idx="47">
                  <c:v>0</c:v>
                </c:pt>
              </c:numCache>
            </c:numRef>
          </c:cat>
          <c:val>
            <c:numRef>
              <c:f>'2017'!$BO$1083:$DJ$1083</c:f>
              <c:numCache>
                <c:formatCode>General</c:formatCode>
                <c:ptCount val="48"/>
                <c:pt idx="0">
                  <c:v>6</c:v>
                </c:pt>
                <c:pt idx="1">
                  <c:v>7</c:v>
                </c:pt>
                <c:pt idx="2">
                  <c:v>7</c:v>
                </c:pt>
                <c:pt idx="3">
                  <c:v>6</c:v>
                </c:pt>
                <c:pt idx="4">
                  <c:v>7</c:v>
                </c:pt>
                <c:pt idx="5">
                  <c:v>5</c:v>
                </c:pt>
                <c:pt idx="6">
                  <c:v>5</c:v>
                </c:pt>
                <c:pt idx="7">
                  <c:v>5</c:v>
                </c:pt>
                <c:pt idx="8">
                  <c:v>6</c:v>
                </c:pt>
                <c:pt idx="9">
                  <c:v>5</c:v>
                </c:pt>
                <c:pt idx="10">
                  <c:v>6</c:v>
                </c:pt>
                <c:pt idx="11">
                  <c:v>5</c:v>
                </c:pt>
                <c:pt idx="12">
                  <c:v>8</c:v>
                </c:pt>
                <c:pt idx="13">
                  <c:v>11</c:v>
                </c:pt>
                <c:pt idx="14">
                  <c:v>11</c:v>
                </c:pt>
                <c:pt idx="15">
                  <c:v>13</c:v>
                </c:pt>
                <c:pt idx="16">
                  <c:v>12</c:v>
                </c:pt>
                <c:pt idx="17">
                  <c:v>12</c:v>
                </c:pt>
                <c:pt idx="18">
                  <c:v>11</c:v>
                </c:pt>
                <c:pt idx="19">
                  <c:v>10</c:v>
                </c:pt>
                <c:pt idx="20">
                  <c:v>12</c:v>
                </c:pt>
                <c:pt idx="21">
                  <c:v>14</c:v>
                </c:pt>
                <c:pt idx="22">
                  <c:v>14</c:v>
                </c:pt>
                <c:pt idx="23">
                  <c:v>13</c:v>
                </c:pt>
                <c:pt idx="24">
                  <c:v>14</c:v>
                </c:pt>
                <c:pt idx="25">
                  <c:v>13</c:v>
                </c:pt>
                <c:pt idx="26">
                  <c:v>13</c:v>
                </c:pt>
                <c:pt idx="27">
                  <c:v>14</c:v>
                </c:pt>
                <c:pt idx="28">
                  <c:v>11</c:v>
                </c:pt>
                <c:pt idx="29">
                  <c:v>11</c:v>
                </c:pt>
                <c:pt idx="30">
                  <c:v>12</c:v>
                </c:pt>
                <c:pt idx="31">
                  <c:v>12</c:v>
                </c:pt>
                <c:pt idx="32">
                  <c:v>13</c:v>
                </c:pt>
                <c:pt idx="33">
                  <c:v>16</c:v>
                </c:pt>
                <c:pt idx="34">
                  <c:v>20</c:v>
                </c:pt>
                <c:pt idx="35">
                  <c:v>19</c:v>
                </c:pt>
                <c:pt idx="36">
                  <c:v>17</c:v>
                </c:pt>
                <c:pt idx="37">
                  <c:v>17</c:v>
                </c:pt>
                <c:pt idx="38">
                  <c:v>12</c:v>
                </c:pt>
                <c:pt idx="39">
                  <c:v>10</c:v>
                </c:pt>
                <c:pt idx="40">
                  <c:v>9</c:v>
                </c:pt>
                <c:pt idx="41">
                  <c:v>8</c:v>
                </c:pt>
                <c:pt idx="42">
                  <c:v>10</c:v>
                </c:pt>
                <c:pt idx="43">
                  <c:v>10</c:v>
                </c:pt>
                <c:pt idx="44">
                  <c:v>9</c:v>
                </c:pt>
                <c:pt idx="45">
                  <c:v>8</c:v>
                </c:pt>
                <c:pt idx="46">
                  <c:v>8</c:v>
                </c:pt>
                <c:pt idx="47">
                  <c:v>7</c:v>
                </c:pt>
              </c:numCache>
            </c:numRef>
          </c:val>
          <c:extLst>
            <c:ext xmlns:c16="http://schemas.microsoft.com/office/drawing/2014/chart" uri="{C3380CC4-5D6E-409C-BE32-E72D297353CC}">
              <c16:uniqueId val="{00000011-FC54-7A4C-8BC3-493020268C20}"/>
            </c:ext>
          </c:extLst>
        </c:ser>
        <c:ser>
          <c:idx val="18"/>
          <c:order val="18"/>
          <c:tx>
            <c:strRef>
              <c:f>'2017'!$BN$1084</c:f>
              <c:strCache>
                <c:ptCount val="1"/>
                <c:pt idx="0">
                  <c:v>19-Dec-17</c:v>
                </c:pt>
              </c:strCache>
            </c:strRef>
          </c:tx>
          <c:spPr>
            <a:solidFill>
              <a:schemeClr val="accent1">
                <a:lumMod val="80000"/>
              </a:schemeClr>
            </a:solidFill>
            <a:ln>
              <a:noFill/>
            </a:ln>
            <a:effectLst/>
          </c:spPr>
          <c:invertIfNegative val="0"/>
          <c:cat>
            <c:numRef>
              <c:f>'2017'!$BO$1065:$DJ$1065</c:f>
              <c:numCache>
                <c:formatCode>h:mm</c:formatCode>
                <c:ptCount val="48"/>
                <c:pt idx="0">
                  <c:v>2.0833333333333332E-2</c:v>
                </c:pt>
                <c:pt idx="1">
                  <c:v>4.1666666666666664E-2</c:v>
                </c:pt>
                <c:pt idx="2">
                  <c:v>6.25E-2</c:v>
                </c:pt>
                <c:pt idx="3">
                  <c:v>8.3333333333333329E-2</c:v>
                </c:pt>
                <c:pt idx="4">
                  <c:v>0.10416666666666667</c:v>
                </c:pt>
                <c:pt idx="5">
                  <c:v>0.125</c:v>
                </c:pt>
                <c:pt idx="6">
                  <c:v>0.14583333333333334</c:v>
                </c:pt>
                <c:pt idx="7">
                  <c:v>0.16666666666666666</c:v>
                </c:pt>
                <c:pt idx="8">
                  <c:v>0.1875</c:v>
                </c:pt>
                <c:pt idx="9">
                  <c:v>0.20833333333333334</c:v>
                </c:pt>
                <c:pt idx="10">
                  <c:v>0.22916666666666666</c:v>
                </c:pt>
                <c:pt idx="11">
                  <c:v>0.25</c:v>
                </c:pt>
                <c:pt idx="12">
                  <c:v>0.27083333333333331</c:v>
                </c:pt>
                <c:pt idx="13">
                  <c:v>0.29166666666666669</c:v>
                </c:pt>
                <c:pt idx="14">
                  <c:v>0.3125</c:v>
                </c:pt>
                <c:pt idx="15">
                  <c:v>0.33333333333333331</c:v>
                </c:pt>
                <c:pt idx="16">
                  <c:v>0.35416666666666669</c:v>
                </c:pt>
                <c:pt idx="17">
                  <c:v>0.375</c:v>
                </c:pt>
                <c:pt idx="18">
                  <c:v>0.39583333333333331</c:v>
                </c:pt>
                <c:pt idx="19">
                  <c:v>0.41666666666666669</c:v>
                </c:pt>
                <c:pt idx="20">
                  <c:v>0.4375</c:v>
                </c:pt>
                <c:pt idx="21">
                  <c:v>0.45833333333333331</c:v>
                </c:pt>
                <c:pt idx="22">
                  <c:v>0.47916666666666669</c:v>
                </c:pt>
                <c:pt idx="23">
                  <c:v>0.5</c:v>
                </c:pt>
                <c:pt idx="24">
                  <c:v>0.52083333333333337</c:v>
                </c:pt>
                <c:pt idx="25">
                  <c:v>0.54166666666666663</c:v>
                </c:pt>
                <c:pt idx="26">
                  <c:v>0.5625</c:v>
                </c:pt>
                <c:pt idx="27">
                  <c:v>0.58333333333333337</c:v>
                </c:pt>
                <c:pt idx="28">
                  <c:v>0.60416666666666663</c:v>
                </c:pt>
                <c:pt idx="29">
                  <c:v>0.625</c:v>
                </c:pt>
                <c:pt idx="30">
                  <c:v>0.64583333333333337</c:v>
                </c:pt>
                <c:pt idx="31">
                  <c:v>0.66666666666666663</c:v>
                </c:pt>
                <c:pt idx="32">
                  <c:v>0.6875</c:v>
                </c:pt>
                <c:pt idx="33">
                  <c:v>0.70833333333333337</c:v>
                </c:pt>
                <c:pt idx="34">
                  <c:v>0.72916666666666663</c:v>
                </c:pt>
                <c:pt idx="35">
                  <c:v>0.75</c:v>
                </c:pt>
                <c:pt idx="36">
                  <c:v>0.77083333333333337</c:v>
                </c:pt>
                <c:pt idx="37">
                  <c:v>0.79166666666666663</c:v>
                </c:pt>
                <c:pt idx="38">
                  <c:v>0.8125</c:v>
                </c:pt>
                <c:pt idx="39">
                  <c:v>0.83333333333333337</c:v>
                </c:pt>
                <c:pt idx="40">
                  <c:v>0.85416666666666663</c:v>
                </c:pt>
                <c:pt idx="41">
                  <c:v>0.875</c:v>
                </c:pt>
                <c:pt idx="42">
                  <c:v>0.89583333333333337</c:v>
                </c:pt>
                <c:pt idx="43">
                  <c:v>0.91666666666666663</c:v>
                </c:pt>
                <c:pt idx="44">
                  <c:v>0.9375</c:v>
                </c:pt>
                <c:pt idx="45">
                  <c:v>0.95833333333333337</c:v>
                </c:pt>
                <c:pt idx="46">
                  <c:v>0.97916666666666663</c:v>
                </c:pt>
                <c:pt idx="47">
                  <c:v>0</c:v>
                </c:pt>
              </c:numCache>
            </c:numRef>
          </c:cat>
          <c:val>
            <c:numRef>
              <c:f>'2017'!$BO$1084:$DJ$1084</c:f>
              <c:numCache>
                <c:formatCode>General</c:formatCode>
                <c:ptCount val="48"/>
                <c:pt idx="0">
                  <c:v>6</c:v>
                </c:pt>
                <c:pt idx="1">
                  <c:v>8</c:v>
                </c:pt>
                <c:pt idx="2">
                  <c:v>7</c:v>
                </c:pt>
                <c:pt idx="3">
                  <c:v>6</c:v>
                </c:pt>
                <c:pt idx="4">
                  <c:v>7</c:v>
                </c:pt>
                <c:pt idx="5">
                  <c:v>6</c:v>
                </c:pt>
                <c:pt idx="6">
                  <c:v>7</c:v>
                </c:pt>
                <c:pt idx="7">
                  <c:v>6</c:v>
                </c:pt>
                <c:pt idx="8">
                  <c:v>6</c:v>
                </c:pt>
                <c:pt idx="9">
                  <c:v>6</c:v>
                </c:pt>
                <c:pt idx="10">
                  <c:v>6</c:v>
                </c:pt>
                <c:pt idx="11">
                  <c:v>6</c:v>
                </c:pt>
                <c:pt idx="12">
                  <c:v>6</c:v>
                </c:pt>
                <c:pt idx="13">
                  <c:v>10</c:v>
                </c:pt>
                <c:pt idx="14">
                  <c:v>13</c:v>
                </c:pt>
                <c:pt idx="15">
                  <c:v>13</c:v>
                </c:pt>
                <c:pt idx="16">
                  <c:v>13</c:v>
                </c:pt>
                <c:pt idx="17">
                  <c:v>11</c:v>
                </c:pt>
                <c:pt idx="18">
                  <c:v>11</c:v>
                </c:pt>
                <c:pt idx="19">
                  <c:v>13</c:v>
                </c:pt>
                <c:pt idx="20">
                  <c:v>11</c:v>
                </c:pt>
                <c:pt idx="21">
                  <c:v>13</c:v>
                </c:pt>
                <c:pt idx="22">
                  <c:v>13</c:v>
                </c:pt>
                <c:pt idx="23">
                  <c:v>13</c:v>
                </c:pt>
                <c:pt idx="24">
                  <c:v>16</c:v>
                </c:pt>
                <c:pt idx="25">
                  <c:v>16</c:v>
                </c:pt>
                <c:pt idx="26">
                  <c:v>15</c:v>
                </c:pt>
                <c:pt idx="27">
                  <c:v>14</c:v>
                </c:pt>
                <c:pt idx="28">
                  <c:v>12</c:v>
                </c:pt>
                <c:pt idx="29">
                  <c:v>11</c:v>
                </c:pt>
                <c:pt idx="30">
                  <c:v>12</c:v>
                </c:pt>
                <c:pt idx="31">
                  <c:v>11</c:v>
                </c:pt>
                <c:pt idx="32">
                  <c:v>11</c:v>
                </c:pt>
                <c:pt idx="33">
                  <c:v>12</c:v>
                </c:pt>
                <c:pt idx="34">
                  <c:v>12</c:v>
                </c:pt>
                <c:pt idx="35">
                  <c:v>14</c:v>
                </c:pt>
                <c:pt idx="36">
                  <c:v>15</c:v>
                </c:pt>
                <c:pt idx="37">
                  <c:v>14</c:v>
                </c:pt>
                <c:pt idx="38">
                  <c:v>11</c:v>
                </c:pt>
                <c:pt idx="39">
                  <c:v>9</c:v>
                </c:pt>
                <c:pt idx="40">
                  <c:v>8</c:v>
                </c:pt>
                <c:pt idx="41">
                  <c:v>8</c:v>
                </c:pt>
                <c:pt idx="42">
                  <c:v>9</c:v>
                </c:pt>
                <c:pt idx="43">
                  <c:v>9</c:v>
                </c:pt>
                <c:pt idx="44">
                  <c:v>8</c:v>
                </c:pt>
                <c:pt idx="45">
                  <c:v>7</c:v>
                </c:pt>
                <c:pt idx="46">
                  <c:v>7</c:v>
                </c:pt>
                <c:pt idx="47">
                  <c:v>7</c:v>
                </c:pt>
              </c:numCache>
            </c:numRef>
          </c:val>
          <c:extLst>
            <c:ext xmlns:c16="http://schemas.microsoft.com/office/drawing/2014/chart" uri="{C3380CC4-5D6E-409C-BE32-E72D297353CC}">
              <c16:uniqueId val="{00000012-FC54-7A4C-8BC3-493020268C20}"/>
            </c:ext>
          </c:extLst>
        </c:ser>
        <c:ser>
          <c:idx val="19"/>
          <c:order val="19"/>
          <c:tx>
            <c:strRef>
              <c:f>'2017'!$BN$1085</c:f>
              <c:strCache>
                <c:ptCount val="1"/>
                <c:pt idx="0">
                  <c:v>20-Dec-17</c:v>
                </c:pt>
              </c:strCache>
            </c:strRef>
          </c:tx>
          <c:spPr>
            <a:solidFill>
              <a:schemeClr val="accent2">
                <a:lumMod val="80000"/>
              </a:schemeClr>
            </a:solidFill>
            <a:ln>
              <a:noFill/>
            </a:ln>
            <a:effectLst/>
          </c:spPr>
          <c:invertIfNegative val="0"/>
          <c:cat>
            <c:numRef>
              <c:f>'2017'!$BO$1065:$DJ$1065</c:f>
              <c:numCache>
                <c:formatCode>h:mm</c:formatCode>
                <c:ptCount val="48"/>
                <c:pt idx="0">
                  <c:v>2.0833333333333332E-2</c:v>
                </c:pt>
                <c:pt idx="1">
                  <c:v>4.1666666666666664E-2</c:v>
                </c:pt>
                <c:pt idx="2">
                  <c:v>6.25E-2</c:v>
                </c:pt>
                <c:pt idx="3">
                  <c:v>8.3333333333333329E-2</c:v>
                </c:pt>
                <c:pt idx="4">
                  <c:v>0.10416666666666667</c:v>
                </c:pt>
                <c:pt idx="5">
                  <c:v>0.125</c:v>
                </c:pt>
                <c:pt idx="6">
                  <c:v>0.14583333333333334</c:v>
                </c:pt>
                <c:pt idx="7">
                  <c:v>0.16666666666666666</c:v>
                </c:pt>
                <c:pt idx="8">
                  <c:v>0.1875</c:v>
                </c:pt>
                <c:pt idx="9">
                  <c:v>0.20833333333333334</c:v>
                </c:pt>
                <c:pt idx="10">
                  <c:v>0.22916666666666666</c:v>
                </c:pt>
                <c:pt idx="11">
                  <c:v>0.25</c:v>
                </c:pt>
                <c:pt idx="12">
                  <c:v>0.27083333333333331</c:v>
                </c:pt>
                <c:pt idx="13">
                  <c:v>0.29166666666666669</c:v>
                </c:pt>
                <c:pt idx="14">
                  <c:v>0.3125</c:v>
                </c:pt>
                <c:pt idx="15">
                  <c:v>0.33333333333333331</c:v>
                </c:pt>
                <c:pt idx="16">
                  <c:v>0.35416666666666669</c:v>
                </c:pt>
                <c:pt idx="17">
                  <c:v>0.375</c:v>
                </c:pt>
                <c:pt idx="18">
                  <c:v>0.39583333333333331</c:v>
                </c:pt>
                <c:pt idx="19">
                  <c:v>0.41666666666666669</c:v>
                </c:pt>
                <c:pt idx="20">
                  <c:v>0.4375</c:v>
                </c:pt>
                <c:pt idx="21">
                  <c:v>0.45833333333333331</c:v>
                </c:pt>
                <c:pt idx="22">
                  <c:v>0.47916666666666669</c:v>
                </c:pt>
                <c:pt idx="23">
                  <c:v>0.5</c:v>
                </c:pt>
                <c:pt idx="24">
                  <c:v>0.52083333333333337</c:v>
                </c:pt>
                <c:pt idx="25">
                  <c:v>0.54166666666666663</c:v>
                </c:pt>
                <c:pt idx="26">
                  <c:v>0.5625</c:v>
                </c:pt>
                <c:pt idx="27">
                  <c:v>0.58333333333333337</c:v>
                </c:pt>
                <c:pt idx="28">
                  <c:v>0.60416666666666663</c:v>
                </c:pt>
                <c:pt idx="29">
                  <c:v>0.625</c:v>
                </c:pt>
                <c:pt idx="30">
                  <c:v>0.64583333333333337</c:v>
                </c:pt>
                <c:pt idx="31">
                  <c:v>0.66666666666666663</c:v>
                </c:pt>
                <c:pt idx="32">
                  <c:v>0.6875</c:v>
                </c:pt>
                <c:pt idx="33">
                  <c:v>0.70833333333333337</c:v>
                </c:pt>
                <c:pt idx="34">
                  <c:v>0.72916666666666663</c:v>
                </c:pt>
                <c:pt idx="35">
                  <c:v>0.75</c:v>
                </c:pt>
                <c:pt idx="36">
                  <c:v>0.77083333333333337</c:v>
                </c:pt>
                <c:pt idx="37">
                  <c:v>0.79166666666666663</c:v>
                </c:pt>
                <c:pt idx="38">
                  <c:v>0.8125</c:v>
                </c:pt>
                <c:pt idx="39">
                  <c:v>0.83333333333333337</c:v>
                </c:pt>
                <c:pt idx="40">
                  <c:v>0.85416666666666663</c:v>
                </c:pt>
                <c:pt idx="41">
                  <c:v>0.875</c:v>
                </c:pt>
                <c:pt idx="42">
                  <c:v>0.89583333333333337</c:v>
                </c:pt>
                <c:pt idx="43">
                  <c:v>0.91666666666666663</c:v>
                </c:pt>
                <c:pt idx="44">
                  <c:v>0.9375</c:v>
                </c:pt>
                <c:pt idx="45">
                  <c:v>0.95833333333333337</c:v>
                </c:pt>
                <c:pt idx="46">
                  <c:v>0.97916666666666663</c:v>
                </c:pt>
                <c:pt idx="47">
                  <c:v>0</c:v>
                </c:pt>
              </c:numCache>
            </c:numRef>
          </c:cat>
          <c:val>
            <c:numRef>
              <c:f>'2017'!$BO$1085:$DJ$1085</c:f>
              <c:numCache>
                <c:formatCode>General</c:formatCode>
                <c:ptCount val="48"/>
                <c:pt idx="0">
                  <c:v>6</c:v>
                </c:pt>
                <c:pt idx="1">
                  <c:v>7</c:v>
                </c:pt>
                <c:pt idx="2">
                  <c:v>6</c:v>
                </c:pt>
                <c:pt idx="3">
                  <c:v>7</c:v>
                </c:pt>
                <c:pt idx="4">
                  <c:v>5</c:v>
                </c:pt>
                <c:pt idx="5">
                  <c:v>6</c:v>
                </c:pt>
                <c:pt idx="6">
                  <c:v>6</c:v>
                </c:pt>
                <c:pt idx="7">
                  <c:v>6</c:v>
                </c:pt>
                <c:pt idx="8">
                  <c:v>6</c:v>
                </c:pt>
                <c:pt idx="9">
                  <c:v>5</c:v>
                </c:pt>
                <c:pt idx="10">
                  <c:v>6</c:v>
                </c:pt>
                <c:pt idx="11">
                  <c:v>6</c:v>
                </c:pt>
                <c:pt idx="12">
                  <c:v>7</c:v>
                </c:pt>
                <c:pt idx="13">
                  <c:v>10</c:v>
                </c:pt>
                <c:pt idx="14">
                  <c:v>12</c:v>
                </c:pt>
                <c:pt idx="15">
                  <c:v>12</c:v>
                </c:pt>
                <c:pt idx="16">
                  <c:v>14</c:v>
                </c:pt>
                <c:pt idx="17">
                  <c:v>12</c:v>
                </c:pt>
                <c:pt idx="18">
                  <c:v>13</c:v>
                </c:pt>
                <c:pt idx="19">
                  <c:v>12</c:v>
                </c:pt>
                <c:pt idx="20">
                  <c:v>13</c:v>
                </c:pt>
                <c:pt idx="21">
                  <c:v>17</c:v>
                </c:pt>
                <c:pt idx="22">
                  <c:v>14</c:v>
                </c:pt>
                <c:pt idx="23">
                  <c:v>14</c:v>
                </c:pt>
                <c:pt idx="24">
                  <c:v>16</c:v>
                </c:pt>
                <c:pt idx="25">
                  <c:v>15</c:v>
                </c:pt>
                <c:pt idx="26">
                  <c:v>14</c:v>
                </c:pt>
                <c:pt idx="27">
                  <c:v>17</c:v>
                </c:pt>
                <c:pt idx="28">
                  <c:v>12</c:v>
                </c:pt>
                <c:pt idx="29">
                  <c:v>15</c:v>
                </c:pt>
                <c:pt idx="30">
                  <c:v>13</c:v>
                </c:pt>
                <c:pt idx="31">
                  <c:v>16</c:v>
                </c:pt>
                <c:pt idx="32">
                  <c:v>14</c:v>
                </c:pt>
                <c:pt idx="33">
                  <c:v>15</c:v>
                </c:pt>
                <c:pt idx="34">
                  <c:v>13</c:v>
                </c:pt>
                <c:pt idx="35">
                  <c:v>12</c:v>
                </c:pt>
                <c:pt idx="36">
                  <c:v>15</c:v>
                </c:pt>
                <c:pt idx="37">
                  <c:v>14</c:v>
                </c:pt>
                <c:pt idx="38">
                  <c:v>10</c:v>
                </c:pt>
                <c:pt idx="39">
                  <c:v>9</c:v>
                </c:pt>
                <c:pt idx="40">
                  <c:v>7</c:v>
                </c:pt>
                <c:pt idx="41">
                  <c:v>9</c:v>
                </c:pt>
                <c:pt idx="42">
                  <c:v>8</c:v>
                </c:pt>
                <c:pt idx="43">
                  <c:v>8</c:v>
                </c:pt>
                <c:pt idx="44">
                  <c:v>7</c:v>
                </c:pt>
                <c:pt idx="45">
                  <c:v>7</c:v>
                </c:pt>
                <c:pt idx="46">
                  <c:v>7</c:v>
                </c:pt>
                <c:pt idx="47">
                  <c:v>7</c:v>
                </c:pt>
              </c:numCache>
            </c:numRef>
          </c:val>
          <c:extLst>
            <c:ext xmlns:c16="http://schemas.microsoft.com/office/drawing/2014/chart" uri="{C3380CC4-5D6E-409C-BE32-E72D297353CC}">
              <c16:uniqueId val="{00000013-FC54-7A4C-8BC3-493020268C20}"/>
            </c:ext>
          </c:extLst>
        </c:ser>
        <c:ser>
          <c:idx val="20"/>
          <c:order val="20"/>
          <c:tx>
            <c:strRef>
              <c:f>'2017'!$BN$1086</c:f>
              <c:strCache>
                <c:ptCount val="1"/>
                <c:pt idx="0">
                  <c:v>21-Dec-17</c:v>
                </c:pt>
              </c:strCache>
            </c:strRef>
          </c:tx>
          <c:spPr>
            <a:solidFill>
              <a:schemeClr val="accent3">
                <a:lumMod val="80000"/>
              </a:schemeClr>
            </a:solidFill>
            <a:ln>
              <a:noFill/>
            </a:ln>
            <a:effectLst/>
          </c:spPr>
          <c:invertIfNegative val="0"/>
          <c:cat>
            <c:numRef>
              <c:f>'2017'!$BO$1065:$DJ$1065</c:f>
              <c:numCache>
                <c:formatCode>h:mm</c:formatCode>
                <c:ptCount val="48"/>
                <c:pt idx="0">
                  <c:v>2.0833333333333332E-2</c:v>
                </c:pt>
                <c:pt idx="1">
                  <c:v>4.1666666666666664E-2</c:v>
                </c:pt>
                <c:pt idx="2">
                  <c:v>6.25E-2</c:v>
                </c:pt>
                <c:pt idx="3">
                  <c:v>8.3333333333333329E-2</c:v>
                </c:pt>
                <c:pt idx="4">
                  <c:v>0.10416666666666667</c:v>
                </c:pt>
                <c:pt idx="5">
                  <c:v>0.125</c:v>
                </c:pt>
                <c:pt idx="6">
                  <c:v>0.14583333333333334</c:v>
                </c:pt>
                <c:pt idx="7">
                  <c:v>0.16666666666666666</c:v>
                </c:pt>
                <c:pt idx="8">
                  <c:v>0.1875</c:v>
                </c:pt>
                <c:pt idx="9">
                  <c:v>0.20833333333333334</c:v>
                </c:pt>
                <c:pt idx="10">
                  <c:v>0.22916666666666666</c:v>
                </c:pt>
                <c:pt idx="11">
                  <c:v>0.25</c:v>
                </c:pt>
                <c:pt idx="12">
                  <c:v>0.27083333333333331</c:v>
                </c:pt>
                <c:pt idx="13">
                  <c:v>0.29166666666666669</c:v>
                </c:pt>
                <c:pt idx="14">
                  <c:v>0.3125</c:v>
                </c:pt>
                <c:pt idx="15">
                  <c:v>0.33333333333333331</c:v>
                </c:pt>
                <c:pt idx="16">
                  <c:v>0.35416666666666669</c:v>
                </c:pt>
                <c:pt idx="17">
                  <c:v>0.375</c:v>
                </c:pt>
                <c:pt idx="18">
                  <c:v>0.39583333333333331</c:v>
                </c:pt>
                <c:pt idx="19">
                  <c:v>0.41666666666666669</c:v>
                </c:pt>
                <c:pt idx="20">
                  <c:v>0.4375</c:v>
                </c:pt>
                <c:pt idx="21">
                  <c:v>0.45833333333333331</c:v>
                </c:pt>
                <c:pt idx="22">
                  <c:v>0.47916666666666669</c:v>
                </c:pt>
                <c:pt idx="23">
                  <c:v>0.5</c:v>
                </c:pt>
                <c:pt idx="24">
                  <c:v>0.52083333333333337</c:v>
                </c:pt>
                <c:pt idx="25">
                  <c:v>0.54166666666666663</c:v>
                </c:pt>
                <c:pt idx="26">
                  <c:v>0.5625</c:v>
                </c:pt>
                <c:pt idx="27">
                  <c:v>0.58333333333333337</c:v>
                </c:pt>
                <c:pt idx="28">
                  <c:v>0.60416666666666663</c:v>
                </c:pt>
                <c:pt idx="29">
                  <c:v>0.625</c:v>
                </c:pt>
                <c:pt idx="30">
                  <c:v>0.64583333333333337</c:v>
                </c:pt>
                <c:pt idx="31">
                  <c:v>0.66666666666666663</c:v>
                </c:pt>
                <c:pt idx="32">
                  <c:v>0.6875</c:v>
                </c:pt>
                <c:pt idx="33">
                  <c:v>0.70833333333333337</c:v>
                </c:pt>
                <c:pt idx="34">
                  <c:v>0.72916666666666663</c:v>
                </c:pt>
                <c:pt idx="35">
                  <c:v>0.75</c:v>
                </c:pt>
                <c:pt idx="36">
                  <c:v>0.77083333333333337</c:v>
                </c:pt>
                <c:pt idx="37">
                  <c:v>0.79166666666666663</c:v>
                </c:pt>
                <c:pt idx="38">
                  <c:v>0.8125</c:v>
                </c:pt>
                <c:pt idx="39">
                  <c:v>0.83333333333333337</c:v>
                </c:pt>
                <c:pt idx="40">
                  <c:v>0.85416666666666663</c:v>
                </c:pt>
                <c:pt idx="41">
                  <c:v>0.875</c:v>
                </c:pt>
                <c:pt idx="42">
                  <c:v>0.89583333333333337</c:v>
                </c:pt>
                <c:pt idx="43">
                  <c:v>0.91666666666666663</c:v>
                </c:pt>
                <c:pt idx="44">
                  <c:v>0.9375</c:v>
                </c:pt>
                <c:pt idx="45">
                  <c:v>0.95833333333333337</c:v>
                </c:pt>
                <c:pt idx="46">
                  <c:v>0.97916666666666663</c:v>
                </c:pt>
                <c:pt idx="47">
                  <c:v>0</c:v>
                </c:pt>
              </c:numCache>
            </c:numRef>
          </c:cat>
          <c:val>
            <c:numRef>
              <c:f>'2017'!$BO$1086:$DJ$1086</c:f>
              <c:numCache>
                <c:formatCode>General</c:formatCode>
                <c:ptCount val="48"/>
                <c:pt idx="0">
                  <c:v>6</c:v>
                </c:pt>
                <c:pt idx="1">
                  <c:v>7</c:v>
                </c:pt>
                <c:pt idx="2">
                  <c:v>6</c:v>
                </c:pt>
                <c:pt idx="3">
                  <c:v>5</c:v>
                </c:pt>
                <c:pt idx="4">
                  <c:v>6</c:v>
                </c:pt>
                <c:pt idx="5">
                  <c:v>5</c:v>
                </c:pt>
                <c:pt idx="6">
                  <c:v>5</c:v>
                </c:pt>
                <c:pt idx="7">
                  <c:v>6</c:v>
                </c:pt>
                <c:pt idx="8">
                  <c:v>5</c:v>
                </c:pt>
                <c:pt idx="9">
                  <c:v>5</c:v>
                </c:pt>
                <c:pt idx="10">
                  <c:v>6</c:v>
                </c:pt>
                <c:pt idx="11">
                  <c:v>6</c:v>
                </c:pt>
                <c:pt idx="12">
                  <c:v>6</c:v>
                </c:pt>
                <c:pt idx="13">
                  <c:v>9</c:v>
                </c:pt>
                <c:pt idx="14">
                  <c:v>14</c:v>
                </c:pt>
                <c:pt idx="15">
                  <c:v>12</c:v>
                </c:pt>
                <c:pt idx="16">
                  <c:v>13</c:v>
                </c:pt>
                <c:pt idx="17">
                  <c:v>13</c:v>
                </c:pt>
                <c:pt idx="18">
                  <c:v>15</c:v>
                </c:pt>
                <c:pt idx="19">
                  <c:v>13</c:v>
                </c:pt>
                <c:pt idx="20">
                  <c:v>13</c:v>
                </c:pt>
                <c:pt idx="21">
                  <c:v>13</c:v>
                </c:pt>
                <c:pt idx="22">
                  <c:v>13</c:v>
                </c:pt>
                <c:pt idx="23">
                  <c:v>12</c:v>
                </c:pt>
                <c:pt idx="24">
                  <c:v>14</c:v>
                </c:pt>
                <c:pt idx="25">
                  <c:v>13</c:v>
                </c:pt>
                <c:pt idx="26">
                  <c:v>15</c:v>
                </c:pt>
                <c:pt idx="27">
                  <c:v>15</c:v>
                </c:pt>
                <c:pt idx="28">
                  <c:v>12</c:v>
                </c:pt>
                <c:pt idx="29">
                  <c:v>14</c:v>
                </c:pt>
                <c:pt idx="30">
                  <c:v>17</c:v>
                </c:pt>
                <c:pt idx="31">
                  <c:v>13</c:v>
                </c:pt>
                <c:pt idx="32">
                  <c:v>12.5</c:v>
                </c:pt>
                <c:pt idx="33">
                  <c:v>12.5</c:v>
                </c:pt>
                <c:pt idx="34">
                  <c:v>12</c:v>
                </c:pt>
                <c:pt idx="35">
                  <c:v>13</c:v>
                </c:pt>
                <c:pt idx="36">
                  <c:v>13</c:v>
                </c:pt>
                <c:pt idx="37">
                  <c:v>14</c:v>
                </c:pt>
                <c:pt idx="38">
                  <c:v>10</c:v>
                </c:pt>
                <c:pt idx="39">
                  <c:v>8</c:v>
                </c:pt>
                <c:pt idx="40">
                  <c:v>13</c:v>
                </c:pt>
                <c:pt idx="41">
                  <c:v>11</c:v>
                </c:pt>
                <c:pt idx="42">
                  <c:v>9</c:v>
                </c:pt>
                <c:pt idx="43">
                  <c:v>11</c:v>
                </c:pt>
                <c:pt idx="44">
                  <c:v>9</c:v>
                </c:pt>
                <c:pt idx="45">
                  <c:v>8</c:v>
                </c:pt>
                <c:pt idx="46">
                  <c:v>7</c:v>
                </c:pt>
                <c:pt idx="47">
                  <c:v>6</c:v>
                </c:pt>
              </c:numCache>
            </c:numRef>
          </c:val>
          <c:extLst>
            <c:ext xmlns:c16="http://schemas.microsoft.com/office/drawing/2014/chart" uri="{C3380CC4-5D6E-409C-BE32-E72D297353CC}">
              <c16:uniqueId val="{00000014-FC54-7A4C-8BC3-493020268C20}"/>
            </c:ext>
          </c:extLst>
        </c:ser>
        <c:ser>
          <c:idx val="21"/>
          <c:order val="21"/>
          <c:tx>
            <c:strRef>
              <c:f>'2017'!$BN$1087</c:f>
              <c:strCache>
                <c:ptCount val="1"/>
                <c:pt idx="0">
                  <c:v>22-Dec-17</c:v>
                </c:pt>
              </c:strCache>
            </c:strRef>
          </c:tx>
          <c:spPr>
            <a:solidFill>
              <a:schemeClr val="accent4">
                <a:lumMod val="80000"/>
              </a:schemeClr>
            </a:solidFill>
            <a:ln>
              <a:noFill/>
            </a:ln>
            <a:effectLst/>
          </c:spPr>
          <c:invertIfNegative val="0"/>
          <c:cat>
            <c:numRef>
              <c:f>'2017'!$BO$1065:$DJ$1065</c:f>
              <c:numCache>
                <c:formatCode>h:mm</c:formatCode>
                <c:ptCount val="48"/>
                <c:pt idx="0">
                  <c:v>2.0833333333333332E-2</c:v>
                </c:pt>
                <c:pt idx="1">
                  <c:v>4.1666666666666664E-2</c:v>
                </c:pt>
                <c:pt idx="2">
                  <c:v>6.25E-2</c:v>
                </c:pt>
                <c:pt idx="3">
                  <c:v>8.3333333333333329E-2</c:v>
                </c:pt>
                <c:pt idx="4">
                  <c:v>0.10416666666666667</c:v>
                </c:pt>
                <c:pt idx="5">
                  <c:v>0.125</c:v>
                </c:pt>
                <c:pt idx="6">
                  <c:v>0.14583333333333334</c:v>
                </c:pt>
                <c:pt idx="7">
                  <c:v>0.16666666666666666</c:v>
                </c:pt>
                <c:pt idx="8">
                  <c:v>0.1875</c:v>
                </c:pt>
                <c:pt idx="9">
                  <c:v>0.20833333333333334</c:v>
                </c:pt>
                <c:pt idx="10">
                  <c:v>0.22916666666666666</c:v>
                </c:pt>
                <c:pt idx="11">
                  <c:v>0.25</c:v>
                </c:pt>
                <c:pt idx="12">
                  <c:v>0.27083333333333331</c:v>
                </c:pt>
                <c:pt idx="13">
                  <c:v>0.29166666666666669</c:v>
                </c:pt>
                <c:pt idx="14">
                  <c:v>0.3125</c:v>
                </c:pt>
                <c:pt idx="15">
                  <c:v>0.33333333333333331</c:v>
                </c:pt>
                <c:pt idx="16">
                  <c:v>0.35416666666666669</c:v>
                </c:pt>
                <c:pt idx="17">
                  <c:v>0.375</c:v>
                </c:pt>
                <c:pt idx="18">
                  <c:v>0.39583333333333331</c:v>
                </c:pt>
                <c:pt idx="19">
                  <c:v>0.41666666666666669</c:v>
                </c:pt>
                <c:pt idx="20">
                  <c:v>0.4375</c:v>
                </c:pt>
                <c:pt idx="21">
                  <c:v>0.45833333333333331</c:v>
                </c:pt>
                <c:pt idx="22">
                  <c:v>0.47916666666666669</c:v>
                </c:pt>
                <c:pt idx="23">
                  <c:v>0.5</c:v>
                </c:pt>
                <c:pt idx="24">
                  <c:v>0.52083333333333337</c:v>
                </c:pt>
                <c:pt idx="25">
                  <c:v>0.54166666666666663</c:v>
                </c:pt>
                <c:pt idx="26">
                  <c:v>0.5625</c:v>
                </c:pt>
                <c:pt idx="27">
                  <c:v>0.58333333333333337</c:v>
                </c:pt>
                <c:pt idx="28">
                  <c:v>0.60416666666666663</c:v>
                </c:pt>
                <c:pt idx="29">
                  <c:v>0.625</c:v>
                </c:pt>
                <c:pt idx="30">
                  <c:v>0.64583333333333337</c:v>
                </c:pt>
                <c:pt idx="31">
                  <c:v>0.66666666666666663</c:v>
                </c:pt>
                <c:pt idx="32">
                  <c:v>0.6875</c:v>
                </c:pt>
                <c:pt idx="33">
                  <c:v>0.70833333333333337</c:v>
                </c:pt>
                <c:pt idx="34">
                  <c:v>0.72916666666666663</c:v>
                </c:pt>
                <c:pt idx="35">
                  <c:v>0.75</c:v>
                </c:pt>
                <c:pt idx="36">
                  <c:v>0.77083333333333337</c:v>
                </c:pt>
                <c:pt idx="37">
                  <c:v>0.79166666666666663</c:v>
                </c:pt>
                <c:pt idx="38">
                  <c:v>0.8125</c:v>
                </c:pt>
                <c:pt idx="39">
                  <c:v>0.83333333333333337</c:v>
                </c:pt>
                <c:pt idx="40">
                  <c:v>0.85416666666666663</c:v>
                </c:pt>
                <c:pt idx="41">
                  <c:v>0.875</c:v>
                </c:pt>
                <c:pt idx="42">
                  <c:v>0.89583333333333337</c:v>
                </c:pt>
                <c:pt idx="43">
                  <c:v>0.91666666666666663</c:v>
                </c:pt>
                <c:pt idx="44">
                  <c:v>0.9375</c:v>
                </c:pt>
                <c:pt idx="45">
                  <c:v>0.95833333333333337</c:v>
                </c:pt>
                <c:pt idx="46">
                  <c:v>0.97916666666666663</c:v>
                </c:pt>
                <c:pt idx="47">
                  <c:v>0</c:v>
                </c:pt>
              </c:numCache>
            </c:numRef>
          </c:cat>
          <c:val>
            <c:numRef>
              <c:f>'2017'!$BO$1087:$DJ$1087</c:f>
              <c:numCache>
                <c:formatCode>General</c:formatCode>
                <c:ptCount val="48"/>
                <c:pt idx="0">
                  <c:v>7</c:v>
                </c:pt>
                <c:pt idx="1">
                  <c:v>8</c:v>
                </c:pt>
                <c:pt idx="2">
                  <c:v>6</c:v>
                </c:pt>
                <c:pt idx="3">
                  <c:v>7</c:v>
                </c:pt>
                <c:pt idx="4">
                  <c:v>6</c:v>
                </c:pt>
                <c:pt idx="5">
                  <c:v>5</c:v>
                </c:pt>
                <c:pt idx="6">
                  <c:v>6</c:v>
                </c:pt>
                <c:pt idx="7">
                  <c:v>5</c:v>
                </c:pt>
                <c:pt idx="8">
                  <c:v>6</c:v>
                </c:pt>
                <c:pt idx="9">
                  <c:v>6</c:v>
                </c:pt>
                <c:pt idx="10">
                  <c:v>5</c:v>
                </c:pt>
                <c:pt idx="11">
                  <c:v>6</c:v>
                </c:pt>
                <c:pt idx="12">
                  <c:v>8</c:v>
                </c:pt>
                <c:pt idx="13">
                  <c:v>10</c:v>
                </c:pt>
                <c:pt idx="14">
                  <c:v>9</c:v>
                </c:pt>
                <c:pt idx="15">
                  <c:v>12</c:v>
                </c:pt>
                <c:pt idx="16">
                  <c:v>13</c:v>
                </c:pt>
                <c:pt idx="17">
                  <c:v>12</c:v>
                </c:pt>
                <c:pt idx="18">
                  <c:v>10</c:v>
                </c:pt>
                <c:pt idx="19">
                  <c:v>11</c:v>
                </c:pt>
                <c:pt idx="20">
                  <c:v>11</c:v>
                </c:pt>
                <c:pt idx="21">
                  <c:v>11</c:v>
                </c:pt>
                <c:pt idx="22">
                  <c:v>12</c:v>
                </c:pt>
                <c:pt idx="23">
                  <c:v>13</c:v>
                </c:pt>
                <c:pt idx="24">
                  <c:v>13</c:v>
                </c:pt>
                <c:pt idx="25">
                  <c:v>17</c:v>
                </c:pt>
                <c:pt idx="26">
                  <c:v>17</c:v>
                </c:pt>
                <c:pt idx="27">
                  <c:v>14</c:v>
                </c:pt>
                <c:pt idx="28">
                  <c:v>11</c:v>
                </c:pt>
                <c:pt idx="29">
                  <c:v>12</c:v>
                </c:pt>
                <c:pt idx="30">
                  <c:v>13</c:v>
                </c:pt>
                <c:pt idx="31">
                  <c:v>19</c:v>
                </c:pt>
                <c:pt idx="32">
                  <c:v>15</c:v>
                </c:pt>
                <c:pt idx="33">
                  <c:v>14</c:v>
                </c:pt>
                <c:pt idx="34">
                  <c:v>13</c:v>
                </c:pt>
                <c:pt idx="35">
                  <c:v>14</c:v>
                </c:pt>
                <c:pt idx="36">
                  <c:v>16</c:v>
                </c:pt>
                <c:pt idx="37">
                  <c:v>17</c:v>
                </c:pt>
                <c:pt idx="38">
                  <c:v>13</c:v>
                </c:pt>
                <c:pt idx="39">
                  <c:v>12</c:v>
                </c:pt>
                <c:pt idx="40">
                  <c:v>9</c:v>
                </c:pt>
                <c:pt idx="41">
                  <c:v>10</c:v>
                </c:pt>
                <c:pt idx="42">
                  <c:v>11</c:v>
                </c:pt>
                <c:pt idx="43">
                  <c:v>12</c:v>
                </c:pt>
                <c:pt idx="44">
                  <c:v>10</c:v>
                </c:pt>
                <c:pt idx="45">
                  <c:v>9</c:v>
                </c:pt>
                <c:pt idx="46">
                  <c:v>8</c:v>
                </c:pt>
                <c:pt idx="47">
                  <c:v>7</c:v>
                </c:pt>
              </c:numCache>
            </c:numRef>
          </c:val>
          <c:extLst>
            <c:ext xmlns:c16="http://schemas.microsoft.com/office/drawing/2014/chart" uri="{C3380CC4-5D6E-409C-BE32-E72D297353CC}">
              <c16:uniqueId val="{00000015-FC54-7A4C-8BC3-493020268C20}"/>
            </c:ext>
          </c:extLst>
        </c:ser>
        <c:ser>
          <c:idx val="22"/>
          <c:order val="22"/>
          <c:tx>
            <c:strRef>
              <c:f>'2017'!$BN$1088</c:f>
              <c:strCache>
                <c:ptCount val="1"/>
                <c:pt idx="0">
                  <c:v>23-Dec-17</c:v>
                </c:pt>
              </c:strCache>
            </c:strRef>
          </c:tx>
          <c:spPr>
            <a:solidFill>
              <a:schemeClr val="accent5">
                <a:lumMod val="80000"/>
              </a:schemeClr>
            </a:solidFill>
            <a:ln>
              <a:noFill/>
            </a:ln>
            <a:effectLst/>
          </c:spPr>
          <c:invertIfNegative val="0"/>
          <c:cat>
            <c:numRef>
              <c:f>'2017'!$BO$1065:$DJ$1065</c:f>
              <c:numCache>
                <c:formatCode>h:mm</c:formatCode>
                <c:ptCount val="48"/>
                <c:pt idx="0">
                  <c:v>2.0833333333333332E-2</c:v>
                </c:pt>
                <c:pt idx="1">
                  <c:v>4.1666666666666664E-2</c:v>
                </c:pt>
                <c:pt idx="2">
                  <c:v>6.25E-2</c:v>
                </c:pt>
                <c:pt idx="3">
                  <c:v>8.3333333333333329E-2</c:v>
                </c:pt>
                <c:pt idx="4">
                  <c:v>0.10416666666666667</c:v>
                </c:pt>
                <c:pt idx="5">
                  <c:v>0.125</c:v>
                </c:pt>
                <c:pt idx="6">
                  <c:v>0.14583333333333334</c:v>
                </c:pt>
                <c:pt idx="7">
                  <c:v>0.16666666666666666</c:v>
                </c:pt>
                <c:pt idx="8">
                  <c:v>0.1875</c:v>
                </c:pt>
                <c:pt idx="9">
                  <c:v>0.20833333333333334</c:v>
                </c:pt>
                <c:pt idx="10">
                  <c:v>0.22916666666666666</c:v>
                </c:pt>
                <c:pt idx="11">
                  <c:v>0.25</c:v>
                </c:pt>
                <c:pt idx="12">
                  <c:v>0.27083333333333331</c:v>
                </c:pt>
                <c:pt idx="13">
                  <c:v>0.29166666666666669</c:v>
                </c:pt>
                <c:pt idx="14">
                  <c:v>0.3125</c:v>
                </c:pt>
                <c:pt idx="15">
                  <c:v>0.33333333333333331</c:v>
                </c:pt>
                <c:pt idx="16">
                  <c:v>0.35416666666666669</c:v>
                </c:pt>
                <c:pt idx="17">
                  <c:v>0.375</c:v>
                </c:pt>
                <c:pt idx="18">
                  <c:v>0.39583333333333331</c:v>
                </c:pt>
                <c:pt idx="19">
                  <c:v>0.41666666666666669</c:v>
                </c:pt>
                <c:pt idx="20">
                  <c:v>0.4375</c:v>
                </c:pt>
                <c:pt idx="21">
                  <c:v>0.45833333333333331</c:v>
                </c:pt>
                <c:pt idx="22">
                  <c:v>0.47916666666666669</c:v>
                </c:pt>
                <c:pt idx="23">
                  <c:v>0.5</c:v>
                </c:pt>
                <c:pt idx="24">
                  <c:v>0.52083333333333337</c:v>
                </c:pt>
                <c:pt idx="25">
                  <c:v>0.54166666666666663</c:v>
                </c:pt>
                <c:pt idx="26">
                  <c:v>0.5625</c:v>
                </c:pt>
                <c:pt idx="27">
                  <c:v>0.58333333333333337</c:v>
                </c:pt>
                <c:pt idx="28">
                  <c:v>0.60416666666666663</c:v>
                </c:pt>
                <c:pt idx="29">
                  <c:v>0.625</c:v>
                </c:pt>
                <c:pt idx="30">
                  <c:v>0.64583333333333337</c:v>
                </c:pt>
                <c:pt idx="31">
                  <c:v>0.66666666666666663</c:v>
                </c:pt>
                <c:pt idx="32">
                  <c:v>0.6875</c:v>
                </c:pt>
                <c:pt idx="33">
                  <c:v>0.70833333333333337</c:v>
                </c:pt>
                <c:pt idx="34">
                  <c:v>0.72916666666666663</c:v>
                </c:pt>
                <c:pt idx="35">
                  <c:v>0.75</c:v>
                </c:pt>
                <c:pt idx="36">
                  <c:v>0.77083333333333337</c:v>
                </c:pt>
                <c:pt idx="37">
                  <c:v>0.79166666666666663</c:v>
                </c:pt>
                <c:pt idx="38">
                  <c:v>0.8125</c:v>
                </c:pt>
                <c:pt idx="39">
                  <c:v>0.83333333333333337</c:v>
                </c:pt>
                <c:pt idx="40">
                  <c:v>0.85416666666666663</c:v>
                </c:pt>
                <c:pt idx="41">
                  <c:v>0.875</c:v>
                </c:pt>
                <c:pt idx="42">
                  <c:v>0.89583333333333337</c:v>
                </c:pt>
                <c:pt idx="43">
                  <c:v>0.91666666666666663</c:v>
                </c:pt>
                <c:pt idx="44">
                  <c:v>0.9375</c:v>
                </c:pt>
                <c:pt idx="45">
                  <c:v>0.95833333333333337</c:v>
                </c:pt>
                <c:pt idx="46">
                  <c:v>0.97916666666666663</c:v>
                </c:pt>
                <c:pt idx="47">
                  <c:v>0</c:v>
                </c:pt>
              </c:numCache>
            </c:numRef>
          </c:cat>
          <c:val>
            <c:numRef>
              <c:f>'2017'!$BO$1088:$DJ$1088</c:f>
              <c:numCache>
                <c:formatCode>General</c:formatCode>
                <c:ptCount val="48"/>
                <c:pt idx="0">
                  <c:v>7</c:v>
                </c:pt>
                <c:pt idx="1">
                  <c:v>9</c:v>
                </c:pt>
                <c:pt idx="2">
                  <c:v>8</c:v>
                </c:pt>
                <c:pt idx="3">
                  <c:v>7</c:v>
                </c:pt>
                <c:pt idx="4">
                  <c:v>7</c:v>
                </c:pt>
                <c:pt idx="5">
                  <c:v>7</c:v>
                </c:pt>
                <c:pt idx="6">
                  <c:v>6</c:v>
                </c:pt>
                <c:pt idx="7">
                  <c:v>6</c:v>
                </c:pt>
                <c:pt idx="8">
                  <c:v>6</c:v>
                </c:pt>
                <c:pt idx="9">
                  <c:v>7</c:v>
                </c:pt>
                <c:pt idx="10">
                  <c:v>6</c:v>
                </c:pt>
                <c:pt idx="11">
                  <c:v>6</c:v>
                </c:pt>
                <c:pt idx="12">
                  <c:v>8</c:v>
                </c:pt>
                <c:pt idx="13">
                  <c:v>11</c:v>
                </c:pt>
                <c:pt idx="14">
                  <c:v>10</c:v>
                </c:pt>
                <c:pt idx="15">
                  <c:v>13</c:v>
                </c:pt>
                <c:pt idx="16">
                  <c:v>13</c:v>
                </c:pt>
                <c:pt idx="17">
                  <c:v>15</c:v>
                </c:pt>
                <c:pt idx="18">
                  <c:v>11</c:v>
                </c:pt>
                <c:pt idx="19">
                  <c:v>15</c:v>
                </c:pt>
                <c:pt idx="20">
                  <c:v>14</c:v>
                </c:pt>
                <c:pt idx="21">
                  <c:v>16</c:v>
                </c:pt>
                <c:pt idx="22">
                  <c:v>15</c:v>
                </c:pt>
                <c:pt idx="23">
                  <c:v>14</c:v>
                </c:pt>
                <c:pt idx="24">
                  <c:v>15</c:v>
                </c:pt>
                <c:pt idx="25">
                  <c:v>19</c:v>
                </c:pt>
                <c:pt idx="26">
                  <c:v>16</c:v>
                </c:pt>
                <c:pt idx="27">
                  <c:v>15</c:v>
                </c:pt>
                <c:pt idx="28">
                  <c:v>17</c:v>
                </c:pt>
                <c:pt idx="29">
                  <c:v>16</c:v>
                </c:pt>
                <c:pt idx="30">
                  <c:v>15</c:v>
                </c:pt>
                <c:pt idx="31">
                  <c:v>13</c:v>
                </c:pt>
                <c:pt idx="32">
                  <c:v>13</c:v>
                </c:pt>
                <c:pt idx="33">
                  <c:v>12</c:v>
                </c:pt>
                <c:pt idx="34">
                  <c:v>14</c:v>
                </c:pt>
                <c:pt idx="35">
                  <c:v>13</c:v>
                </c:pt>
                <c:pt idx="36">
                  <c:v>12</c:v>
                </c:pt>
                <c:pt idx="37">
                  <c:v>15</c:v>
                </c:pt>
                <c:pt idx="38">
                  <c:v>16</c:v>
                </c:pt>
                <c:pt idx="39">
                  <c:v>17</c:v>
                </c:pt>
                <c:pt idx="40">
                  <c:v>12</c:v>
                </c:pt>
                <c:pt idx="41">
                  <c:v>9</c:v>
                </c:pt>
                <c:pt idx="42">
                  <c:v>11</c:v>
                </c:pt>
                <c:pt idx="43">
                  <c:v>10</c:v>
                </c:pt>
                <c:pt idx="44">
                  <c:v>9</c:v>
                </c:pt>
                <c:pt idx="45">
                  <c:v>9</c:v>
                </c:pt>
                <c:pt idx="46">
                  <c:v>9</c:v>
                </c:pt>
                <c:pt idx="47">
                  <c:v>9</c:v>
                </c:pt>
              </c:numCache>
            </c:numRef>
          </c:val>
          <c:extLst>
            <c:ext xmlns:c16="http://schemas.microsoft.com/office/drawing/2014/chart" uri="{C3380CC4-5D6E-409C-BE32-E72D297353CC}">
              <c16:uniqueId val="{00000016-FC54-7A4C-8BC3-493020268C20}"/>
            </c:ext>
          </c:extLst>
        </c:ser>
        <c:ser>
          <c:idx val="23"/>
          <c:order val="23"/>
          <c:tx>
            <c:strRef>
              <c:f>'2017'!$BN$1089</c:f>
              <c:strCache>
                <c:ptCount val="1"/>
                <c:pt idx="0">
                  <c:v>24-Dec-17</c:v>
                </c:pt>
              </c:strCache>
            </c:strRef>
          </c:tx>
          <c:spPr>
            <a:solidFill>
              <a:schemeClr val="accent6">
                <a:lumMod val="80000"/>
              </a:schemeClr>
            </a:solidFill>
            <a:ln>
              <a:noFill/>
            </a:ln>
            <a:effectLst/>
          </c:spPr>
          <c:invertIfNegative val="0"/>
          <c:cat>
            <c:numRef>
              <c:f>'2017'!$BO$1065:$DJ$1065</c:f>
              <c:numCache>
                <c:formatCode>h:mm</c:formatCode>
                <c:ptCount val="48"/>
                <c:pt idx="0">
                  <c:v>2.0833333333333332E-2</c:v>
                </c:pt>
                <c:pt idx="1">
                  <c:v>4.1666666666666664E-2</c:v>
                </c:pt>
                <c:pt idx="2">
                  <c:v>6.25E-2</c:v>
                </c:pt>
                <c:pt idx="3">
                  <c:v>8.3333333333333329E-2</c:v>
                </c:pt>
                <c:pt idx="4">
                  <c:v>0.10416666666666667</c:v>
                </c:pt>
                <c:pt idx="5">
                  <c:v>0.125</c:v>
                </c:pt>
                <c:pt idx="6">
                  <c:v>0.14583333333333334</c:v>
                </c:pt>
                <c:pt idx="7">
                  <c:v>0.16666666666666666</c:v>
                </c:pt>
                <c:pt idx="8">
                  <c:v>0.1875</c:v>
                </c:pt>
                <c:pt idx="9">
                  <c:v>0.20833333333333334</c:v>
                </c:pt>
                <c:pt idx="10">
                  <c:v>0.22916666666666666</c:v>
                </c:pt>
                <c:pt idx="11">
                  <c:v>0.25</c:v>
                </c:pt>
                <c:pt idx="12">
                  <c:v>0.27083333333333331</c:v>
                </c:pt>
                <c:pt idx="13">
                  <c:v>0.29166666666666669</c:v>
                </c:pt>
                <c:pt idx="14">
                  <c:v>0.3125</c:v>
                </c:pt>
                <c:pt idx="15">
                  <c:v>0.33333333333333331</c:v>
                </c:pt>
                <c:pt idx="16">
                  <c:v>0.35416666666666669</c:v>
                </c:pt>
                <c:pt idx="17">
                  <c:v>0.375</c:v>
                </c:pt>
                <c:pt idx="18">
                  <c:v>0.39583333333333331</c:v>
                </c:pt>
                <c:pt idx="19">
                  <c:v>0.41666666666666669</c:v>
                </c:pt>
                <c:pt idx="20">
                  <c:v>0.4375</c:v>
                </c:pt>
                <c:pt idx="21">
                  <c:v>0.45833333333333331</c:v>
                </c:pt>
                <c:pt idx="22">
                  <c:v>0.47916666666666669</c:v>
                </c:pt>
                <c:pt idx="23">
                  <c:v>0.5</c:v>
                </c:pt>
                <c:pt idx="24">
                  <c:v>0.52083333333333337</c:v>
                </c:pt>
                <c:pt idx="25">
                  <c:v>0.54166666666666663</c:v>
                </c:pt>
                <c:pt idx="26">
                  <c:v>0.5625</c:v>
                </c:pt>
                <c:pt idx="27">
                  <c:v>0.58333333333333337</c:v>
                </c:pt>
                <c:pt idx="28">
                  <c:v>0.60416666666666663</c:v>
                </c:pt>
                <c:pt idx="29">
                  <c:v>0.625</c:v>
                </c:pt>
                <c:pt idx="30">
                  <c:v>0.64583333333333337</c:v>
                </c:pt>
                <c:pt idx="31">
                  <c:v>0.66666666666666663</c:v>
                </c:pt>
                <c:pt idx="32">
                  <c:v>0.6875</c:v>
                </c:pt>
                <c:pt idx="33">
                  <c:v>0.70833333333333337</c:v>
                </c:pt>
                <c:pt idx="34">
                  <c:v>0.72916666666666663</c:v>
                </c:pt>
                <c:pt idx="35">
                  <c:v>0.75</c:v>
                </c:pt>
                <c:pt idx="36">
                  <c:v>0.77083333333333337</c:v>
                </c:pt>
                <c:pt idx="37">
                  <c:v>0.79166666666666663</c:v>
                </c:pt>
                <c:pt idx="38">
                  <c:v>0.8125</c:v>
                </c:pt>
                <c:pt idx="39">
                  <c:v>0.83333333333333337</c:v>
                </c:pt>
                <c:pt idx="40">
                  <c:v>0.85416666666666663</c:v>
                </c:pt>
                <c:pt idx="41">
                  <c:v>0.875</c:v>
                </c:pt>
                <c:pt idx="42">
                  <c:v>0.89583333333333337</c:v>
                </c:pt>
                <c:pt idx="43">
                  <c:v>0.91666666666666663</c:v>
                </c:pt>
                <c:pt idx="44">
                  <c:v>0.9375</c:v>
                </c:pt>
                <c:pt idx="45">
                  <c:v>0.95833333333333337</c:v>
                </c:pt>
                <c:pt idx="46">
                  <c:v>0.97916666666666663</c:v>
                </c:pt>
                <c:pt idx="47">
                  <c:v>0</c:v>
                </c:pt>
              </c:numCache>
            </c:numRef>
          </c:cat>
          <c:val>
            <c:numRef>
              <c:f>'2017'!$BO$1089:$DJ$1089</c:f>
              <c:numCache>
                <c:formatCode>General</c:formatCode>
                <c:ptCount val="48"/>
                <c:pt idx="0">
                  <c:v>8</c:v>
                </c:pt>
                <c:pt idx="1">
                  <c:v>7</c:v>
                </c:pt>
                <c:pt idx="2">
                  <c:v>7</c:v>
                </c:pt>
                <c:pt idx="3">
                  <c:v>7</c:v>
                </c:pt>
                <c:pt idx="4">
                  <c:v>7</c:v>
                </c:pt>
                <c:pt idx="5">
                  <c:v>7</c:v>
                </c:pt>
                <c:pt idx="6">
                  <c:v>8</c:v>
                </c:pt>
                <c:pt idx="7">
                  <c:v>7</c:v>
                </c:pt>
                <c:pt idx="8">
                  <c:v>6</c:v>
                </c:pt>
                <c:pt idx="9">
                  <c:v>7</c:v>
                </c:pt>
                <c:pt idx="10">
                  <c:v>5</c:v>
                </c:pt>
                <c:pt idx="11">
                  <c:v>6</c:v>
                </c:pt>
                <c:pt idx="12">
                  <c:v>6</c:v>
                </c:pt>
                <c:pt idx="13">
                  <c:v>7</c:v>
                </c:pt>
                <c:pt idx="14">
                  <c:v>6</c:v>
                </c:pt>
                <c:pt idx="15">
                  <c:v>6</c:v>
                </c:pt>
                <c:pt idx="16">
                  <c:v>9</c:v>
                </c:pt>
                <c:pt idx="17">
                  <c:v>6.5</c:v>
                </c:pt>
                <c:pt idx="18">
                  <c:v>6.5</c:v>
                </c:pt>
                <c:pt idx="19">
                  <c:v>8</c:v>
                </c:pt>
                <c:pt idx="20">
                  <c:v>12</c:v>
                </c:pt>
                <c:pt idx="21">
                  <c:v>16</c:v>
                </c:pt>
                <c:pt idx="22">
                  <c:v>16</c:v>
                </c:pt>
                <c:pt idx="23">
                  <c:v>16</c:v>
                </c:pt>
                <c:pt idx="24">
                  <c:v>16</c:v>
                </c:pt>
                <c:pt idx="25">
                  <c:v>19</c:v>
                </c:pt>
                <c:pt idx="26">
                  <c:v>18</c:v>
                </c:pt>
                <c:pt idx="27">
                  <c:v>18</c:v>
                </c:pt>
                <c:pt idx="28">
                  <c:v>15</c:v>
                </c:pt>
                <c:pt idx="29">
                  <c:v>12</c:v>
                </c:pt>
                <c:pt idx="30">
                  <c:v>10</c:v>
                </c:pt>
                <c:pt idx="31">
                  <c:v>13</c:v>
                </c:pt>
                <c:pt idx="32">
                  <c:v>12</c:v>
                </c:pt>
                <c:pt idx="33">
                  <c:v>14</c:v>
                </c:pt>
                <c:pt idx="34">
                  <c:v>15</c:v>
                </c:pt>
                <c:pt idx="35">
                  <c:v>13</c:v>
                </c:pt>
                <c:pt idx="36">
                  <c:v>15</c:v>
                </c:pt>
                <c:pt idx="37">
                  <c:v>13</c:v>
                </c:pt>
                <c:pt idx="38">
                  <c:v>13</c:v>
                </c:pt>
                <c:pt idx="39">
                  <c:v>9</c:v>
                </c:pt>
                <c:pt idx="40">
                  <c:v>8</c:v>
                </c:pt>
                <c:pt idx="41">
                  <c:v>9</c:v>
                </c:pt>
                <c:pt idx="42">
                  <c:v>11</c:v>
                </c:pt>
                <c:pt idx="43">
                  <c:v>13</c:v>
                </c:pt>
                <c:pt idx="44">
                  <c:v>13</c:v>
                </c:pt>
                <c:pt idx="45">
                  <c:v>13</c:v>
                </c:pt>
                <c:pt idx="46">
                  <c:v>12</c:v>
                </c:pt>
                <c:pt idx="47">
                  <c:v>7</c:v>
                </c:pt>
              </c:numCache>
            </c:numRef>
          </c:val>
          <c:extLst>
            <c:ext xmlns:c16="http://schemas.microsoft.com/office/drawing/2014/chart" uri="{C3380CC4-5D6E-409C-BE32-E72D297353CC}">
              <c16:uniqueId val="{00000017-FC54-7A4C-8BC3-493020268C20}"/>
            </c:ext>
          </c:extLst>
        </c:ser>
        <c:ser>
          <c:idx val="24"/>
          <c:order val="24"/>
          <c:tx>
            <c:strRef>
              <c:f>'2017'!$BN$1090</c:f>
              <c:strCache>
                <c:ptCount val="1"/>
                <c:pt idx="0">
                  <c:v>25-Dec-17</c:v>
                </c:pt>
              </c:strCache>
            </c:strRef>
          </c:tx>
          <c:spPr>
            <a:solidFill>
              <a:schemeClr val="accent1">
                <a:lumMod val="60000"/>
                <a:lumOff val="40000"/>
              </a:schemeClr>
            </a:solidFill>
            <a:ln>
              <a:noFill/>
            </a:ln>
            <a:effectLst/>
          </c:spPr>
          <c:invertIfNegative val="0"/>
          <c:cat>
            <c:numRef>
              <c:f>'2017'!$BO$1065:$DJ$1065</c:f>
              <c:numCache>
                <c:formatCode>h:mm</c:formatCode>
                <c:ptCount val="48"/>
                <c:pt idx="0">
                  <c:v>2.0833333333333332E-2</c:v>
                </c:pt>
                <c:pt idx="1">
                  <c:v>4.1666666666666664E-2</c:v>
                </c:pt>
                <c:pt idx="2">
                  <c:v>6.25E-2</c:v>
                </c:pt>
                <c:pt idx="3">
                  <c:v>8.3333333333333329E-2</c:v>
                </c:pt>
                <c:pt idx="4">
                  <c:v>0.10416666666666667</c:v>
                </c:pt>
                <c:pt idx="5">
                  <c:v>0.125</c:v>
                </c:pt>
                <c:pt idx="6">
                  <c:v>0.14583333333333334</c:v>
                </c:pt>
                <c:pt idx="7">
                  <c:v>0.16666666666666666</c:v>
                </c:pt>
                <c:pt idx="8">
                  <c:v>0.1875</c:v>
                </c:pt>
                <c:pt idx="9">
                  <c:v>0.20833333333333334</c:v>
                </c:pt>
                <c:pt idx="10">
                  <c:v>0.22916666666666666</c:v>
                </c:pt>
                <c:pt idx="11">
                  <c:v>0.25</c:v>
                </c:pt>
                <c:pt idx="12">
                  <c:v>0.27083333333333331</c:v>
                </c:pt>
                <c:pt idx="13">
                  <c:v>0.29166666666666669</c:v>
                </c:pt>
                <c:pt idx="14">
                  <c:v>0.3125</c:v>
                </c:pt>
                <c:pt idx="15">
                  <c:v>0.33333333333333331</c:v>
                </c:pt>
                <c:pt idx="16">
                  <c:v>0.35416666666666669</c:v>
                </c:pt>
                <c:pt idx="17">
                  <c:v>0.375</c:v>
                </c:pt>
                <c:pt idx="18">
                  <c:v>0.39583333333333331</c:v>
                </c:pt>
                <c:pt idx="19">
                  <c:v>0.41666666666666669</c:v>
                </c:pt>
                <c:pt idx="20">
                  <c:v>0.4375</c:v>
                </c:pt>
                <c:pt idx="21">
                  <c:v>0.45833333333333331</c:v>
                </c:pt>
                <c:pt idx="22">
                  <c:v>0.47916666666666669</c:v>
                </c:pt>
                <c:pt idx="23">
                  <c:v>0.5</c:v>
                </c:pt>
                <c:pt idx="24">
                  <c:v>0.52083333333333337</c:v>
                </c:pt>
                <c:pt idx="25">
                  <c:v>0.54166666666666663</c:v>
                </c:pt>
                <c:pt idx="26">
                  <c:v>0.5625</c:v>
                </c:pt>
                <c:pt idx="27">
                  <c:v>0.58333333333333337</c:v>
                </c:pt>
                <c:pt idx="28">
                  <c:v>0.60416666666666663</c:v>
                </c:pt>
                <c:pt idx="29">
                  <c:v>0.625</c:v>
                </c:pt>
                <c:pt idx="30">
                  <c:v>0.64583333333333337</c:v>
                </c:pt>
                <c:pt idx="31">
                  <c:v>0.66666666666666663</c:v>
                </c:pt>
                <c:pt idx="32">
                  <c:v>0.6875</c:v>
                </c:pt>
                <c:pt idx="33">
                  <c:v>0.70833333333333337</c:v>
                </c:pt>
                <c:pt idx="34">
                  <c:v>0.72916666666666663</c:v>
                </c:pt>
                <c:pt idx="35">
                  <c:v>0.75</c:v>
                </c:pt>
                <c:pt idx="36">
                  <c:v>0.77083333333333337</c:v>
                </c:pt>
                <c:pt idx="37">
                  <c:v>0.79166666666666663</c:v>
                </c:pt>
                <c:pt idx="38">
                  <c:v>0.8125</c:v>
                </c:pt>
                <c:pt idx="39">
                  <c:v>0.83333333333333337</c:v>
                </c:pt>
                <c:pt idx="40">
                  <c:v>0.85416666666666663</c:v>
                </c:pt>
                <c:pt idx="41">
                  <c:v>0.875</c:v>
                </c:pt>
                <c:pt idx="42">
                  <c:v>0.89583333333333337</c:v>
                </c:pt>
                <c:pt idx="43">
                  <c:v>0.91666666666666663</c:v>
                </c:pt>
                <c:pt idx="44">
                  <c:v>0.9375</c:v>
                </c:pt>
                <c:pt idx="45">
                  <c:v>0.95833333333333337</c:v>
                </c:pt>
                <c:pt idx="46">
                  <c:v>0.97916666666666663</c:v>
                </c:pt>
                <c:pt idx="47">
                  <c:v>0</c:v>
                </c:pt>
              </c:numCache>
            </c:numRef>
          </c:cat>
          <c:val>
            <c:numRef>
              <c:f>'2017'!$BO$1090:$DJ$1090</c:f>
              <c:numCache>
                <c:formatCode>General</c:formatCode>
                <c:ptCount val="48"/>
                <c:pt idx="0">
                  <c:v>6</c:v>
                </c:pt>
                <c:pt idx="1">
                  <c:v>8</c:v>
                </c:pt>
                <c:pt idx="2">
                  <c:v>7</c:v>
                </c:pt>
                <c:pt idx="3">
                  <c:v>6</c:v>
                </c:pt>
                <c:pt idx="4">
                  <c:v>6</c:v>
                </c:pt>
                <c:pt idx="5">
                  <c:v>5</c:v>
                </c:pt>
                <c:pt idx="6">
                  <c:v>6</c:v>
                </c:pt>
                <c:pt idx="7">
                  <c:v>6</c:v>
                </c:pt>
                <c:pt idx="8">
                  <c:v>6</c:v>
                </c:pt>
                <c:pt idx="9">
                  <c:v>5</c:v>
                </c:pt>
                <c:pt idx="10">
                  <c:v>6</c:v>
                </c:pt>
                <c:pt idx="11">
                  <c:v>6</c:v>
                </c:pt>
                <c:pt idx="12">
                  <c:v>6</c:v>
                </c:pt>
                <c:pt idx="13">
                  <c:v>10</c:v>
                </c:pt>
                <c:pt idx="14">
                  <c:v>12</c:v>
                </c:pt>
                <c:pt idx="15">
                  <c:v>12</c:v>
                </c:pt>
                <c:pt idx="16">
                  <c:v>10</c:v>
                </c:pt>
                <c:pt idx="17">
                  <c:v>11</c:v>
                </c:pt>
                <c:pt idx="18">
                  <c:v>15</c:v>
                </c:pt>
                <c:pt idx="19">
                  <c:v>15</c:v>
                </c:pt>
                <c:pt idx="20">
                  <c:v>14</c:v>
                </c:pt>
                <c:pt idx="21">
                  <c:v>15</c:v>
                </c:pt>
                <c:pt idx="22">
                  <c:v>14</c:v>
                </c:pt>
                <c:pt idx="23">
                  <c:v>16</c:v>
                </c:pt>
                <c:pt idx="24">
                  <c:v>14</c:v>
                </c:pt>
                <c:pt idx="25">
                  <c:v>15</c:v>
                </c:pt>
                <c:pt idx="26">
                  <c:v>15</c:v>
                </c:pt>
                <c:pt idx="27">
                  <c:v>13</c:v>
                </c:pt>
                <c:pt idx="28">
                  <c:v>15</c:v>
                </c:pt>
                <c:pt idx="29">
                  <c:v>15</c:v>
                </c:pt>
                <c:pt idx="30">
                  <c:v>16</c:v>
                </c:pt>
                <c:pt idx="31">
                  <c:v>16</c:v>
                </c:pt>
                <c:pt idx="32">
                  <c:v>14</c:v>
                </c:pt>
                <c:pt idx="33">
                  <c:v>15</c:v>
                </c:pt>
                <c:pt idx="34">
                  <c:v>14</c:v>
                </c:pt>
                <c:pt idx="35">
                  <c:v>17</c:v>
                </c:pt>
                <c:pt idx="36">
                  <c:v>17</c:v>
                </c:pt>
                <c:pt idx="37">
                  <c:v>15</c:v>
                </c:pt>
                <c:pt idx="38">
                  <c:v>12</c:v>
                </c:pt>
                <c:pt idx="39">
                  <c:v>9</c:v>
                </c:pt>
                <c:pt idx="40">
                  <c:v>9</c:v>
                </c:pt>
                <c:pt idx="41">
                  <c:v>7</c:v>
                </c:pt>
                <c:pt idx="42">
                  <c:v>8</c:v>
                </c:pt>
                <c:pt idx="43">
                  <c:v>9</c:v>
                </c:pt>
                <c:pt idx="44">
                  <c:v>9</c:v>
                </c:pt>
                <c:pt idx="45">
                  <c:v>8</c:v>
                </c:pt>
                <c:pt idx="46">
                  <c:v>9</c:v>
                </c:pt>
                <c:pt idx="47">
                  <c:v>7</c:v>
                </c:pt>
              </c:numCache>
            </c:numRef>
          </c:val>
          <c:extLst>
            <c:ext xmlns:c16="http://schemas.microsoft.com/office/drawing/2014/chart" uri="{C3380CC4-5D6E-409C-BE32-E72D297353CC}">
              <c16:uniqueId val="{00000018-FC54-7A4C-8BC3-493020268C20}"/>
            </c:ext>
          </c:extLst>
        </c:ser>
        <c:ser>
          <c:idx val="25"/>
          <c:order val="25"/>
          <c:tx>
            <c:strRef>
              <c:f>'2017'!$BN$1091</c:f>
              <c:strCache>
                <c:ptCount val="1"/>
                <c:pt idx="0">
                  <c:v>26-Dec-17</c:v>
                </c:pt>
              </c:strCache>
            </c:strRef>
          </c:tx>
          <c:spPr>
            <a:solidFill>
              <a:schemeClr val="accent2">
                <a:lumMod val="60000"/>
                <a:lumOff val="40000"/>
              </a:schemeClr>
            </a:solidFill>
            <a:ln>
              <a:noFill/>
            </a:ln>
            <a:effectLst/>
          </c:spPr>
          <c:invertIfNegative val="0"/>
          <c:cat>
            <c:numRef>
              <c:f>'2017'!$BO$1065:$DJ$1065</c:f>
              <c:numCache>
                <c:formatCode>h:mm</c:formatCode>
                <c:ptCount val="48"/>
                <c:pt idx="0">
                  <c:v>2.0833333333333332E-2</c:v>
                </c:pt>
                <c:pt idx="1">
                  <c:v>4.1666666666666664E-2</c:v>
                </c:pt>
                <c:pt idx="2">
                  <c:v>6.25E-2</c:v>
                </c:pt>
                <c:pt idx="3">
                  <c:v>8.3333333333333329E-2</c:v>
                </c:pt>
                <c:pt idx="4">
                  <c:v>0.10416666666666667</c:v>
                </c:pt>
                <c:pt idx="5">
                  <c:v>0.125</c:v>
                </c:pt>
                <c:pt idx="6">
                  <c:v>0.14583333333333334</c:v>
                </c:pt>
                <c:pt idx="7">
                  <c:v>0.16666666666666666</c:v>
                </c:pt>
                <c:pt idx="8">
                  <c:v>0.1875</c:v>
                </c:pt>
                <c:pt idx="9">
                  <c:v>0.20833333333333334</c:v>
                </c:pt>
                <c:pt idx="10">
                  <c:v>0.22916666666666666</c:v>
                </c:pt>
                <c:pt idx="11">
                  <c:v>0.25</c:v>
                </c:pt>
                <c:pt idx="12">
                  <c:v>0.27083333333333331</c:v>
                </c:pt>
                <c:pt idx="13">
                  <c:v>0.29166666666666669</c:v>
                </c:pt>
                <c:pt idx="14">
                  <c:v>0.3125</c:v>
                </c:pt>
                <c:pt idx="15">
                  <c:v>0.33333333333333331</c:v>
                </c:pt>
                <c:pt idx="16">
                  <c:v>0.35416666666666669</c:v>
                </c:pt>
                <c:pt idx="17">
                  <c:v>0.375</c:v>
                </c:pt>
                <c:pt idx="18">
                  <c:v>0.39583333333333331</c:v>
                </c:pt>
                <c:pt idx="19">
                  <c:v>0.41666666666666669</c:v>
                </c:pt>
                <c:pt idx="20">
                  <c:v>0.4375</c:v>
                </c:pt>
                <c:pt idx="21">
                  <c:v>0.45833333333333331</c:v>
                </c:pt>
                <c:pt idx="22">
                  <c:v>0.47916666666666669</c:v>
                </c:pt>
                <c:pt idx="23">
                  <c:v>0.5</c:v>
                </c:pt>
                <c:pt idx="24">
                  <c:v>0.52083333333333337</c:v>
                </c:pt>
                <c:pt idx="25">
                  <c:v>0.54166666666666663</c:v>
                </c:pt>
                <c:pt idx="26">
                  <c:v>0.5625</c:v>
                </c:pt>
                <c:pt idx="27">
                  <c:v>0.58333333333333337</c:v>
                </c:pt>
                <c:pt idx="28">
                  <c:v>0.60416666666666663</c:v>
                </c:pt>
                <c:pt idx="29">
                  <c:v>0.625</c:v>
                </c:pt>
                <c:pt idx="30">
                  <c:v>0.64583333333333337</c:v>
                </c:pt>
                <c:pt idx="31">
                  <c:v>0.66666666666666663</c:v>
                </c:pt>
                <c:pt idx="32">
                  <c:v>0.6875</c:v>
                </c:pt>
                <c:pt idx="33">
                  <c:v>0.70833333333333337</c:v>
                </c:pt>
                <c:pt idx="34">
                  <c:v>0.72916666666666663</c:v>
                </c:pt>
                <c:pt idx="35">
                  <c:v>0.75</c:v>
                </c:pt>
                <c:pt idx="36">
                  <c:v>0.77083333333333337</c:v>
                </c:pt>
                <c:pt idx="37">
                  <c:v>0.79166666666666663</c:v>
                </c:pt>
                <c:pt idx="38">
                  <c:v>0.8125</c:v>
                </c:pt>
                <c:pt idx="39">
                  <c:v>0.83333333333333337</c:v>
                </c:pt>
                <c:pt idx="40">
                  <c:v>0.85416666666666663</c:v>
                </c:pt>
                <c:pt idx="41">
                  <c:v>0.875</c:v>
                </c:pt>
                <c:pt idx="42">
                  <c:v>0.89583333333333337</c:v>
                </c:pt>
                <c:pt idx="43">
                  <c:v>0.91666666666666663</c:v>
                </c:pt>
                <c:pt idx="44">
                  <c:v>0.9375</c:v>
                </c:pt>
                <c:pt idx="45">
                  <c:v>0.95833333333333337</c:v>
                </c:pt>
                <c:pt idx="46">
                  <c:v>0.97916666666666663</c:v>
                </c:pt>
                <c:pt idx="47">
                  <c:v>0</c:v>
                </c:pt>
              </c:numCache>
            </c:numRef>
          </c:cat>
          <c:val>
            <c:numRef>
              <c:f>'2017'!$BO$1091:$DJ$1091</c:f>
              <c:numCache>
                <c:formatCode>General</c:formatCode>
                <c:ptCount val="48"/>
                <c:pt idx="0">
                  <c:v>7</c:v>
                </c:pt>
                <c:pt idx="1">
                  <c:v>9</c:v>
                </c:pt>
                <c:pt idx="2">
                  <c:v>8</c:v>
                </c:pt>
                <c:pt idx="3">
                  <c:v>7</c:v>
                </c:pt>
                <c:pt idx="4">
                  <c:v>7</c:v>
                </c:pt>
                <c:pt idx="5">
                  <c:v>5</c:v>
                </c:pt>
                <c:pt idx="6">
                  <c:v>6</c:v>
                </c:pt>
                <c:pt idx="7">
                  <c:v>9</c:v>
                </c:pt>
                <c:pt idx="8">
                  <c:v>7</c:v>
                </c:pt>
                <c:pt idx="9">
                  <c:v>6</c:v>
                </c:pt>
                <c:pt idx="10">
                  <c:v>7</c:v>
                </c:pt>
                <c:pt idx="11">
                  <c:v>7</c:v>
                </c:pt>
                <c:pt idx="12">
                  <c:v>7</c:v>
                </c:pt>
                <c:pt idx="13">
                  <c:v>10</c:v>
                </c:pt>
                <c:pt idx="14">
                  <c:v>11</c:v>
                </c:pt>
                <c:pt idx="15">
                  <c:v>9</c:v>
                </c:pt>
                <c:pt idx="16">
                  <c:v>10</c:v>
                </c:pt>
                <c:pt idx="17">
                  <c:v>11</c:v>
                </c:pt>
                <c:pt idx="18">
                  <c:v>11.5</c:v>
                </c:pt>
                <c:pt idx="19">
                  <c:v>11.5</c:v>
                </c:pt>
                <c:pt idx="20">
                  <c:v>16</c:v>
                </c:pt>
                <c:pt idx="21">
                  <c:v>13</c:v>
                </c:pt>
                <c:pt idx="22">
                  <c:v>14</c:v>
                </c:pt>
                <c:pt idx="23">
                  <c:v>15</c:v>
                </c:pt>
                <c:pt idx="24">
                  <c:v>15</c:v>
                </c:pt>
                <c:pt idx="25">
                  <c:v>13</c:v>
                </c:pt>
                <c:pt idx="26">
                  <c:v>15</c:v>
                </c:pt>
                <c:pt idx="27">
                  <c:v>13</c:v>
                </c:pt>
                <c:pt idx="28">
                  <c:v>15</c:v>
                </c:pt>
                <c:pt idx="29">
                  <c:v>12</c:v>
                </c:pt>
                <c:pt idx="30">
                  <c:v>13</c:v>
                </c:pt>
                <c:pt idx="31">
                  <c:v>13</c:v>
                </c:pt>
                <c:pt idx="32">
                  <c:v>12</c:v>
                </c:pt>
                <c:pt idx="33">
                  <c:v>13</c:v>
                </c:pt>
                <c:pt idx="34">
                  <c:v>11</c:v>
                </c:pt>
                <c:pt idx="35">
                  <c:v>9</c:v>
                </c:pt>
                <c:pt idx="36">
                  <c:v>10</c:v>
                </c:pt>
                <c:pt idx="37">
                  <c:v>8</c:v>
                </c:pt>
                <c:pt idx="38">
                  <c:v>9</c:v>
                </c:pt>
                <c:pt idx="39">
                  <c:v>9</c:v>
                </c:pt>
                <c:pt idx="40">
                  <c:v>8</c:v>
                </c:pt>
                <c:pt idx="41">
                  <c:v>9</c:v>
                </c:pt>
                <c:pt idx="42">
                  <c:v>7</c:v>
                </c:pt>
                <c:pt idx="43">
                  <c:v>9.5</c:v>
                </c:pt>
                <c:pt idx="44">
                  <c:v>9.5</c:v>
                </c:pt>
                <c:pt idx="45">
                  <c:v>7</c:v>
                </c:pt>
                <c:pt idx="46">
                  <c:v>9</c:v>
                </c:pt>
                <c:pt idx="47">
                  <c:v>6</c:v>
                </c:pt>
              </c:numCache>
            </c:numRef>
          </c:val>
          <c:extLst>
            <c:ext xmlns:c16="http://schemas.microsoft.com/office/drawing/2014/chart" uri="{C3380CC4-5D6E-409C-BE32-E72D297353CC}">
              <c16:uniqueId val="{00000019-FC54-7A4C-8BC3-493020268C20}"/>
            </c:ext>
          </c:extLst>
        </c:ser>
        <c:ser>
          <c:idx val="26"/>
          <c:order val="26"/>
          <c:tx>
            <c:strRef>
              <c:f>'2017'!$BN$1092</c:f>
              <c:strCache>
                <c:ptCount val="1"/>
                <c:pt idx="0">
                  <c:v>27-Dec-17</c:v>
                </c:pt>
              </c:strCache>
            </c:strRef>
          </c:tx>
          <c:spPr>
            <a:solidFill>
              <a:schemeClr val="accent3">
                <a:lumMod val="60000"/>
                <a:lumOff val="40000"/>
              </a:schemeClr>
            </a:solidFill>
            <a:ln>
              <a:noFill/>
            </a:ln>
            <a:effectLst/>
          </c:spPr>
          <c:invertIfNegative val="0"/>
          <c:cat>
            <c:numRef>
              <c:f>'2017'!$BO$1065:$DJ$1065</c:f>
              <c:numCache>
                <c:formatCode>h:mm</c:formatCode>
                <c:ptCount val="48"/>
                <c:pt idx="0">
                  <c:v>2.0833333333333332E-2</c:v>
                </c:pt>
                <c:pt idx="1">
                  <c:v>4.1666666666666664E-2</c:v>
                </c:pt>
                <c:pt idx="2">
                  <c:v>6.25E-2</c:v>
                </c:pt>
                <c:pt idx="3">
                  <c:v>8.3333333333333329E-2</c:v>
                </c:pt>
                <c:pt idx="4">
                  <c:v>0.10416666666666667</c:v>
                </c:pt>
                <c:pt idx="5">
                  <c:v>0.125</c:v>
                </c:pt>
                <c:pt idx="6">
                  <c:v>0.14583333333333334</c:v>
                </c:pt>
                <c:pt idx="7">
                  <c:v>0.16666666666666666</c:v>
                </c:pt>
                <c:pt idx="8">
                  <c:v>0.1875</c:v>
                </c:pt>
                <c:pt idx="9">
                  <c:v>0.20833333333333334</c:v>
                </c:pt>
                <c:pt idx="10">
                  <c:v>0.22916666666666666</c:v>
                </c:pt>
                <c:pt idx="11">
                  <c:v>0.25</c:v>
                </c:pt>
                <c:pt idx="12">
                  <c:v>0.27083333333333331</c:v>
                </c:pt>
                <c:pt idx="13">
                  <c:v>0.29166666666666669</c:v>
                </c:pt>
                <c:pt idx="14">
                  <c:v>0.3125</c:v>
                </c:pt>
                <c:pt idx="15">
                  <c:v>0.33333333333333331</c:v>
                </c:pt>
                <c:pt idx="16">
                  <c:v>0.35416666666666669</c:v>
                </c:pt>
                <c:pt idx="17">
                  <c:v>0.375</c:v>
                </c:pt>
                <c:pt idx="18">
                  <c:v>0.39583333333333331</c:v>
                </c:pt>
                <c:pt idx="19">
                  <c:v>0.41666666666666669</c:v>
                </c:pt>
                <c:pt idx="20">
                  <c:v>0.4375</c:v>
                </c:pt>
                <c:pt idx="21">
                  <c:v>0.45833333333333331</c:v>
                </c:pt>
                <c:pt idx="22">
                  <c:v>0.47916666666666669</c:v>
                </c:pt>
                <c:pt idx="23">
                  <c:v>0.5</c:v>
                </c:pt>
                <c:pt idx="24">
                  <c:v>0.52083333333333337</c:v>
                </c:pt>
                <c:pt idx="25">
                  <c:v>0.54166666666666663</c:v>
                </c:pt>
                <c:pt idx="26">
                  <c:v>0.5625</c:v>
                </c:pt>
                <c:pt idx="27">
                  <c:v>0.58333333333333337</c:v>
                </c:pt>
                <c:pt idx="28">
                  <c:v>0.60416666666666663</c:v>
                </c:pt>
                <c:pt idx="29">
                  <c:v>0.625</c:v>
                </c:pt>
                <c:pt idx="30">
                  <c:v>0.64583333333333337</c:v>
                </c:pt>
                <c:pt idx="31">
                  <c:v>0.66666666666666663</c:v>
                </c:pt>
                <c:pt idx="32">
                  <c:v>0.6875</c:v>
                </c:pt>
                <c:pt idx="33">
                  <c:v>0.70833333333333337</c:v>
                </c:pt>
                <c:pt idx="34">
                  <c:v>0.72916666666666663</c:v>
                </c:pt>
                <c:pt idx="35">
                  <c:v>0.75</c:v>
                </c:pt>
                <c:pt idx="36">
                  <c:v>0.77083333333333337</c:v>
                </c:pt>
                <c:pt idx="37">
                  <c:v>0.79166666666666663</c:v>
                </c:pt>
                <c:pt idx="38">
                  <c:v>0.8125</c:v>
                </c:pt>
                <c:pt idx="39">
                  <c:v>0.83333333333333337</c:v>
                </c:pt>
                <c:pt idx="40">
                  <c:v>0.85416666666666663</c:v>
                </c:pt>
                <c:pt idx="41">
                  <c:v>0.875</c:v>
                </c:pt>
                <c:pt idx="42">
                  <c:v>0.89583333333333337</c:v>
                </c:pt>
                <c:pt idx="43">
                  <c:v>0.91666666666666663</c:v>
                </c:pt>
                <c:pt idx="44">
                  <c:v>0.9375</c:v>
                </c:pt>
                <c:pt idx="45">
                  <c:v>0.95833333333333337</c:v>
                </c:pt>
                <c:pt idx="46">
                  <c:v>0.97916666666666663</c:v>
                </c:pt>
                <c:pt idx="47">
                  <c:v>0</c:v>
                </c:pt>
              </c:numCache>
            </c:numRef>
          </c:cat>
          <c:val>
            <c:numRef>
              <c:f>'2017'!$BO$1092:$DJ$1092</c:f>
              <c:numCache>
                <c:formatCode>General</c:formatCode>
                <c:ptCount val="48"/>
                <c:pt idx="0">
                  <c:v>6</c:v>
                </c:pt>
                <c:pt idx="1">
                  <c:v>7</c:v>
                </c:pt>
                <c:pt idx="2">
                  <c:v>8</c:v>
                </c:pt>
                <c:pt idx="3">
                  <c:v>5</c:v>
                </c:pt>
                <c:pt idx="4">
                  <c:v>7</c:v>
                </c:pt>
                <c:pt idx="5">
                  <c:v>6</c:v>
                </c:pt>
                <c:pt idx="6">
                  <c:v>6</c:v>
                </c:pt>
                <c:pt idx="7">
                  <c:v>5</c:v>
                </c:pt>
                <c:pt idx="8">
                  <c:v>6</c:v>
                </c:pt>
                <c:pt idx="9">
                  <c:v>6</c:v>
                </c:pt>
                <c:pt idx="10">
                  <c:v>6</c:v>
                </c:pt>
                <c:pt idx="11">
                  <c:v>6</c:v>
                </c:pt>
                <c:pt idx="12">
                  <c:v>8</c:v>
                </c:pt>
                <c:pt idx="13">
                  <c:v>10</c:v>
                </c:pt>
                <c:pt idx="14">
                  <c:v>12</c:v>
                </c:pt>
                <c:pt idx="15">
                  <c:v>13</c:v>
                </c:pt>
                <c:pt idx="16">
                  <c:v>13</c:v>
                </c:pt>
                <c:pt idx="17">
                  <c:v>10</c:v>
                </c:pt>
                <c:pt idx="18">
                  <c:v>11</c:v>
                </c:pt>
                <c:pt idx="19">
                  <c:v>10</c:v>
                </c:pt>
                <c:pt idx="20">
                  <c:v>10</c:v>
                </c:pt>
                <c:pt idx="21">
                  <c:v>12</c:v>
                </c:pt>
                <c:pt idx="22">
                  <c:v>12</c:v>
                </c:pt>
                <c:pt idx="23">
                  <c:v>11</c:v>
                </c:pt>
                <c:pt idx="24">
                  <c:v>12</c:v>
                </c:pt>
                <c:pt idx="25">
                  <c:v>12</c:v>
                </c:pt>
                <c:pt idx="26">
                  <c:v>12</c:v>
                </c:pt>
                <c:pt idx="27">
                  <c:v>13</c:v>
                </c:pt>
                <c:pt idx="28">
                  <c:v>13</c:v>
                </c:pt>
                <c:pt idx="29">
                  <c:v>13</c:v>
                </c:pt>
                <c:pt idx="30">
                  <c:v>15</c:v>
                </c:pt>
                <c:pt idx="31">
                  <c:v>14</c:v>
                </c:pt>
                <c:pt idx="32">
                  <c:v>11</c:v>
                </c:pt>
                <c:pt idx="33">
                  <c:v>13</c:v>
                </c:pt>
                <c:pt idx="34">
                  <c:v>13</c:v>
                </c:pt>
                <c:pt idx="35">
                  <c:v>14</c:v>
                </c:pt>
                <c:pt idx="36">
                  <c:v>13</c:v>
                </c:pt>
                <c:pt idx="37">
                  <c:v>11</c:v>
                </c:pt>
                <c:pt idx="38">
                  <c:v>10</c:v>
                </c:pt>
                <c:pt idx="39">
                  <c:v>9</c:v>
                </c:pt>
                <c:pt idx="40">
                  <c:v>6</c:v>
                </c:pt>
                <c:pt idx="41">
                  <c:v>7</c:v>
                </c:pt>
                <c:pt idx="42">
                  <c:v>9</c:v>
                </c:pt>
                <c:pt idx="43">
                  <c:v>9</c:v>
                </c:pt>
                <c:pt idx="44">
                  <c:v>6</c:v>
                </c:pt>
                <c:pt idx="45">
                  <c:v>7</c:v>
                </c:pt>
                <c:pt idx="46">
                  <c:v>8</c:v>
                </c:pt>
                <c:pt idx="47">
                  <c:v>7</c:v>
                </c:pt>
              </c:numCache>
            </c:numRef>
          </c:val>
          <c:extLst>
            <c:ext xmlns:c16="http://schemas.microsoft.com/office/drawing/2014/chart" uri="{C3380CC4-5D6E-409C-BE32-E72D297353CC}">
              <c16:uniqueId val="{0000001A-FC54-7A4C-8BC3-493020268C20}"/>
            </c:ext>
          </c:extLst>
        </c:ser>
        <c:ser>
          <c:idx val="27"/>
          <c:order val="27"/>
          <c:tx>
            <c:strRef>
              <c:f>'2017'!$BN$1093</c:f>
              <c:strCache>
                <c:ptCount val="1"/>
                <c:pt idx="0">
                  <c:v>28-Dec-17</c:v>
                </c:pt>
              </c:strCache>
            </c:strRef>
          </c:tx>
          <c:spPr>
            <a:solidFill>
              <a:schemeClr val="accent4">
                <a:lumMod val="60000"/>
                <a:lumOff val="40000"/>
              </a:schemeClr>
            </a:solidFill>
            <a:ln>
              <a:noFill/>
            </a:ln>
            <a:effectLst/>
          </c:spPr>
          <c:invertIfNegative val="0"/>
          <c:cat>
            <c:numRef>
              <c:f>'2017'!$BO$1065:$DJ$1065</c:f>
              <c:numCache>
                <c:formatCode>h:mm</c:formatCode>
                <c:ptCount val="48"/>
                <c:pt idx="0">
                  <c:v>2.0833333333333332E-2</c:v>
                </c:pt>
                <c:pt idx="1">
                  <c:v>4.1666666666666664E-2</c:v>
                </c:pt>
                <c:pt idx="2">
                  <c:v>6.25E-2</c:v>
                </c:pt>
                <c:pt idx="3">
                  <c:v>8.3333333333333329E-2</c:v>
                </c:pt>
                <c:pt idx="4">
                  <c:v>0.10416666666666667</c:v>
                </c:pt>
                <c:pt idx="5">
                  <c:v>0.125</c:v>
                </c:pt>
                <c:pt idx="6">
                  <c:v>0.14583333333333334</c:v>
                </c:pt>
                <c:pt idx="7">
                  <c:v>0.16666666666666666</c:v>
                </c:pt>
                <c:pt idx="8">
                  <c:v>0.1875</c:v>
                </c:pt>
                <c:pt idx="9">
                  <c:v>0.20833333333333334</c:v>
                </c:pt>
                <c:pt idx="10">
                  <c:v>0.22916666666666666</c:v>
                </c:pt>
                <c:pt idx="11">
                  <c:v>0.25</c:v>
                </c:pt>
                <c:pt idx="12">
                  <c:v>0.27083333333333331</c:v>
                </c:pt>
                <c:pt idx="13">
                  <c:v>0.29166666666666669</c:v>
                </c:pt>
                <c:pt idx="14">
                  <c:v>0.3125</c:v>
                </c:pt>
                <c:pt idx="15">
                  <c:v>0.33333333333333331</c:v>
                </c:pt>
                <c:pt idx="16">
                  <c:v>0.35416666666666669</c:v>
                </c:pt>
                <c:pt idx="17">
                  <c:v>0.375</c:v>
                </c:pt>
                <c:pt idx="18">
                  <c:v>0.39583333333333331</c:v>
                </c:pt>
                <c:pt idx="19">
                  <c:v>0.41666666666666669</c:v>
                </c:pt>
                <c:pt idx="20">
                  <c:v>0.4375</c:v>
                </c:pt>
                <c:pt idx="21">
                  <c:v>0.45833333333333331</c:v>
                </c:pt>
                <c:pt idx="22">
                  <c:v>0.47916666666666669</c:v>
                </c:pt>
                <c:pt idx="23">
                  <c:v>0.5</c:v>
                </c:pt>
                <c:pt idx="24">
                  <c:v>0.52083333333333337</c:v>
                </c:pt>
                <c:pt idx="25">
                  <c:v>0.54166666666666663</c:v>
                </c:pt>
                <c:pt idx="26">
                  <c:v>0.5625</c:v>
                </c:pt>
                <c:pt idx="27">
                  <c:v>0.58333333333333337</c:v>
                </c:pt>
                <c:pt idx="28">
                  <c:v>0.60416666666666663</c:v>
                </c:pt>
                <c:pt idx="29">
                  <c:v>0.625</c:v>
                </c:pt>
                <c:pt idx="30">
                  <c:v>0.64583333333333337</c:v>
                </c:pt>
                <c:pt idx="31">
                  <c:v>0.66666666666666663</c:v>
                </c:pt>
                <c:pt idx="32">
                  <c:v>0.6875</c:v>
                </c:pt>
                <c:pt idx="33">
                  <c:v>0.70833333333333337</c:v>
                </c:pt>
                <c:pt idx="34">
                  <c:v>0.72916666666666663</c:v>
                </c:pt>
                <c:pt idx="35">
                  <c:v>0.75</c:v>
                </c:pt>
                <c:pt idx="36">
                  <c:v>0.77083333333333337</c:v>
                </c:pt>
                <c:pt idx="37">
                  <c:v>0.79166666666666663</c:v>
                </c:pt>
                <c:pt idx="38">
                  <c:v>0.8125</c:v>
                </c:pt>
                <c:pt idx="39">
                  <c:v>0.83333333333333337</c:v>
                </c:pt>
                <c:pt idx="40">
                  <c:v>0.85416666666666663</c:v>
                </c:pt>
                <c:pt idx="41">
                  <c:v>0.875</c:v>
                </c:pt>
                <c:pt idx="42">
                  <c:v>0.89583333333333337</c:v>
                </c:pt>
                <c:pt idx="43">
                  <c:v>0.91666666666666663</c:v>
                </c:pt>
                <c:pt idx="44">
                  <c:v>0.9375</c:v>
                </c:pt>
                <c:pt idx="45">
                  <c:v>0.95833333333333337</c:v>
                </c:pt>
                <c:pt idx="46">
                  <c:v>0.97916666666666663</c:v>
                </c:pt>
                <c:pt idx="47">
                  <c:v>0</c:v>
                </c:pt>
              </c:numCache>
            </c:numRef>
          </c:cat>
          <c:val>
            <c:numRef>
              <c:f>'2017'!$BO$1093:$DJ$1093</c:f>
              <c:numCache>
                <c:formatCode>General</c:formatCode>
                <c:ptCount val="48"/>
                <c:pt idx="0">
                  <c:v>6</c:v>
                </c:pt>
                <c:pt idx="1">
                  <c:v>6</c:v>
                </c:pt>
                <c:pt idx="2">
                  <c:v>6</c:v>
                </c:pt>
                <c:pt idx="3">
                  <c:v>6</c:v>
                </c:pt>
                <c:pt idx="4">
                  <c:v>5</c:v>
                </c:pt>
                <c:pt idx="5">
                  <c:v>6</c:v>
                </c:pt>
                <c:pt idx="6">
                  <c:v>5</c:v>
                </c:pt>
                <c:pt idx="7">
                  <c:v>6</c:v>
                </c:pt>
                <c:pt idx="8">
                  <c:v>5</c:v>
                </c:pt>
                <c:pt idx="9">
                  <c:v>6</c:v>
                </c:pt>
                <c:pt idx="10">
                  <c:v>6</c:v>
                </c:pt>
                <c:pt idx="11">
                  <c:v>5</c:v>
                </c:pt>
                <c:pt idx="12">
                  <c:v>8</c:v>
                </c:pt>
                <c:pt idx="13">
                  <c:v>10</c:v>
                </c:pt>
                <c:pt idx="14">
                  <c:v>11</c:v>
                </c:pt>
                <c:pt idx="15">
                  <c:v>11</c:v>
                </c:pt>
                <c:pt idx="16">
                  <c:v>12</c:v>
                </c:pt>
                <c:pt idx="17">
                  <c:v>11</c:v>
                </c:pt>
                <c:pt idx="18">
                  <c:v>11</c:v>
                </c:pt>
                <c:pt idx="19">
                  <c:v>11</c:v>
                </c:pt>
                <c:pt idx="20">
                  <c:v>12</c:v>
                </c:pt>
                <c:pt idx="21">
                  <c:v>11</c:v>
                </c:pt>
                <c:pt idx="22">
                  <c:v>11</c:v>
                </c:pt>
                <c:pt idx="23">
                  <c:v>14</c:v>
                </c:pt>
                <c:pt idx="24">
                  <c:v>13</c:v>
                </c:pt>
                <c:pt idx="25">
                  <c:v>14</c:v>
                </c:pt>
                <c:pt idx="26">
                  <c:v>13</c:v>
                </c:pt>
                <c:pt idx="27">
                  <c:v>12</c:v>
                </c:pt>
                <c:pt idx="28">
                  <c:v>13</c:v>
                </c:pt>
                <c:pt idx="29">
                  <c:v>12</c:v>
                </c:pt>
                <c:pt idx="30">
                  <c:v>14</c:v>
                </c:pt>
                <c:pt idx="31">
                  <c:v>13.5</c:v>
                </c:pt>
                <c:pt idx="32">
                  <c:v>13.5</c:v>
                </c:pt>
                <c:pt idx="33">
                  <c:v>13</c:v>
                </c:pt>
                <c:pt idx="34">
                  <c:v>15</c:v>
                </c:pt>
                <c:pt idx="35">
                  <c:v>16</c:v>
                </c:pt>
                <c:pt idx="36">
                  <c:v>17</c:v>
                </c:pt>
                <c:pt idx="37">
                  <c:v>13</c:v>
                </c:pt>
                <c:pt idx="38">
                  <c:v>12</c:v>
                </c:pt>
                <c:pt idx="39">
                  <c:v>7</c:v>
                </c:pt>
                <c:pt idx="40">
                  <c:v>8</c:v>
                </c:pt>
                <c:pt idx="41">
                  <c:v>9</c:v>
                </c:pt>
                <c:pt idx="42">
                  <c:v>8</c:v>
                </c:pt>
                <c:pt idx="43">
                  <c:v>8.5</c:v>
                </c:pt>
                <c:pt idx="44">
                  <c:v>8.5</c:v>
                </c:pt>
                <c:pt idx="45">
                  <c:v>7</c:v>
                </c:pt>
                <c:pt idx="46">
                  <c:v>7</c:v>
                </c:pt>
                <c:pt idx="47">
                  <c:v>7</c:v>
                </c:pt>
              </c:numCache>
            </c:numRef>
          </c:val>
          <c:extLst>
            <c:ext xmlns:c16="http://schemas.microsoft.com/office/drawing/2014/chart" uri="{C3380CC4-5D6E-409C-BE32-E72D297353CC}">
              <c16:uniqueId val="{0000001B-FC54-7A4C-8BC3-493020268C20}"/>
            </c:ext>
          </c:extLst>
        </c:ser>
        <c:ser>
          <c:idx val="28"/>
          <c:order val="28"/>
          <c:tx>
            <c:strRef>
              <c:f>'2017'!$BN$1094</c:f>
              <c:strCache>
                <c:ptCount val="1"/>
                <c:pt idx="0">
                  <c:v>29-Dec-17</c:v>
                </c:pt>
              </c:strCache>
            </c:strRef>
          </c:tx>
          <c:spPr>
            <a:solidFill>
              <a:schemeClr val="accent5">
                <a:lumMod val="60000"/>
                <a:lumOff val="40000"/>
              </a:schemeClr>
            </a:solidFill>
            <a:ln>
              <a:noFill/>
            </a:ln>
            <a:effectLst/>
          </c:spPr>
          <c:invertIfNegative val="0"/>
          <c:cat>
            <c:numRef>
              <c:f>'2017'!$BO$1065:$DJ$1065</c:f>
              <c:numCache>
                <c:formatCode>h:mm</c:formatCode>
                <c:ptCount val="48"/>
                <c:pt idx="0">
                  <c:v>2.0833333333333332E-2</c:v>
                </c:pt>
                <c:pt idx="1">
                  <c:v>4.1666666666666664E-2</c:v>
                </c:pt>
                <c:pt idx="2">
                  <c:v>6.25E-2</c:v>
                </c:pt>
                <c:pt idx="3">
                  <c:v>8.3333333333333329E-2</c:v>
                </c:pt>
                <c:pt idx="4">
                  <c:v>0.10416666666666667</c:v>
                </c:pt>
                <c:pt idx="5">
                  <c:v>0.125</c:v>
                </c:pt>
                <c:pt idx="6">
                  <c:v>0.14583333333333334</c:v>
                </c:pt>
                <c:pt idx="7">
                  <c:v>0.16666666666666666</c:v>
                </c:pt>
                <c:pt idx="8">
                  <c:v>0.1875</c:v>
                </c:pt>
                <c:pt idx="9">
                  <c:v>0.20833333333333334</c:v>
                </c:pt>
                <c:pt idx="10">
                  <c:v>0.22916666666666666</c:v>
                </c:pt>
                <c:pt idx="11">
                  <c:v>0.25</c:v>
                </c:pt>
                <c:pt idx="12">
                  <c:v>0.27083333333333331</c:v>
                </c:pt>
                <c:pt idx="13">
                  <c:v>0.29166666666666669</c:v>
                </c:pt>
                <c:pt idx="14">
                  <c:v>0.3125</c:v>
                </c:pt>
                <c:pt idx="15">
                  <c:v>0.33333333333333331</c:v>
                </c:pt>
                <c:pt idx="16">
                  <c:v>0.35416666666666669</c:v>
                </c:pt>
                <c:pt idx="17">
                  <c:v>0.375</c:v>
                </c:pt>
                <c:pt idx="18">
                  <c:v>0.39583333333333331</c:v>
                </c:pt>
                <c:pt idx="19">
                  <c:v>0.41666666666666669</c:v>
                </c:pt>
                <c:pt idx="20">
                  <c:v>0.4375</c:v>
                </c:pt>
                <c:pt idx="21">
                  <c:v>0.45833333333333331</c:v>
                </c:pt>
                <c:pt idx="22">
                  <c:v>0.47916666666666669</c:v>
                </c:pt>
                <c:pt idx="23">
                  <c:v>0.5</c:v>
                </c:pt>
                <c:pt idx="24">
                  <c:v>0.52083333333333337</c:v>
                </c:pt>
                <c:pt idx="25">
                  <c:v>0.54166666666666663</c:v>
                </c:pt>
                <c:pt idx="26">
                  <c:v>0.5625</c:v>
                </c:pt>
                <c:pt idx="27">
                  <c:v>0.58333333333333337</c:v>
                </c:pt>
                <c:pt idx="28">
                  <c:v>0.60416666666666663</c:v>
                </c:pt>
                <c:pt idx="29">
                  <c:v>0.625</c:v>
                </c:pt>
                <c:pt idx="30">
                  <c:v>0.64583333333333337</c:v>
                </c:pt>
                <c:pt idx="31">
                  <c:v>0.66666666666666663</c:v>
                </c:pt>
                <c:pt idx="32">
                  <c:v>0.6875</c:v>
                </c:pt>
                <c:pt idx="33">
                  <c:v>0.70833333333333337</c:v>
                </c:pt>
                <c:pt idx="34">
                  <c:v>0.72916666666666663</c:v>
                </c:pt>
                <c:pt idx="35">
                  <c:v>0.75</c:v>
                </c:pt>
                <c:pt idx="36">
                  <c:v>0.77083333333333337</c:v>
                </c:pt>
                <c:pt idx="37">
                  <c:v>0.79166666666666663</c:v>
                </c:pt>
                <c:pt idx="38">
                  <c:v>0.8125</c:v>
                </c:pt>
                <c:pt idx="39">
                  <c:v>0.83333333333333337</c:v>
                </c:pt>
                <c:pt idx="40">
                  <c:v>0.85416666666666663</c:v>
                </c:pt>
                <c:pt idx="41">
                  <c:v>0.875</c:v>
                </c:pt>
                <c:pt idx="42">
                  <c:v>0.89583333333333337</c:v>
                </c:pt>
                <c:pt idx="43">
                  <c:v>0.91666666666666663</c:v>
                </c:pt>
                <c:pt idx="44">
                  <c:v>0.9375</c:v>
                </c:pt>
                <c:pt idx="45">
                  <c:v>0.95833333333333337</c:v>
                </c:pt>
                <c:pt idx="46">
                  <c:v>0.97916666666666663</c:v>
                </c:pt>
                <c:pt idx="47">
                  <c:v>0</c:v>
                </c:pt>
              </c:numCache>
            </c:numRef>
          </c:cat>
          <c:val>
            <c:numRef>
              <c:f>'2017'!$BO$1094:$DJ$1094</c:f>
              <c:numCache>
                <c:formatCode>General</c:formatCode>
                <c:ptCount val="48"/>
                <c:pt idx="0">
                  <c:v>7</c:v>
                </c:pt>
                <c:pt idx="1">
                  <c:v>7</c:v>
                </c:pt>
                <c:pt idx="2">
                  <c:v>7</c:v>
                </c:pt>
                <c:pt idx="3">
                  <c:v>6</c:v>
                </c:pt>
                <c:pt idx="4">
                  <c:v>6</c:v>
                </c:pt>
                <c:pt idx="5">
                  <c:v>5</c:v>
                </c:pt>
                <c:pt idx="6">
                  <c:v>6</c:v>
                </c:pt>
                <c:pt idx="7">
                  <c:v>5</c:v>
                </c:pt>
                <c:pt idx="8">
                  <c:v>6</c:v>
                </c:pt>
                <c:pt idx="9">
                  <c:v>5</c:v>
                </c:pt>
                <c:pt idx="10">
                  <c:v>5</c:v>
                </c:pt>
                <c:pt idx="11">
                  <c:v>6</c:v>
                </c:pt>
                <c:pt idx="12">
                  <c:v>5</c:v>
                </c:pt>
                <c:pt idx="13">
                  <c:v>9</c:v>
                </c:pt>
                <c:pt idx="14">
                  <c:v>12</c:v>
                </c:pt>
                <c:pt idx="15">
                  <c:v>14</c:v>
                </c:pt>
                <c:pt idx="16">
                  <c:v>13</c:v>
                </c:pt>
                <c:pt idx="17">
                  <c:v>12</c:v>
                </c:pt>
                <c:pt idx="18">
                  <c:v>13</c:v>
                </c:pt>
                <c:pt idx="19">
                  <c:v>18</c:v>
                </c:pt>
                <c:pt idx="20">
                  <c:v>13</c:v>
                </c:pt>
                <c:pt idx="21">
                  <c:v>15</c:v>
                </c:pt>
                <c:pt idx="22">
                  <c:v>14</c:v>
                </c:pt>
                <c:pt idx="23">
                  <c:v>16</c:v>
                </c:pt>
                <c:pt idx="24">
                  <c:v>15</c:v>
                </c:pt>
                <c:pt idx="25">
                  <c:v>13</c:v>
                </c:pt>
                <c:pt idx="26">
                  <c:v>15</c:v>
                </c:pt>
                <c:pt idx="27">
                  <c:v>13</c:v>
                </c:pt>
                <c:pt idx="28">
                  <c:v>14</c:v>
                </c:pt>
                <c:pt idx="29">
                  <c:v>10</c:v>
                </c:pt>
                <c:pt idx="30">
                  <c:v>12</c:v>
                </c:pt>
                <c:pt idx="31">
                  <c:v>13</c:v>
                </c:pt>
                <c:pt idx="32">
                  <c:v>11</c:v>
                </c:pt>
                <c:pt idx="33">
                  <c:v>11</c:v>
                </c:pt>
                <c:pt idx="34">
                  <c:v>11</c:v>
                </c:pt>
                <c:pt idx="35">
                  <c:v>13</c:v>
                </c:pt>
                <c:pt idx="36">
                  <c:v>16</c:v>
                </c:pt>
                <c:pt idx="37">
                  <c:v>14</c:v>
                </c:pt>
                <c:pt idx="38">
                  <c:v>11</c:v>
                </c:pt>
                <c:pt idx="39">
                  <c:v>7</c:v>
                </c:pt>
                <c:pt idx="40">
                  <c:v>7</c:v>
                </c:pt>
                <c:pt idx="41">
                  <c:v>8</c:v>
                </c:pt>
                <c:pt idx="42">
                  <c:v>11</c:v>
                </c:pt>
                <c:pt idx="43">
                  <c:v>8</c:v>
                </c:pt>
                <c:pt idx="44">
                  <c:v>8</c:v>
                </c:pt>
                <c:pt idx="45">
                  <c:v>8</c:v>
                </c:pt>
                <c:pt idx="46">
                  <c:v>7</c:v>
                </c:pt>
                <c:pt idx="47">
                  <c:v>7</c:v>
                </c:pt>
              </c:numCache>
            </c:numRef>
          </c:val>
          <c:extLst>
            <c:ext xmlns:c16="http://schemas.microsoft.com/office/drawing/2014/chart" uri="{C3380CC4-5D6E-409C-BE32-E72D297353CC}">
              <c16:uniqueId val="{0000001C-FC54-7A4C-8BC3-493020268C20}"/>
            </c:ext>
          </c:extLst>
        </c:ser>
        <c:ser>
          <c:idx val="29"/>
          <c:order val="29"/>
          <c:tx>
            <c:strRef>
              <c:f>'2017'!$BN$1095</c:f>
              <c:strCache>
                <c:ptCount val="1"/>
                <c:pt idx="0">
                  <c:v>30-Dec-17</c:v>
                </c:pt>
              </c:strCache>
            </c:strRef>
          </c:tx>
          <c:spPr>
            <a:solidFill>
              <a:schemeClr val="accent6">
                <a:lumMod val="60000"/>
                <a:lumOff val="40000"/>
              </a:schemeClr>
            </a:solidFill>
            <a:ln>
              <a:noFill/>
            </a:ln>
            <a:effectLst/>
          </c:spPr>
          <c:invertIfNegative val="0"/>
          <c:cat>
            <c:numRef>
              <c:f>'2017'!$BO$1065:$DJ$1065</c:f>
              <c:numCache>
                <c:formatCode>h:mm</c:formatCode>
                <c:ptCount val="48"/>
                <c:pt idx="0">
                  <c:v>2.0833333333333332E-2</c:v>
                </c:pt>
                <c:pt idx="1">
                  <c:v>4.1666666666666664E-2</c:v>
                </c:pt>
                <c:pt idx="2">
                  <c:v>6.25E-2</c:v>
                </c:pt>
                <c:pt idx="3">
                  <c:v>8.3333333333333329E-2</c:v>
                </c:pt>
                <c:pt idx="4">
                  <c:v>0.10416666666666667</c:v>
                </c:pt>
                <c:pt idx="5">
                  <c:v>0.125</c:v>
                </c:pt>
                <c:pt idx="6">
                  <c:v>0.14583333333333334</c:v>
                </c:pt>
                <c:pt idx="7">
                  <c:v>0.16666666666666666</c:v>
                </c:pt>
                <c:pt idx="8">
                  <c:v>0.1875</c:v>
                </c:pt>
                <c:pt idx="9">
                  <c:v>0.20833333333333334</c:v>
                </c:pt>
                <c:pt idx="10">
                  <c:v>0.22916666666666666</c:v>
                </c:pt>
                <c:pt idx="11">
                  <c:v>0.25</c:v>
                </c:pt>
                <c:pt idx="12">
                  <c:v>0.27083333333333331</c:v>
                </c:pt>
                <c:pt idx="13">
                  <c:v>0.29166666666666669</c:v>
                </c:pt>
                <c:pt idx="14">
                  <c:v>0.3125</c:v>
                </c:pt>
                <c:pt idx="15">
                  <c:v>0.33333333333333331</c:v>
                </c:pt>
                <c:pt idx="16">
                  <c:v>0.35416666666666669</c:v>
                </c:pt>
                <c:pt idx="17">
                  <c:v>0.375</c:v>
                </c:pt>
                <c:pt idx="18">
                  <c:v>0.39583333333333331</c:v>
                </c:pt>
                <c:pt idx="19">
                  <c:v>0.41666666666666669</c:v>
                </c:pt>
                <c:pt idx="20">
                  <c:v>0.4375</c:v>
                </c:pt>
                <c:pt idx="21">
                  <c:v>0.45833333333333331</c:v>
                </c:pt>
                <c:pt idx="22">
                  <c:v>0.47916666666666669</c:v>
                </c:pt>
                <c:pt idx="23">
                  <c:v>0.5</c:v>
                </c:pt>
                <c:pt idx="24">
                  <c:v>0.52083333333333337</c:v>
                </c:pt>
                <c:pt idx="25">
                  <c:v>0.54166666666666663</c:v>
                </c:pt>
                <c:pt idx="26">
                  <c:v>0.5625</c:v>
                </c:pt>
                <c:pt idx="27">
                  <c:v>0.58333333333333337</c:v>
                </c:pt>
                <c:pt idx="28">
                  <c:v>0.60416666666666663</c:v>
                </c:pt>
                <c:pt idx="29">
                  <c:v>0.625</c:v>
                </c:pt>
                <c:pt idx="30">
                  <c:v>0.64583333333333337</c:v>
                </c:pt>
                <c:pt idx="31">
                  <c:v>0.66666666666666663</c:v>
                </c:pt>
                <c:pt idx="32">
                  <c:v>0.6875</c:v>
                </c:pt>
                <c:pt idx="33">
                  <c:v>0.70833333333333337</c:v>
                </c:pt>
                <c:pt idx="34">
                  <c:v>0.72916666666666663</c:v>
                </c:pt>
                <c:pt idx="35">
                  <c:v>0.75</c:v>
                </c:pt>
                <c:pt idx="36">
                  <c:v>0.77083333333333337</c:v>
                </c:pt>
                <c:pt idx="37">
                  <c:v>0.79166666666666663</c:v>
                </c:pt>
                <c:pt idx="38">
                  <c:v>0.8125</c:v>
                </c:pt>
                <c:pt idx="39">
                  <c:v>0.83333333333333337</c:v>
                </c:pt>
                <c:pt idx="40">
                  <c:v>0.85416666666666663</c:v>
                </c:pt>
                <c:pt idx="41">
                  <c:v>0.875</c:v>
                </c:pt>
                <c:pt idx="42">
                  <c:v>0.89583333333333337</c:v>
                </c:pt>
                <c:pt idx="43">
                  <c:v>0.91666666666666663</c:v>
                </c:pt>
                <c:pt idx="44">
                  <c:v>0.9375</c:v>
                </c:pt>
                <c:pt idx="45">
                  <c:v>0.95833333333333337</c:v>
                </c:pt>
                <c:pt idx="46">
                  <c:v>0.97916666666666663</c:v>
                </c:pt>
                <c:pt idx="47">
                  <c:v>0</c:v>
                </c:pt>
              </c:numCache>
            </c:numRef>
          </c:cat>
          <c:val>
            <c:numRef>
              <c:f>'2017'!$BO$1095:$DJ$1095</c:f>
              <c:numCache>
                <c:formatCode>General</c:formatCode>
                <c:ptCount val="48"/>
                <c:pt idx="0">
                  <c:v>6</c:v>
                </c:pt>
                <c:pt idx="1">
                  <c:v>6</c:v>
                </c:pt>
                <c:pt idx="2">
                  <c:v>7</c:v>
                </c:pt>
                <c:pt idx="3">
                  <c:v>7</c:v>
                </c:pt>
                <c:pt idx="4">
                  <c:v>5</c:v>
                </c:pt>
                <c:pt idx="5">
                  <c:v>6</c:v>
                </c:pt>
                <c:pt idx="6">
                  <c:v>5</c:v>
                </c:pt>
                <c:pt idx="7">
                  <c:v>6</c:v>
                </c:pt>
                <c:pt idx="8">
                  <c:v>5</c:v>
                </c:pt>
                <c:pt idx="9">
                  <c:v>6</c:v>
                </c:pt>
                <c:pt idx="10">
                  <c:v>5</c:v>
                </c:pt>
                <c:pt idx="11">
                  <c:v>7</c:v>
                </c:pt>
                <c:pt idx="12">
                  <c:v>7</c:v>
                </c:pt>
                <c:pt idx="13">
                  <c:v>9</c:v>
                </c:pt>
                <c:pt idx="14">
                  <c:v>9</c:v>
                </c:pt>
                <c:pt idx="15">
                  <c:v>14</c:v>
                </c:pt>
                <c:pt idx="16">
                  <c:v>12</c:v>
                </c:pt>
                <c:pt idx="17">
                  <c:v>13</c:v>
                </c:pt>
                <c:pt idx="18">
                  <c:v>12</c:v>
                </c:pt>
                <c:pt idx="19">
                  <c:v>11</c:v>
                </c:pt>
                <c:pt idx="20">
                  <c:v>13</c:v>
                </c:pt>
                <c:pt idx="21">
                  <c:v>14</c:v>
                </c:pt>
                <c:pt idx="22">
                  <c:v>12</c:v>
                </c:pt>
                <c:pt idx="23">
                  <c:v>13</c:v>
                </c:pt>
                <c:pt idx="24">
                  <c:v>12</c:v>
                </c:pt>
                <c:pt idx="25">
                  <c:v>13</c:v>
                </c:pt>
                <c:pt idx="26">
                  <c:v>15</c:v>
                </c:pt>
                <c:pt idx="27">
                  <c:v>13</c:v>
                </c:pt>
                <c:pt idx="28">
                  <c:v>12</c:v>
                </c:pt>
                <c:pt idx="29">
                  <c:v>10</c:v>
                </c:pt>
                <c:pt idx="30">
                  <c:v>13</c:v>
                </c:pt>
                <c:pt idx="31">
                  <c:v>12</c:v>
                </c:pt>
                <c:pt idx="32">
                  <c:v>11</c:v>
                </c:pt>
                <c:pt idx="33">
                  <c:v>11</c:v>
                </c:pt>
                <c:pt idx="34">
                  <c:v>11</c:v>
                </c:pt>
                <c:pt idx="35">
                  <c:v>16</c:v>
                </c:pt>
                <c:pt idx="36">
                  <c:v>16</c:v>
                </c:pt>
                <c:pt idx="37">
                  <c:v>14</c:v>
                </c:pt>
                <c:pt idx="38">
                  <c:v>17</c:v>
                </c:pt>
                <c:pt idx="39">
                  <c:v>14</c:v>
                </c:pt>
                <c:pt idx="40">
                  <c:v>11</c:v>
                </c:pt>
                <c:pt idx="41">
                  <c:v>8</c:v>
                </c:pt>
                <c:pt idx="42">
                  <c:v>8</c:v>
                </c:pt>
                <c:pt idx="43">
                  <c:v>7</c:v>
                </c:pt>
                <c:pt idx="44">
                  <c:v>8</c:v>
                </c:pt>
                <c:pt idx="45">
                  <c:v>9</c:v>
                </c:pt>
                <c:pt idx="46">
                  <c:v>7</c:v>
                </c:pt>
                <c:pt idx="47">
                  <c:v>7</c:v>
                </c:pt>
              </c:numCache>
            </c:numRef>
          </c:val>
          <c:extLst>
            <c:ext xmlns:c16="http://schemas.microsoft.com/office/drawing/2014/chart" uri="{C3380CC4-5D6E-409C-BE32-E72D297353CC}">
              <c16:uniqueId val="{0000001D-FC54-7A4C-8BC3-493020268C20}"/>
            </c:ext>
          </c:extLst>
        </c:ser>
        <c:ser>
          <c:idx val="30"/>
          <c:order val="30"/>
          <c:tx>
            <c:strRef>
              <c:f>'2017'!$BN$1096</c:f>
              <c:strCache>
                <c:ptCount val="1"/>
                <c:pt idx="0">
                  <c:v>31-Dec-17</c:v>
                </c:pt>
              </c:strCache>
            </c:strRef>
          </c:tx>
          <c:spPr>
            <a:solidFill>
              <a:schemeClr val="accent1">
                <a:lumMod val="50000"/>
              </a:schemeClr>
            </a:solidFill>
            <a:ln>
              <a:noFill/>
            </a:ln>
            <a:effectLst/>
          </c:spPr>
          <c:invertIfNegative val="0"/>
          <c:cat>
            <c:numRef>
              <c:f>'2017'!$BO$1065:$DJ$1065</c:f>
              <c:numCache>
                <c:formatCode>h:mm</c:formatCode>
                <c:ptCount val="48"/>
                <c:pt idx="0">
                  <c:v>2.0833333333333332E-2</c:v>
                </c:pt>
                <c:pt idx="1">
                  <c:v>4.1666666666666664E-2</c:v>
                </c:pt>
                <c:pt idx="2">
                  <c:v>6.25E-2</c:v>
                </c:pt>
                <c:pt idx="3">
                  <c:v>8.3333333333333329E-2</c:v>
                </c:pt>
                <c:pt idx="4">
                  <c:v>0.10416666666666667</c:v>
                </c:pt>
                <c:pt idx="5">
                  <c:v>0.125</c:v>
                </c:pt>
                <c:pt idx="6">
                  <c:v>0.14583333333333334</c:v>
                </c:pt>
                <c:pt idx="7">
                  <c:v>0.16666666666666666</c:v>
                </c:pt>
                <c:pt idx="8">
                  <c:v>0.1875</c:v>
                </c:pt>
                <c:pt idx="9">
                  <c:v>0.20833333333333334</c:v>
                </c:pt>
                <c:pt idx="10">
                  <c:v>0.22916666666666666</c:v>
                </c:pt>
                <c:pt idx="11">
                  <c:v>0.25</c:v>
                </c:pt>
                <c:pt idx="12">
                  <c:v>0.27083333333333331</c:v>
                </c:pt>
                <c:pt idx="13">
                  <c:v>0.29166666666666669</c:v>
                </c:pt>
                <c:pt idx="14">
                  <c:v>0.3125</c:v>
                </c:pt>
                <c:pt idx="15">
                  <c:v>0.33333333333333331</c:v>
                </c:pt>
                <c:pt idx="16">
                  <c:v>0.35416666666666669</c:v>
                </c:pt>
                <c:pt idx="17">
                  <c:v>0.375</c:v>
                </c:pt>
                <c:pt idx="18">
                  <c:v>0.39583333333333331</c:v>
                </c:pt>
                <c:pt idx="19">
                  <c:v>0.41666666666666669</c:v>
                </c:pt>
                <c:pt idx="20">
                  <c:v>0.4375</c:v>
                </c:pt>
                <c:pt idx="21">
                  <c:v>0.45833333333333331</c:v>
                </c:pt>
                <c:pt idx="22">
                  <c:v>0.47916666666666669</c:v>
                </c:pt>
                <c:pt idx="23">
                  <c:v>0.5</c:v>
                </c:pt>
                <c:pt idx="24">
                  <c:v>0.52083333333333337</c:v>
                </c:pt>
                <c:pt idx="25">
                  <c:v>0.54166666666666663</c:v>
                </c:pt>
                <c:pt idx="26">
                  <c:v>0.5625</c:v>
                </c:pt>
                <c:pt idx="27">
                  <c:v>0.58333333333333337</c:v>
                </c:pt>
                <c:pt idx="28">
                  <c:v>0.60416666666666663</c:v>
                </c:pt>
                <c:pt idx="29">
                  <c:v>0.625</c:v>
                </c:pt>
                <c:pt idx="30">
                  <c:v>0.64583333333333337</c:v>
                </c:pt>
                <c:pt idx="31">
                  <c:v>0.66666666666666663</c:v>
                </c:pt>
                <c:pt idx="32">
                  <c:v>0.6875</c:v>
                </c:pt>
                <c:pt idx="33">
                  <c:v>0.70833333333333337</c:v>
                </c:pt>
                <c:pt idx="34">
                  <c:v>0.72916666666666663</c:v>
                </c:pt>
                <c:pt idx="35">
                  <c:v>0.75</c:v>
                </c:pt>
                <c:pt idx="36">
                  <c:v>0.77083333333333337</c:v>
                </c:pt>
                <c:pt idx="37">
                  <c:v>0.79166666666666663</c:v>
                </c:pt>
                <c:pt idx="38">
                  <c:v>0.8125</c:v>
                </c:pt>
                <c:pt idx="39">
                  <c:v>0.83333333333333337</c:v>
                </c:pt>
                <c:pt idx="40">
                  <c:v>0.85416666666666663</c:v>
                </c:pt>
                <c:pt idx="41">
                  <c:v>0.875</c:v>
                </c:pt>
                <c:pt idx="42">
                  <c:v>0.89583333333333337</c:v>
                </c:pt>
                <c:pt idx="43">
                  <c:v>0.91666666666666663</c:v>
                </c:pt>
                <c:pt idx="44">
                  <c:v>0.9375</c:v>
                </c:pt>
                <c:pt idx="45">
                  <c:v>0.95833333333333337</c:v>
                </c:pt>
                <c:pt idx="46">
                  <c:v>0.97916666666666663</c:v>
                </c:pt>
                <c:pt idx="47">
                  <c:v>0</c:v>
                </c:pt>
              </c:numCache>
            </c:numRef>
          </c:cat>
          <c:val>
            <c:numRef>
              <c:f>'2017'!$BO$1096:$DJ$1096</c:f>
              <c:numCache>
                <c:formatCode>General</c:formatCode>
                <c:ptCount val="48"/>
                <c:pt idx="0">
                  <c:v>7</c:v>
                </c:pt>
                <c:pt idx="1">
                  <c:v>7</c:v>
                </c:pt>
                <c:pt idx="2">
                  <c:v>7</c:v>
                </c:pt>
                <c:pt idx="3">
                  <c:v>7</c:v>
                </c:pt>
                <c:pt idx="4">
                  <c:v>6</c:v>
                </c:pt>
                <c:pt idx="5">
                  <c:v>5</c:v>
                </c:pt>
                <c:pt idx="6">
                  <c:v>7</c:v>
                </c:pt>
                <c:pt idx="7">
                  <c:v>5</c:v>
                </c:pt>
                <c:pt idx="8">
                  <c:v>5</c:v>
                </c:pt>
                <c:pt idx="9">
                  <c:v>6</c:v>
                </c:pt>
                <c:pt idx="10">
                  <c:v>6</c:v>
                </c:pt>
                <c:pt idx="11">
                  <c:v>5</c:v>
                </c:pt>
                <c:pt idx="12">
                  <c:v>7</c:v>
                </c:pt>
                <c:pt idx="13">
                  <c:v>6</c:v>
                </c:pt>
                <c:pt idx="14">
                  <c:v>6</c:v>
                </c:pt>
                <c:pt idx="15">
                  <c:v>5</c:v>
                </c:pt>
                <c:pt idx="16">
                  <c:v>6</c:v>
                </c:pt>
                <c:pt idx="17">
                  <c:v>6</c:v>
                </c:pt>
                <c:pt idx="18">
                  <c:v>7</c:v>
                </c:pt>
                <c:pt idx="19">
                  <c:v>12</c:v>
                </c:pt>
                <c:pt idx="20">
                  <c:v>12</c:v>
                </c:pt>
                <c:pt idx="21">
                  <c:v>13</c:v>
                </c:pt>
                <c:pt idx="22">
                  <c:v>15</c:v>
                </c:pt>
                <c:pt idx="23">
                  <c:v>15</c:v>
                </c:pt>
                <c:pt idx="24">
                  <c:v>17</c:v>
                </c:pt>
                <c:pt idx="25">
                  <c:v>17</c:v>
                </c:pt>
                <c:pt idx="26">
                  <c:v>13.5</c:v>
                </c:pt>
                <c:pt idx="27">
                  <c:v>13.5</c:v>
                </c:pt>
                <c:pt idx="28">
                  <c:v>9</c:v>
                </c:pt>
                <c:pt idx="29">
                  <c:v>9</c:v>
                </c:pt>
                <c:pt idx="30">
                  <c:v>7</c:v>
                </c:pt>
                <c:pt idx="31">
                  <c:v>9</c:v>
                </c:pt>
                <c:pt idx="32">
                  <c:v>7</c:v>
                </c:pt>
                <c:pt idx="33">
                  <c:v>8</c:v>
                </c:pt>
                <c:pt idx="34">
                  <c:v>11</c:v>
                </c:pt>
                <c:pt idx="35">
                  <c:v>11</c:v>
                </c:pt>
                <c:pt idx="36">
                  <c:v>11</c:v>
                </c:pt>
                <c:pt idx="37">
                  <c:v>11</c:v>
                </c:pt>
                <c:pt idx="38">
                  <c:v>8</c:v>
                </c:pt>
                <c:pt idx="39">
                  <c:v>8</c:v>
                </c:pt>
                <c:pt idx="40">
                  <c:v>8</c:v>
                </c:pt>
                <c:pt idx="41">
                  <c:v>8</c:v>
                </c:pt>
                <c:pt idx="42">
                  <c:v>7</c:v>
                </c:pt>
                <c:pt idx="43">
                  <c:v>6</c:v>
                </c:pt>
                <c:pt idx="44">
                  <c:v>6</c:v>
                </c:pt>
                <c:pt idx="45">
                  <c:v>6.5</c:v>
                </c:pt>
                <c:pt idx="46">
                  <c:v>6.5</c:v>
                </c:pt>
                <c:pt idx="47">
                  <c:v>7</c:v>
                </c:pt>
              </c:numCache>
            </c:numRef>
          </c:val>
          <c:extLst>
            <c:ext xmlns:c16="http://schemas.microsoft.com/office/drawing/2014/chart" uri="{C3380CC4-5D6E-409C-BE32-E72D297353CC}">
              <c16:uniqueId val="{0000001E-FC54-7A4C-8BC3-493020268C20}"/>
            </c:ext>
          </c:extLst>
        </c:ser>
        <c:dLbls>
          <c:showLegendKey val="0"/>
          <c:showVal val="0"/>
          <c:showCatName val="0"/>
          <c:showSerName val="0"/>
          <c:showPercent val="0"/>
          <c:showBubbleSize val="0"/>
        </c:dLbls>
        <c:gapWidth val="219"/>
        <c:overlap val="-27"/>
        <c:axId val="577348559"/>
        <c:axId val="576984799"/>
      </c:barChart>
      <c:catAx>
        <c:axId val="57734855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h:mm"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6984799"/>
        <c:crosses val="autoZero"/>
        <c:auto val="1"/>
        <c:lblAlgn val="ctr"/>
        <c:lblOffset val="100"/>
        <c:noMultiLvlLbl val="0"/>
      </c:catAx>
      <c:valAx>
        <c:axId val="576984799"/>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Energy</a:t>
                </a:r>
                <a:r>
                  <a:rPr lang="en-GB" baseline="0"/>
                  <a:t> Consumption (kWh)</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734855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C$93</c:f>
              <c:strCache>
                <c:ptCount val="1"/>
                <c:pt idx="0">
                  <c:v>GWP kgCO2e</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CFCB-EA4C-9C26-D90744781B55}"/>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CFCB-EA4C-9C26-D90744781B55}"/>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CFCB-EA4C-9C26-D90744781B55}"/>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CFCB-EA4C-9C26-D90744781B55}"/>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CFCB-EA4C-9C26-D90744781B55}"/>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B$94:$B$98</c:f>
              <c:strCache>
                <c:ptCount val="5"/>
                <c:pt idx="0">
                  <c:v>Production</c:v>
                </c:pt>
                <c:pt idx="1">
                  <c:v>Transport</c:v>
                </c:pt>
                <c:pt idx="2">
                  <c:v>Storage</c:v>
                </c:pt>
                <c:pt idx="3">
                  <c:v>Cooking</c:v>
                </c:pt>
                <c:pt idx="4">
                  <c:v>Waste</c:v>
                </c:pt>
              </c:strCache>
            </c:strRef>
          </c:cat>
          <c:val>
            <c:numRef>
              <c:f>Sheet1!$C$94:$C$98</c:f>
              <c:numCache>
                <c:formatCode>General</c:formatCode>
                <c:ptCount val="5"/>
                <c:pt idx="0">
                  <c:v>157089.60000000001</c:v>
                </c:pt>
                <c:pt idx="1">
                  <c:v>23990.28</c:v>
                </c:pt>
                <c:pt idx="2">
                  <c:v>67008.899999999994</c:v>
                </c:pt>
                <c:pt idx="3">
                  <c:v>5110</c:v>
                </c:pt>
                <c:pt idx="4">
                  <c:v>10719.8</c:v>
                </c:pt>
              </c:numCache>
            </c:numRef>
          </c:val>
          <c:extLst>
            <c:ext xmlns:c16="http://schemas.microsoft.com/office/drawing/2014/chart" uri="{C3380CC4-5D6E-409C-BE32-E72D297353CC}">
              <c16:uniqueId val="{0000000A-CFCB-EA4C-9C26-D90744781B55}"/>
            </c:ext>
          </c:extLst>
        </c:ser>
        <c:dLbls>
          <c:showLegendKey val="0"/>
          <c:showVal val="1"/>
          <c:showCatName val="0"/>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 id="19">
  <a:schemeClr val="accent6"/>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E48EBA7D-DADB-C242-A251-52E51B536F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5</TotalTime>
  <Pages>32</Pages>
  <Words>29960</Words>
  <Characters>170778</Characters>
  <Application>Microsoft Office Word</Application>
  <DocSecurity>0</DocSecurity>
  <Lines>1423</Lines>
  <Paragraphs>4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ckens, Edmund</dc:creator>
  <cp:keywords/>
  <dc:description/>
  <cp:lastModifiedBy>Dickens, Edmund</cp:lastModifiedBy>
  <cp:revision>74</cp:revision>
  <dcterms:created xsi:type="dcterms:W3CDTF">2021-08-31T11:09:00Z</dcterms:created>
  <dcterms:modified xsi:type="dcterms:W3CDTF">2021-10-01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harvard-university-of-exeter-geography</vt:lpwstr>
  </property>
  <property fmtid="{D5CDD505-2E9C-101B-9397-08002B2CF9AE}" pid="19" name="Mendeley Recent Style Name 8_1">
    <vt:lpwstr>University of Exeter - Geography - Harvard</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9d2f9e5-3906-3271-a9f8-b095ba76b56b</vt:lpwstr>
  </property>
  <property fmtid="{D5CDD505-2E9C-101B-9397-08002B2CF9AE}" pid="24" name="Mendeley Citation Style_1">
    <vt:lpwstr>http://www.zotero.org/styles/harvard-university-of-exeter-geography</vt:lpwstr>
  </property>
</Properties>
</file>